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A9D8F10" w14:textId="5A209159" w:rsidR="0012423C" w:rsidRDefault="007D4D9E" w:rsidP="006E637E">
      <w:pPr>
        <w:pStyle w:val="Title"/>
        <w:rPr>
          <w:lang w:val="en-US"/>
        </w:rPr>
      </w:pPr>
      <w:r>
        <w:rPr>
          <w:lang w:val="en-US"/>
        </w:rPr>
        <w:t>Data Feminism as a guide for agricultural research</w:t>
      </w:r>
    </w:p>
    <w:p w14:paraId="6D6E084B" w14:textId="78A85B5D" w:rsidR="00B46472" w:rsidRDefault="00B46472" w:rsidP="00B46472">
      <w:pPr>
        <w:rPr>
          <w:lang w:val="en-US"/>
        </w:rPr>
      </w:pPr>
      <w:r>
        <w:rPr>
          <w:lang w:val="en-US"/>
        </w:rPr>
        <w:t>Virginia Nichols</w:t>
      </w:r>
      <w:r w:rsidRPr="0001250B">
        <w:rPr>
          <w:vertAlign w:val="superscript"/>
          <w:lang w:val="en-US"/>
        </w:rPr>
        <w:t>1</w:t>
      </w:r>
      <w:r w:rsidR="00E5368A">
        <w:rPr>
          <w:vertAlign w:val="superscript"/>
          <w:lang w:val="en-US"/>
        </w:rPr>
        <w:t>*</w:t>
      </w:r>
      <w:r>
        <w:rPr>
          <w:lang w:val="en-US"/>
        </w:rPr>
        <w:t>, Angie Carter</w:t>
      </w:r>
      <w:r w:rsidRPr="0001250B">
        <w:rPr>
          <w:vertAlign w:val="superscript"/>
          <w:lang w:val="en-US"/>
        </w:rPr>
        <w:t>2</w:t>
      </w:r>
      <w:r>
        <w:rPr>
          <w:lang w:val="en-US"/>
        </w:rPr>
        <w:t>, Stefan Gailans</w:t>
      </w:r>
      <w:r w:rsidRPr="0001250B">
        <w:rPr>
          <w:vertAlign w:val="superscript"/>
          <w:lang w:val="en-US"/>
        </w:rPr>
        <w:t>3</w:t>
      </w:r>
      <w:r>
        <w:rPr>
          <w:lang w:val="en-US"/>
        </w:rPr>
        <w:t>, Andrea Basche</w:t>
      </w:r>
      <w:r w:rsidRPr="0001250B">
        <w:rPr>
          <w:vertAlign w:val="superscript"/>
          <w:lang w:val="en-US"/>
        </w:rPr>
        <w:t>4</w:t>
      </w:r>
      <w:r>
        <w:rPr>
          <w:lang w:val="en-US"/>
        </w:rPr>
        <w:t>, David Weisberger</w:t>
      </w:r>
      <w:r w:rsidRPr="0001250B">
        <w:rPr>
          <w:vertAlign w:val="superscript"/>
          <w:lang w:val="en-US"/>
        </w:rPr>
        <w:t>5</w:t>
      </w:r>
    </w:p>
    <w:p w14:paraId="4418CC4C" w14:textId="77777777" w:rsidR="00DA077E" w:rsidRDefault="00DA077E" w:rsidP="00B46472">
      <w:pPr>
        <w:rPr>
          <w:lang w:val="en-US"/>
        </w:rPr>
      </w:pPr>
    </w:p>
    <w:p w14:paraId="5FD39271" w14:textId="3462145E" w:rsidR="00B46472" w:rsidRPr="005167FB" w:rsidRDefault="00B46472" w:rsidP="00B46472">
      <w:pPr>
        <w:rPr>
          <w:lang w:val="en-US"/>
        </w:rPr>
      </w:pPr>
      <w:r w:rsidRPr="0001250B">
        <w:rPr>
          <w:vertAlign w:val="superscript"/>
          <w:lang w:val="en-US"/>
        </w:rPr>
        <w:t>1</w:t>
      </w:r>
      <w:r w:rsidR="00DA077E" w:rsidRPr="005167FB">
        <w:rPr>
          <w:lang w:val="en-US"/>
        </w:rPr>
        <w:t>Aarhus University, Denmark</w:t>
      </w:r>
    </w:p>
    <w:p w14:paraId="7BB9D8FB" w14:textId="446E4238" w:rsidR="00DA077E" w:rsidRDefault="00DA077E" w:rsidP="00B46472">
      <w:pPr>
        <w:rPr>
          <w:lang w:val="en-US"/>
        </w:rPr>
      </w:pPr>
      <w:r w:rsidRPr="0001250B">
        <w:rPr>
          <w:vertAlign w:val="superscript"/>
          <w:lang w:val="en-US"/>
        </w:rPr>
        <w:t>2</w:t>
      </w:r>
      <w:r w:rsidRPr="00DA077E">
        <w:rPr>
          <w:lang w:val="en-US"/>
        </w:rPr>
        <w:t>Michigan Technological University, M</w:t>
      </w:r>
      <w:r>
        <w:rPr>
          <w:lang w:val="en-US"/>
        </w:rPr>
        <w:t>ichigan USA</w:t>
      </w:r>
    </w:p>
    <w:p w14:paraId="39AD7852" w14:textId="479EDB9F" w:rsidR="00DA077E" w:rsidRDefault="00DA077E" w:rsidP="00B46472">
      <w:pPr>
        <w:rPr>
          <w:lang w:val="en-US"/>
        </w:rPr>
      </w:pPr>
      <w:r w:rsidRPr="0001250B">
        <w:rPr>
          <w:vertAlign w:val="superscript"/>
          <w:lang w:val="en-US"/>
        </w:rPr>
        <w:t>3</w:t>
      </w:r>
      <w:r>
        <w:rPr>
          <w:lang w:val="en-US"/>
        </w:rPr>
        <w:t>Practical Farmers of Iowa,</w:t>
      </w:r>
      <w:r w:rsidR="005167FB">
        <w:rPr>
          <w:lang w:val="en-US"/>
        </w:rPr>
        <w:t xml:space="preserve"> </w:t>
      </w:r>
      <w:r>
        <w:rPr>
          <w:lang w:val="en-US"/>
        </w:rPr>
        <w:t>Iowa USA</w:t>
      </w:r>
    </w:p>
    <w:p w14:paraId="368D7C1E" w14:textId="46830C7D" w:rsidR="00DA077E" w:rsidRDefault="00DA077E" w:rsidP="00B46472">
      <w:pPr>
        <w:rPr>
          <w:lang w:val="en-US"/>
        </w:rPr>
      </w:pPr>
      <w:r w:rsidRPr="0001250B">
        <w:rPr>
          <w:vertAlign w:val="superscript"/>
          <w:lang w:val="en-US"/>
        </w:rPr>
        <w:t>4</w:t>
      </w:r>
      <w:r>
        <w:rPr>
          <w:lang w:val="en-US"/>
        </w:rPr>
        <w:t>University of Nebraska-Lincoln, Nebraska USA</w:t>
      </w:r>
    </w:p>
    <w:p w14:paraId="2A6023E2" w14:textId="7EC270CC" w:rsidR="00DA077E" w:rsidRDefault="00DA077E" w:rsidP="00B46472">
      <w:pPr>
        <w:rPr>
          <w:lang w:val="en-US"/>
        </w:rPr>
      </w:pPr>
      <w:r w:rsidRPr="0001250B">
        <w:rPr>
          <w:vertAlign w:val="superscript"/>
          <w:lang w:val="en-US"/>
        </w:rPr>
        <w:t>5</w:t>
      </w:r>
      <w:r>
        <w:rPr>
          <w:lang w:val="en-US"/>
        </w:rPr>
        <w:t>University of Rhode Island, Rhode Island USA</w:t>
      </w:r>
    </w:p>
    <w:p w14:paraId="3397CE44" w14:textId="49DDC02A" w:rsidR="00E5368A" w:rsidRPr="00DA077E" w:rsidRDefault="00E5368A" w:rsidP="00B46472">
      <w:pPr>
        <w:rPr>
          <w:lang w:val="en-US"/>
        </w:rPr>
      </w:pPr>
      <w:r>
        <w:rPr>
          <w:lang w:val="en-US"/>
        </w:rPr>
        <w:t>*gina.nichols@agro.au.dk</w:t>
      </w:r>
    </w:p>
    <w:p w14:paraId="12EAC8DB" w14:textId="2E74EDF5" w:rsidR="009C7EA9" w:rsidRPr="00DA077E" w:rsidRDefault="009C7EA9" w:rsidP="009C7EA9">
      <w:pPr>
        <w:pStyle w:val="Heading1"/>
        <w:rPr>
          <w:lang w:val="en-US"/>
        </w:rPr>
      </w:pPr>
      <w:r w:rsidRPr="00DA077E">
        <w:rPr>
          <w:lang w:val="en-US"/>
        </w:rPr>
        <w:t>Abstract</w:t>
      </w:r>
    </w:p>
    <w:p w14:paraId="7E487EAE" w14:textId="77777777" w:rsidR="000E7DB5" w:rsidRPr="00DA077E" w:rsidRDefault="000E7DB5" w:rsidP="009C7EA9">
      <w:pPr>
        <w:rPr>
          <w:lang w:val="en-US"/>
        </w:rPr>
      </w:pPr>
    </w:p>
    <w:p w14:paraId="27A0D1B7" w14:textId="533FF69A" w:rsidR="00D86529" w:rsidRDefault="007F10CD" w:rsidP="00D86529">
      <w:pPr>
        <w:rPr>
          <w:lang w:val="en-US"/>
        </w:rPr>
      </w:pPr>
      <w:r w:rsidRPr="0029011A">
        <w:rPr>
          <w:color w:val="20124D"/>
          <w:shd w:val="clear" w:color="auto" w:fill="FFFFFF"/>
          <w:lang w:val="en-US"/>
        </w:rPr>
        <w:t xml:space="preserve">Agricultural </w:t>
      </w:r>
      <w:r>
        <w:rPr>
          <w:color w:val="20124D"/>
          <w:shd w:val="clear" w:color="auto" w:fill="FFFFFF"/>
          <w:lang w:val="en-US"/>
        </w:rPr>
        <w:t xml:space="preserve">research reflects </w:t>
      </w:r>
      <w:r w:rsidRPr="0029011A">
        <w:rPr>
          <w:color w:val="20124D"/>
          <w:shd w:val="clear" w:color="auto" w:fill="FFFFFF"/>
          <w:lang w:val="en-US"/>
        </w:rPr>
        <w:t xml:space="preserve">complex institutional </w:t>
      </w:r>
      <w:r w:rsidR="00EE392E">
        <w:rPr>
          <w:color w:val="20124D"/>
          <w:shd w:val="clear" w:color="auto" w:fill="FFFFFF"/>
          <w:lang w:val="en-US"/>
        </w:rPr>
        <w:t xml:space="preserve">and interpersonal relationships that </w:t>
      </w:r>
      <w:r w:rsidRPr="0029011A">
        <w:rPr>
          <w:color w:val="20124D"/>
          <w:shd w:val="clear" w:color="auto" w:fill="FFFFFF"/>
          <w:lang w:val="en-US"/>
        </w:rPr>
        <w:t>have historically</w:t>
      </w:r>
      <w:r>
        <w:rPr>
          <w:color w:val="20124D"/>
          <w:shd w:val="clear" w:color="auto" w:fill="FFFFFF"/>
          <w:lang w:val="en-US"/>
        </w:rPr>
        <w:t xml:space="preserve"> been</w:t>
      </w:r>
      <w:r w:rsidRPr="0029011A">
        <w:rPr>
          <w:color w:val="20124D"/>
          <w:shd w:val="clear" w:color="auto" w:fill="FFFFFF"/>
          <w:lang w:val="en-US"/>
        </w:rPr>
        <w:t xml:space="preserve">, and continue to </w:t>
      </w:r>
      <w:r>
        <w:rPr>
          <w:color w:val="20124D"/>
          <w:shd w:val="clear" w:color="auto" w:fill="FFFFFF"/>
          <w:lang w:val="en-US"/>
        </w:rPr>
        <w:t xml:space="preserve">be, subject to </w:t>
      </w:r>
      <w:r w:rsidRPr="0029011A">
        <w:rPr>
          <w:color w:val="20124D"/>
          <w:shd w:val="clear" w:color="auto" w:fill="FFFFFF"/>
          <w:lang w:val="en-US"/>
        </w:rPr>
        <w:t>power imbalances.</w:t>
      </w:r>
      <w:r>
        <w:rPr>
          <w:color w:val="20124D"/>
          <w:shd w:val="clear" w:color="auto" w:fill="FFFFFF"/>
          <w:lang w:val="en-US"/>
        </w:rPr>
        <w:t xml:space="preserve"> </w:t>
      </w:r>
      <w:r w:rsidR="00EE392E">
        <w:rPr>
          <w:color w:val="20124D"/>
          <w:shd w:val="clear" w:color="auto" w:fill="FFFFFF"/>
          <w:lang w:val="en-US"/>
        </w:rPr>
        <w:t xml:space="preserve">Recently, the </w:t>
      </w:r>
      <w:r w:rsidR="008A4A87">
        <w:rPr>
          <w:color w:val="20124D"/>
          <w:shd w:val="clear" w:color="auto" w:fill="FFFFFF"/>
          <w:lang w:val="en-US"/>
        </w:rPr>
        <w:t>D</w:t>
      </w:r>
      <w:r w:rsidRPr="007018EE">
        <w:rPr>
          <w:color w:val="20124D"/>
          <w:shd w:val="clear" w:color="auto" w:fill="FFFFFF"/>
          <w:lang w:val="en-US"/>
        </w:rPr>
        <w:t xml:space="preserve">ata </w:t>
      </w:r>
      <w:r w:rsidR="008A4A87" w:rsidRPr="007018EE">
        <w:rPr>
          <w:color w:val="20124D"/>
          <w:shd w:val="clear" w:color="auto" w:fill="FFFFFF"/>
          <w:lang w:val="en-US"/>
        </w:rPr>
        <w:t>F</w:t>
      </w:r>
      <w:r w:rsidRPr="007018EE">
        <w:rPr>
          <w:color w:val="20124D"/>
          <w:shd w:val="clear" w:color="auto" w:fill="FFFFFF"/>
          <w:lang w:val="en-US"/>
        </w:rPr>
        <w:t xml:space="preserve">eminism </w:t>
      </w:r>
      <w:r w:rsidR="00EE392E" w:rsidRPr="007018EE">
        <w:rPr>
          <w:color w:val="20124D"/>
          <w:shd w:val="clear" w:color="auto" w:fill="FFFFFF"/>
          <w:lang w:val="en-US"/>
        </w:rPr>
        <w:t xml:space="preserve">framework </w:t>
      </w:r>
      <w:r w:rsidR="00605270" w:rsidRPr="007018EE">
        <w:rPr>
          <w:color w:val="20124D"/>
          <w:shd w:val="clear" w:color="auto" w:fill="FFFFFF"/>
          <w:lang w:val="en-US"/>
        </w:rPr>
        <w:t>was</w:t>
      </w:r>
      <w:r w:rsidRPr="007018EE">
        <w:rPr>
          <w:color w:val="20124D"/>
          <w:shd w:val="clear" w:color="auto" w:fill="FFFFFF"/>
          <w:lang w:val="en-US"/>
        </w:rPr>
        <w:t xml:space="preserve"> developed to aid scientists in understanding and addressing </w:t>
      </w:r>
      <w:r w:rsidR="00426C62">
        <w:rPr>
          <w:color w:val="20124D"/>
          <w:shd w:val="clear" w:color="auto" w:fill="FFFFFF"/>
          <w:lang w:val="en-US"/>
        </w:rPr>
        <w:t xml:space="preserve">the </w:t>
      </w:r>
      <w:r w:rsidR="00551F22">
        <w:rPr>
          <w:color w:val="20124D"/>
          <w:shd w:val="clear" w:color="auto" w:fill="FFFFFF"/>
          <w:lang w:val="en-US"/>
        </w:rPr>
        <w:t xml:space="preserve">multiple forms of </w:t>
      </w:r>
      <w:r w:rsidRPr="007018EE">
        <w:rPr>
          <w:color w:val="20124D"/>
          <w:shd w:val="clear" w:color="auto" w:fill="FFFFFF"/>
          <w:lang w:val="en-US"/>
        </w:rPr>
        <w:t>power imbalances</w:t>
      </w:r>
      <w:r w:rsidR="00551F22" w:rsidRPr="00426C62">
        <w:rPr>
          <w:color w:val="FF0000"/>
          <w:shd w:val="clear" w:color="auto" w:fill="FFFFFF"/>
          <w:lang w:val="en-US"/>
        </w:rPr>
        <w:t xml:space="preserve"> (not only gender)</w:t>
      </w:r>
      <w:r w:rsidRPr="00426C62">
        <w:rPr>
          <w:color w:val="FF0000"/>
          <w:shd w:val="clear" w:color="auto" w:fill="FFFFFF"/>
          <w:lang w:val="en-US"/>
        </w:rPr>
        <w:t xml:space="preserve"> </w:t>
      </w:r>
      <w:r w:rsidRPr="007018EE">
        <w:rPr>
          <w:color w:val="20124D"/>
          <w:shd w:val="clear" w:color="auto" w:fill="FFFFFF"/>
          <w:lang w:val="en-US"/>
        </w:rPr>
        <w:t xml:space="preserve">inherent in </w:t>
      </w:r>
      <w:r w:rsidR="007D4D9E">
        <w:rPr>
          <w:color w:val="20124D"/>
          <w:shd w:val="clear" w:color="auto" w:fill="FFFFFF"/>
          <w:lang w:val="en-US"/>
        </w:rPr>
        <w:t>research</w:t>
      </w:r>
      <w:r w:rsidRPr="007018EE">
        <w:rPr>
          <w:color w:val="20124D"/>
          <w:shd w:val="clear" w:color="auto" w:fill="FFFFFF"/>
          <w:lang w:val="en-US"/>
        </w:rPr>
        <w:t>. </w:t>
      </w:r>
      <w:r w:rsidR="00B46472">
        <w:rPr>
          <w:color w:val="20124D"/>
          <w:shd w:val="clear" w:color="auto" w:fill="FFFFFF"/>
          <w:lang w:val="en-US"/>
        </w:rPr>
        <w:t xml:space="preserve">In this Perspective we </w:t>
      </w:r>
      <w:r w:rsidR="00D86529">
        <w:rPr>
          <w:color w:val="20124D"/>
          <w:shd w:val="clear" w:color="auto" w:fill="FFFFFF"/>
          <w:lang w:val="en-US"/>
        </w:rPr>
        <w:t xml:space="preserve">demonstrate </w:t>
      </w:r>
      <w:r w:rsidR="00426C62">
        <w:rPr>
          <w:color w:val="20124D"/>
          <w:shd w:val="clear" w:color="auto" w:fill="FFFFFF"/>
          <w:lang w:val="en-US"/>
        </w:rPr>
        <w:t>the framework’s</w:t>
      </w:r>
      <w:r w:rsidR="00D86529">
        <w:rPr>
          <w:color w:val="20124D"/>
          <w:shd w:val="clear" w:color="auto" w:fill="FFFFFF"/>
          <w:lang w:val="en-US"/>
        </w:rPr>
        <w:t xml:space="preserve"> utility in agriculture settings and </w:t>
      </w:r>
      <w:r w:rsidR="007F57C7">
        <w:rPr>
          <w:color w:val="20124D"/>
          <w:shd w:val="clear" w:color="auto" w:fill="FFFFFF"/>
          <w:lang w:val="en-US"/>
        </w:rPr>
        <w:t>present evidence</w:t>
      </w:r>
      <w:r w:rsidR="007F57C7" w:rsidRPr="0029011A">
        <w:rPr>
          <w:color w:val="20124D"/>
          <w:shd w:val="clear" w:color="auto" w:fill="FFFFFF"/>
          <w:lang w:val="en-US"/>
        </w:rPr>
        <w:t xml:space="preserve"> that </w:t>
      </w:r>
      <w:r w:rsidR="00F34E68">
        <w:rPr>
          <w:color w:val="20124D"/>
          <w:shd w:val="clear" w:color="auto" w:fill="FFFFFF"/>
          <w:lang w:val="en-US"/>
        </w:rPr>
        <w:t xml:space="preserve">explicit </w:t>
      </w:r>
      <w:r w:rsidR="00D86529">
        <w:rPr>
          <w:color w:val="20124D"/>
          <w:shd w:val="clear" w:color="auto" w:fill="FFFFFF"/>
          <w:lang w:val="en-US"/>
        </w:rPr>
        <w:t xml:space="preserve">attention to power </w:t>
      </w:r>
      <w:r w:rsidR="00551F22">
        <w:rPr>
          <w:color w:val="20124D"/>
          <w:shd w:val="clear" w:color="auto" w:fill="FFFFFF"/>
          <w:lang w:val="en-US"/>
        </w:rPr>
        <w:t xml:space="preserve">and values </w:t>
      </w:r>
      <w:r w:rsidR="00D86529">
        <w:rPr>
          <w:color w:val="20124D"/>
          <w:shd w:val="clear" w:color="auto" w:fill="FFFFFF"/>
          <w:lang w:val="en-US"/>
        </w:rPr>
        <w:t xml:space="preserve">concomitantly fosters </w:t>
      </w:r>
      <w:r w:rsidR="00F34E68">
        <w:rPr>
          <w:color w:val="20124D"/>
          <w:shd w:val="clear" w:color="auto" w:fill="FFFFFF"/>
          <w:lang w:val="en-US"/>
        </w:rPr>
        <w:t xml:space="preserve">research </w:t>
      </w:r>
      <w:r w:rsidR="00D86529">
        <w:rPr>
          <w:color w:val="20124D"/>
          <w:shd w:val="clear" w:color="auto" w:fill="FFFFFF"/>
          <w:lang w:val="en-US"/>
        </w:rPr>
        <w:t>creativity and lead</w:t>
      </w:r>
      <w:r w:rsidR="00F50C8B">
        <w:rPr>
          <w:color w:val="20124D"/>
          <w:shd w:val="clear" w:color="auto" w:fill="FFFFFF"/>
          <w:lang w:val="en-US"/>
        </w:rPr>
        <w:t xml:space="preserve">s </w:t>
      </w:r>
      <w:r w:rsidR="007F57C7" w:rsidRPr="0029011A">
        <w:rPr>
          <w:color w:val="20124D"/>
          <w:shd w:val="clear" w:color="auto" w:fill="FFFFFF"/>
          <w:lang w:val="en-US"/>
        </w:rPr>
        <w:t xml:space="preserve">to </w:t>
      </w:r>
      <w:r w:rsidR="00F50C8B">
        <w:rPr>
          <w:color w:val="20124D"/>
          <w:shd w:val="clear" w:color="auto" w:fill="FFFFFF"/>
          <w:lang w:val="en-US"/>
        </w:rPr>
        <w:t xml:space="preserve">positive </w:t>
      </w:r>
      <w:r w:rsidR="00F34E68">
        <w:rPr>
          <w:color w:val="20124D"/>
          <w:shd w:val="clear" w:color="auto" w:fill="FFFFFF"/>
          <w:lang w:val="en-US"/>
        </w:rPr>
        <w:t xml:space="preserve">societal </w:t>
      </w:r>
      <w:r w:rsidR="007F57C7" w:rsidRPr="0029011A">
        <w:rPr>
          <w:color w:val="20124D"/>
          <w:shd w:val="clear" w:color="auto" w:fill="FFFFFF"/>
          <w:lang w:val="en-US"/>
        </w:rPr>
        <w:t>outcomes</w:t>
      </w:r>
      <w:r w:rsidR="00D86529">
        <w:rPr>
          <w:color w:val="20124D"/>
          <w:shd w:val="clear" w:color="auto" w:fill="FFFFFF"/>
          <w:lang w:val="en-US"/>
        </w:rPr>
        <w:t xml:space="preserve">. </w:t>
      </w:r>
    </w:p>
    <w:p w14:paraId="59F76605" w14:textId="667F2908" w:rsidR="008D2ECE" w:rsidRPr="00D16F57" w:rsidRDefault="008D2ECE" w:rsidP="002E2390">
      <w:pPr>
        <w:pStyle w:val="Heading1"/>
        <w:numPr>
          <w:ilvl w:val="0"/>
          <w:numId w:val="15"/>
        </w:numPr>
        <w:rPr>
          <w:lang w:val="en-US"/>
        </w:rPr>
      </w:pPr>
      <w:r w:rsidRPr="00D16F57">
        <w:rPr>
          <w:lang w:val="en-US"/>
        </w:rPr>
        <w:t>Introduction</w:t>
      </w:r>
    </w:p>
    <w:p w14:paraId="0E43A3F0" w14:textId="77777777" w:rsidR="00EE392E" w:rsidRPr="006D2EA8" w:rsidRDefault="00EE392E" w:rsidP="00FC41A2">
      <w:pPr>
        <w:rPr>
          <w:color w:val="20124D"/>
          <w:shd w:val="clear" w:color="auto" w:fill="FFFFFF"/>
          <w:lang w:val="en-US"/>
        </w:rPr>
      </w:pPr>
    </w:p>
    <w:p w14:paraId="6547DBE0" w14:textId="4590D97D" w:rsidR="00926CF0" w:rsidRPr="00172B03" w:rsidRDefault="00D33AAF" w:rsidP="00926CF0">
      <w:pPr>
        <w:rPr>
          <w:lang w:val="en-US"/>
        </w:rPr>
      </w:pPr>
      <w:r>
        <w:rPr>
          <w:lang w:val="en-US"/>
        </w:rPr>
        <w:t>A</w:t>
      </w:r>
      <w:r w:rsidR="00864973">
        <w:rPr>
          <w:lang w:val="en-US"/>
        </w:rPr>
        <w:t>griculture</w:t>
      </w:r>
      <w:r w:rsidR="00864973" w:rsidRPr="00F83DA2">
        <w:rPr>
          <w:lang w:val="en-US"/>
        </w:rPr>
        <w:t xml:space="preserve"> involves the cultivation of land to produce food</w:t>
      </w:r>
      <w:r w:rsidR="00F34E68">
        <w:rPr>
          <w:lang w:val="en-US"/>
        </w:rPr>
        <w:t>, an arrangement</w:t>
      </w:r>
      <w:r w:rsidR="00426C62">
        <w:rPr>
          <w:lang w:val="en-US"/>
        </w:rPr>
        <w:t xml:space="preserve"> inherently</w:t>
      </w:r>
      <w:r w:rsidR="00F34E68">
        <w:rPr>
          <w:lang w:val="en-US"/>
        </w:rPr>
        <w:t xml:space="preserve"> </w:t>
      </w:r>
      <w:r w:rsidR="0044469E">
        <w:rPr>
          <w:lang w:val="en-US"/>
        </w:rPr>
        <w:t>primed for power</w:t>
      </w:r>
      <w:r w:rsidR="00F34E68">
        <w:rPr>
          <w:lang w:val="en-US"/>
        </w:rPr>
        <w:t xml:space="preserve"> disparities</w:t>
      </w:r>
      <w:r w:rsidR="0044469E">
        <w:rPr>
          <w:lang w:val="en-US"/>
        </w:rPr>
        <w:t xml:space="preserve">. </w:t>
      </w:r>
      <w:r w:rsidR="00864973">
        <w:rPr>
          <w:lang w:val="en-US"/>
        </w:rPr>
        <w:t xml:space="preserve">Indeed, over thousands of years and across civilizations, agriculture has </w:t>
      </w:r>
      <w:r w:rsidR="00426C62">
        <w:rPr>
          <w:lang w:val="en-US"/>
        </w:rPr>
        <w:t xml:space="preserve">reflected, </w:t>
      </w:r>
      <w:r w:rsidR="00EC204E">
        <w:rPr>
          <w:lang w:val="en-US"/>
        </w:rPr>
        <w:t xml:space="preserve">enabled, </w:t>
      </w:r>
      <w:r w:rsidR="00426C62">
        <w:rPr>
          <w:lang w:val="en-US"/>
        </w:rPr>
        <w:t>and leveraged</w:t>
      </w:r>
      <w:r w:rsidR="00864973">
        <w:rPr>
          <w:lang w:val="en-US"/>
        </w:rPr>
        <w:t xml:space="preserve"> power hierarchi</w:t>
      </w:r>
      <w:r w:rsidR="006D2EA8">
        <w:rPr>
          <w:lang w:val="en-US"/>
        </w:rPr>
        <w:t>es</w:t>
      </w:r>
      <w:r w:rsidR="006D2EA8">
        <w:rPr>
          <w:lang w:val="en-US"/>
        </w:rPr>
        <w:fldChar w:fldCharType="begin"/>
      </w:r>
      <w:r w:rsidR="0013498C">
        <w:rPr>
          <w:lang w:val="en-US"/>
        </w:rPr>
        <w:instrText xml:space="preserve"> ADDIN ZOTERO_ITEM CSL_CITATION {"citationID":"pnhdMExP","properties":{"formattedCitation":"\\super 1,2\\nosupersub{}","plainCitation":"1,2","noteIndex":0},"citationItems":[{"id":413,"uris":["http://zotero.org/users/3599437/items/DQ54GPR6"],"itemData":{"id":413,"type":"book","abstract":"This innovative text provides a compelling narrative world history through the lens of food and farmers. Tracing the history of agriculture from earliest times to the present, Christopher Isett and Stephen Miller argue that people, rather than markets, have been the primary agents of agricultural change. Exploring the actions taken by individuals and groups over time and analyzing their activities in the wider contexts of markets, states, wars, the environment, population increase, and similar factors, the authors emphasize how larger social and political forces inform decisions and lead to different technological outcomes. Both farmers and elites responded in ways that impeded economic development. Farmers, when able to trade with towns, used the revenue to gain more land and security. Elites used commercial opportunities to accumulate military power and slaves. The book explores these tendencies through rich case studies of ancient China; precolonial South America; early-modern France, England, and Japan; New World slavery; colonial Taiwan; socialist Cuba; and many other periods and places. Readers will understand how the promises and problems of contemporary agriculture are not simply technologically derived but are the outcomes of decisions and choices people have made and continue to make.","ISBN":"978-1-4422-0968-8","language":"en","number-of-pages":"423","publisher":"Rowman &amp; Littlefield","source":"Google Books","title":"The Social History of Agriculture: From the Origins to the Current Crisis","title-short":"The Social History of Agriculture","author":[{"family":"Isett","given":"Christopher"},{"family":"Miller","given":"Stephen"}],"issued":{"date-parts":[["2016",11,9]]}}},{"id":417,"uris":["http://zotero.org/users/3599437/items/877J8BPI"],"itemData":{"id":417,"type":"book","abstract":"An Economist Best History Book 2017“History as it should be written.”—Barry Cunliffe, Guardian“Scott hits the nail squarely on the head by exposing the staggering price our ancestors paid for civilization and political order.”—Walter Scheidel, Financial TimesWhy did humans abandon hunting and gathering for sedentary communities dependent on livestock and cereal grains, and governed by precursors of today’s states? Most people believe that plant and animal domestication allowed humans, finally, to settle down and form agricultural villages, towns, and states, which made possible civilization, law, public order, and a presumably secure way of living. But archaeological and historical evidence challenges this narrative. The first agrarian states, says James C. Scott, were born of accumulations of domestications: first fire, then plants, livestock, subjects of the state, captives, and finally women in the patriarchal family—all of which can be viewed as a way of gaining control over reproduction.Scott explores why we avoided sedentism and plow agriculture, the advantages of mobile subsistence, the unforeseeable disease epidemics arising from crowding plants, animals, and grain, and why all early states are based on millets and cereal grains and unfree labor. He also discusses the “barbarians” who long evaded state control, as a way of understanding continuing tension between states and nonsubject peoples.","ISBN":"978-0-300-23168-7","language":"en","note":"Google-Books-ID: UjYuDwAAQBAJ","number-of-pages":"335","publisher":"Yale University Press","source":"Google Books","title":"Against the Grain: A Deep History of the Earliest States","title-short":"Against the Grain","author":[{"family":"Scott","given":"James C."}],"issued":{"date-parts":[["2017",8,22]]}}}],"schema":"https://github.com/citation-style-language/schema/raw/master/csl-citation.json"} </w:instrText>
      </w:r>
      <w:r w:rsidR="006D2EA8">
        <w:rPr>
          <w:lang w:val="en-US"/>
        </w:rPr>
        <w:fldChar w:fldCharType="separate"/>
      </w:r>
      <w:r w:rsidR="00677699" w:rsidRPr="003F03F5">
        <w:rPr>
          <w:vertAlign w:val="superscript"/>
          <w:lang w:val="en-US"/>
        </w:rPr>
        <w:t>1,2</w:t>
      </w:r>
      <w:r w:rsidR="006D2EA8">
        <w:rPr>
          <w:lang w:val="en-US"/>
        </w:rPr>
        <w:fldChar w:fldCharType="end"/>
      </w:r>
      <w:r w:rsidR="00864973">
        <w:rPr>
          <w:lang w:val="en-US"/>
        </w:rPr>
        <w:t xml:space="preserve">. It follows that </w:t>
      </w:r>
      <w:r w:rsidR="00C55944">
        <w:rPr>
          <w:lang w:val="en-US"/>
        </w:rPr>
        <w:t xml:space="preserve">the interpersonal and institutional </w:t>
      </w:r>
      <w:r w:rsidR="00864973">
        <w:rPr>
          <w:lang w:val="en-US"/>
        </w:rPr>
        <w:t xml:space="preserve">relationships </w:t>
      </w:r>
      <w:r w:rsidR="00C55944">
        <w:rPr>
          <w:lang w:val="en-US"/>
        </w:rPr>
        <w:t xml:space="preserve">upon which </w:t>
      </w:r>
      <w:r w:rsidR="00426C62">
        <w:rPr>
          <w:lang w:val="en-US"/>
        </w:rPr>
        <w:t xml:space="preserve">modern </w:t>
      </w:r>
      <w:r w:rsidR="00864973">
        <w:rPr>
          <w:lang w:val="en-US"/>
        </w:rPr>
        <w:t xml:space="preserve">agricultural research </w:t>
      </w:r>
      <w:r w:rsidR="00C55944">
        <w:rPr>
          <w:lang w:val="en-US"/>
        </w:rPr>
        <w:t xml:space="preserve">is built </w:t>
      </w:r>
      <w:r w:rsidR="00CA66D9">
        <w:rPr>
          <w:lang w:val="en-US"/>
        </w:rPr>
        <w:t xml:space="preserve">continues to </w:t>
      </w:r>
      <w:r w:rsidR="00864973">
        <w:rPr>
          <w:lang w:val="en-US"/>
        </w:rPr>
        <w:t xml:space="preserve">mirror those </w:t>
      </w:r>
      <w:r w:rsidR="00C55944">
        <w:rPr>
          <w:lang w:val="en-US"/>
        </w:rPr>
        <w:t>artifacts, with profound ethical and social consequences. This is not unique to agricultural research</w:t>
      </w:r>
      <w:r w:rsidR="00EC204E">
        <w:rPr>
          <w:lang w:val="en-US"/>
        </w:rPr>
        <w:t xml:space="preserve">; global </w:t>
      </w:r>
      <w:r w:rsidR="00C55944">
        <w:rPr>
          <w:lang w:val="en-US"/>
        </w:rPr>
        <w:t xml:space="preserve">recognition </w:t>
      </w:r>
      <w:r w:rsidR="00EC204E">
        <w:rPr>
          <w:lang w:val="en-US"/>
        </w:rPr>
        <w:t xml:space="preserve">of the need to </w:t>
      </w:r>
      <w:r w:rsidR="00C55944">
        <w:rPr>
          <w:lang w:val="en-US"/>
        </w:rPr>
        <w:t>intentional</w:t>
      </w:r>
      <w:r w:rsidR="00EC204E">
        <w:rPr>
          <w:lang w:val="en-US"/>
        </w:rPr>
        <w:t>ly</w:t>
      </w:r>
      <w:r w:rsidR="00C55944">
        <w:rPr>
          <w:lang w:val="en-US"/>
        </w:rPr>
        <w:t xml:space="preserve"> examin</w:t>
      </w:r>
      <w:r w:rsidR="00EC204E">
        <w:rPr>
          <w:lang w:val="en-US"/>
        </w:rPr>
        <w:t>e how power interacts with science</w:t>
      </w:r>
      <w:r w:rsidR="00C55944">
        <w:rPr>
          <w:lang w:val="en-US"/>
        </w:rPr>
        <w:t xml:space="preserve"> has spurred the creation of new academic fields</w:t>
      </w:r>
      <w:r w:rsidR="001227C2" w:rsidRPr="00CF1CB3">
        <w:rPr>
          <w:color w:val="FF0000"/>
          <w:lang w:val="en-US"/>
        </w:rPr>
        <w:t xml:space="preserve">, particularly relating to </w:t>
      </w:r>
      <w:r w:rsidR="00EB3457" w:rsidRPr="00CF1CB3">
        <w:rPr>
          <w:color w:val="FF0000"/>
          <w:lang w:val="en-US"/>
        </w:rPr>
        <w:t>data generation and use</w:t>
      </w:r>
      <w:r w:rsidR="006D2EA8" w:rsidRPr="00CF1CB3">
        <w:rPr>
          <w:color w:val="FF0000"/>
          <w:lang w:val="en-US"/>
        </w:rPr>
        <w:fldChar w:fldCharType="begin"/>
      </w:r>
      <w:r w:rsidR="00692048">
        <w:rPr>
          <w:color w:val="FF0000"/>
          <w:lang w:val="en-US"/>
        </w:rPr>
        <w:instrText xml:space="preserve"> ADDIN ZOTERO_ITEM CSL_CITATION {"citationID":"zCtd0VAz","properties":{"formattedCitation":"\\super 3\\uc0\\u8211{}6\\nosupersub{}","plainCitation":"3–6","noteIndex":0},"citationItems":[{"id":37,"uris":["http://zotero.org/users/3599437/items/EPS3IEFU"],"itemData":{"id":37,"type":"article-journal","container-title":"Information, Communication &amp; Society","DOI":"10.1080/1369118X.2019.1606268","ISSN":"1369-118X","issue":"7","note":"publisher: Routledge\n_eprint: https://doi.org/10.1080/1369118X.2019.1606268","page":"873-881","source":"Taylor and Francis+NEJM","title":"Exploring Data Justice: Conceptions, Applications and Directions","title-short":"Exploring Data Justice","volume":"22","author":[{"family":"Dencik","given":"Lina"},{"family":"Hintz","given":"Arne"},{"family":"Redden","given":"Joanna"},{"family":"Treré","given":"Emiliano"}],"issued":{"date-parts":[["2019",6,7]]}},"label":"page"},{"id":"IV3kKgiz/XmF0BuQZ","uris":["http://zotero.org/users/3599437/items/K3F8QBVP"],"itemData":{"id":1435,"type":"article-journal","abstract":"Critical Data Studies (CDS) explore the unique cultural, ethical, and critical challenges posed by Big Data. Rather than treat Big Data as only scientifically empirical and therefore largely neutral phenomena, CDS advocates the view that Big Data should be seen as always-already constituted within wider data assemblages. Assemblages is a concept that helps capture the multitude of ways that already-composed data structures inflect and interact with society, its organization and functioning, and the resulting impact on individuals’ daily lives. CDS questions the many assumptions about Big Data that permeate contemporary literature on information and society by locating instances where Big Data may be naively taken to denote objective and transparent informational entities. In this introduction to the Big Data &amp; Society CDS special theme, we briefly describe CDS work, its orientations, and principles.","container-title":"Big Data &amp; Society","DOI":"10.1177/2053951716674238","ISSN":"2053-9517","issue":"2","language":"en","note":"publisher: SAGE Publications Ltd","page":"2053951716674238","source":"SAGE Journals","title":"Critical data studies: An introduction","title-short":"Critical data studies","volume":"3","author":[{"family":"Iliadis","given":"Andrew"},{"family":"Russo","given":"Federica"}],"issued":{"date-parts":[["2016",12,1]]}},"label":"page"},{"id":"IV3kKgiz/DYzmvyPQ","uris":["http://zotero.org/users/3599437/items/Z5R6KLDU"],"itemData":{"id":1433,"type":"article-journal","abstract":"Every day automated algorithms make decisions that can amplify the power of businesses and governments. Yet as algorithms come to regulate more aspects of our lives, the contours of their power can remain difficult to grasp. This paper studies the notion of algorithmic accountability reporting as a mechanism for elucidating and articulating the power structures, biases, and influences that computational artifacts exercise in society. A framework for algorithmic power based on autonomous decision-making is proffered and motivates specific questions about algorithmic influence. Five cases of algorithmic accountability reporting involving the use of reverse engineering methods in journalism are then studied and analyzed to provide insight into the method and its application in a journalism context. The applicability of transparency policies for algorithms is discussed alongside challenges to implementing algorithmic accountability as a broadly viable investigative method.","container-title":"Digital Journalism","DOI":"10.1080/21670811.2014.976411","ISSN":"2167-0811","issue":"3","note":"publisher: Routledge\n_eprint: https://doi.org/10.1080/21670811.2014.976411","page":"398–415","source":"Taylor and Francis+NEJM","title":"Algorithmic Accountability: Journalistic investigation of computational power structures","title-short":"Algorithmic Accountability","volume":"3","author":[{"family":"Diakopoulos","given":"Nicholas"}],"issued":{"date-parts":[["2015",5,4]]}},"label":"page"},{"id":"IV3kKgiz/0RoGHXpv","uris":["http://zotero.org/users/3599437/items/69RUYGV3"],"itemData":{"id":1542,"type":"article-journal","abstract":"This article traces the emergence of a ‘decolonial turn’ in critical technology and data studies that analyzes the transformation of society through data extraction for profit. First, we offer a genealogy of concepts over the last decade from different fields related to this decolonial turn, including work that explores the connection between racism and data. Second, we discuss the commonalities and differences between these approaches and our own proposal, the data colonialism thesis (Couldry &amp; Mejias, 2018, 2019) to clarify how, together, they provide a distinctive take on data and technology. Third, we summarize the most important advantages of the decolonial turn as a transhistorical tool to understand the continuities between colonialism and capitalism. Finally, some wider implications of a decolonial approach to data are explored, and broad theoretical and practical opportunities for resistance are identified.","container-title":"Information, Communication &amp; Society","DOI":"10.1080/1369118X.2021.1986102","ISSN":"1369-118X","issue":"4","note":"publisher: Routledge\n_eprint: https://doi.org/10.1080/1369118X.2021.1986102","page":"786–802","source":"Taylor and Francis+NEJM","title":"The decolonial turn in data and technology research: what is at stake and where is it heading?","title-short":"The decolonial turn in data and technology research","volume":"26","author":[{"family":"Couldry","given":"Nick"},{"family":"Mejias","given":"Ulises Ali"}],"issued":{"date-parts":[["2023",3,12]]}}}],"schema":"https://github.com/citation-style-language/schema/raw/master/csl-citation.json"} </w:instrText>
      </w:r>
      <w:r w:rsidR="006D2EA8" w:rsidRPr="00CF1CB3">
        <w:rPr>
          <w:color w:val="FF0000"/>
          <w:lang w:val="en-US"/>
        </w:rPr>
        <w:fldChar w:fldCharType="separate"/>
      </w:r>
      <w:r w:rsidR="00677699" w:rsidRPr="00CF1CB3">
        <w:rPr>
          <w:color w:val="FF0000"/>
          <w:vertAlign w:val="superscript"/>
          <w:lang w:val="en-US"/>
        </w:rPr>
        <w:t>3–6</w:t>
      </w:r>
      <w:r w:rsidR="006D2EA8" w:rsidRPr="00CF1CB3">
        <w:rPr>
          <w:color w:val="FF0000"/>
          <w:lang w:val="en-US"/>
        </w:rPr>
        <w:fldChar w:fldCharType="end"/>
      </w:r>
      <w:r w:rsidR="00EC204E">
        <w:rPr>
          <w:lang w:val="en-US"/>
        </w:rPr>
        <w:t xml:space="preserve">. While </w:t>
      </w:r>
      <w:r w:rsidR="00C55944">
        <w:rPr>
          <w:lang w:val="en-US"/>
        </w:rPr>
        <w:t>social scientists have long recognized the</w:t>
      </w:r>
      <w:r w:rsidR="0014002B">
        <w:rPr>
          <w:lang w:val="en-US"/>
        </w:rPr>
        <w:t xml:space="preserve">se </w:t>
      </w:r>
      <w:r w:rsidR="00EC204E">
        <w:rPr>
          <w:lang w:val="en-US"/>
        </w:rPr>
        <w:t>interactions</w:t>
      </w:r>
      <w:r w:rsidR="00D253C3">
        <w:rPr>
          <w:lang w:val="en-US"/>
        </w:rPr>
        <w:fldChar w:fldCharType="begin"/>
      </w:r>
      <w:r w:rsidR="00692048">
        <w:rPr>
          <w:lang w:val="en-US"/>
        </w:rPr>
        <w:instrText xml:space="preserve"> ADDIN ZOTERO_ITEM CSL_CITATION {"citationID":"SX0L1dzS","properties":{"formattedCitation":"\\super 7\\nosupersub{}","plainCitation":"7","noteIndex":0},"citationItems":[{"id":"IV3kKgiz/gSLGhjHo","uris":["http://zotero.org/users/3599437/items/3CYIBW5F"],"itemData":{"id":1371,"type":"chapter","abstract":"This chapter outlines the philosophical thinking behind this book. Take your time reading it and don't be put off if you encounter words and terms that are unfamiliar to you. These terms will become clearer as you read on. The chapter outlines the background and assumptions for many of the techniques and suggestions put forward in later chapters. Without some knowledge of philosophy or context, technique can become an empty process. Philosophy provides principles that can act as a guide when procedural advice does not address a particular issue. You might like to read this chapter at the start of your thesis process, But it is likely that you will dip into it from time to time, as certain questions arise out of the process of researching and writing the thesis.\nIn this chapter, we briefly examine positivist ideas about research: what they are, where they come from, why they dominate the general view of research and why there is a need to move beyond their limitations. We go on to discuss the alternatives that exists for doing social research, which are associated with the post-positivist stance.","container-title":"Researching and Writing your Thesis: a guide for postgraduate students","language":"en","page":"12-26","publisher":"MACE: Maynooth Adult and Community Education","source":"mural.maynoothuniversity.ie","title":"Post-Positivist Approaches to Research","URL":"https://mural.maynoothuniversity.ie/874/","author":[{"family":"Ryan","given":"Anne B."}],"editor":[{"family":"Antonesa","given":"M."},{"family":"Fallon","given":"H."},{"family":"Ryan","given":"Anne B."},{"family":"Ryan","given":"A."},{"family":"Walsh","given":"T."},{"family":"Borys","given":"L."}],"accessed":{"date-parts":[["2024",5,4]]},"issued":{"date-parts":[["2006"]]}}}],"schema":"https://github.com/citation-style-language/schema/raw/master/csl-citation.json"} </w:instrText>
      </w:r>
      <w:r w:rsidR="00D253C3">
        <w:rPr>
          <w:lang w:val="en-US"/>
        </w:rPr>
        <w:fldChar w:fldCharType="separate"/>
      </w:r>
      <w:r w:rsidR="00677699" w:rsidRPr="00677699">
        <w:rPr>
          <w:vertAlign w:val="superscript"/>
          <w:lang w:val="en-US"/>
        </w:rPr>
        <w:t>7</w:t>
      </w:r>
      <w:r w:rsidR="00D253C3">
        <w:rPr>
          <w:lang w:val="en-US"/>
        </w:rPr>
        <w:fldChar w:fldCharType="end"/>
      </w:r>
      <w:r w:rsidR="0014002B">
        <w:rPr>
          <w:lang w:val="en-US"/>
        </w:rPr>
        <w:t xml:space="preserve">, technical </w:t>
      </w:r>
      <w:r w:rsidR="00C55944">
        <w:rPr>
          <w:lang w:val="en-US"/>
        </w:rPr>
        <w:t>scientists are increasingly</w:t>
      </w:r>
      <w:r w:rsidR="003079CB">
        <w:rPr>
          <w:lang w:val="en-US"/>
        </w:rPr>
        <w:t xml:space="preserve"> being asked to consider the context of their work. </w:t>
      </w:r>
      <w:r w:rsidR="00EC204E">
        <w:rPr>
          <w:lang w:val="en-US"/>
        </w:rPr>
        <w:t>There have been c</w:t>
      </w:r>
      <w:r w:rsidR="00520667">
        <w:rPr>
          <w:lang w:val="en-US"/>
        </w:rPr>
        <w:t>alls for</w:t>
      </w:r>
      <w:r w:rsidR="00EC204E">
        <w:rPr>
          <w:lang w:val="en-US"/>
        </w:rPr>
        <w:t xml:space="preserve"> and </w:t>
      </w:r>
      <w:r w:rsidR="00520667">
        <w:rPr>
          <w:lang w:val="en-US"/>
        </w:rPr>
        <w:t>a</w:t>
      </w:r>
      <w:r w:rsidR="001D6797">
        <w:rPr>
          <w:lang w:val="en-US"/>
        </w:rPr>
        <w:t xml:space="preserve">ttempts to codify reflexivity in the fields of </w:t>
      </w:r>
      <w:r w:rsidR="00520667">
        <w:rPr>
          <w:lang w:val="en-US"/>
        </w:rPr>
        <w:t xml:space="preserve">food studies and </w:t>
      </w:r>
      <w:r w:rsidR="001D6797">
        <w:rPr>
          <w:lang w:val="en-US"/>
        </w:rPr>
        <w:t>agroecology</w:t>
      </w:r>
      <w:r w:rsidR="00D51DD6">
        <w:rPr>
          <w:lang w:val="en-US"/>
        </w:rPr>
        <w:fldChar w:fldCharType="begin"/>
      </w:r>
      <w:r w:rsidR="00692048">
        <w:rPr>
          <w:lang w:val="en-US"/>
        </w:rPr>
        <w:instrText xml:space="preserve"> ADDIN ZOTERO_ITEM CSL_CITATION {"citationID":"uDZbGlNT","properties":{"formattedCitation":"\\super 8\\uc0\\u8211{}10\\nosupersub{}","plainCitation":"8–10","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id":"IV3kKgiz/5StpCAPR","uris":["http://zotero.org/users/3599437/items/SR3UN3LB"],"itemData":{"id":1469,"type":"article-journal","abstract":"(1991). The social side of sustainability: Class, gender and race. Science as Culture: Vol. 2, No. 4, pp. 569-590.","archive_location":"world","container-title":"Science as Culture","DOI":"10.1080/09505439109526328","language":"EN","license":"Copyright Taylor and Francis Group, LLC","note":"publisher: Taylor &amp; Francis Group","source":"www.tandfonline.com","title":"The social side of sustainability: Class, gender and race","title-short":"The social side of sustainability","URL":"https://www.tandfonline.com/doi/abs/10.1080/09505439109526328","author":[{"family":"Allen","given":"Patricia L."},{"family":"Sachs","given":"Carolyn E."}],"accessed":{"date-parts":[["2024",6,6]]},"issued":{"date-parts":[["1991",1,1]]}}},{"id":"IV3kKgiz/kvaI9QHc","uris":["http://zotero.org/users/3599437/items/ISG53YXF"],"itemData":{"id":1344,"type":"article-journal","abstract":"Agroecology has multiple beginnings in diverse knowledge systems, growing practices, and social movements which, as a whole, seek systemic transformation to build just food system futures. As graduate students, we have been inspired by agroecological movements and practitioners and endeavored to build our knowledge and capacities as agroecologists. Over the course of seven years, we have worked collectively with an evolving cohort to build relationships, understand critical lineages, and practice participatory processes that we found necessary for our development as agroecologists at the University of Minnesota - Twin Cities. Building on this work, we sought to refine an emergent understanding of the necessary components of an agroecological pedagogy. We thus hosted a series of workshops in summer 2019 to facilitate collective reflection and development of a pedagogy, which we further refined through collective autoethnography. The resulting model contains five key components: a cohort at the heart of the model to facilitate collective learning; critical inquiry as the foundation of knowledge production; relational centering as the basis for building and maintaining care-based relationships with self and others; participatory practice as a space for taking action through and within relationships; and situated knowledge to recognize the unique and incomplete knowledge that each individual brings to their work. We imagine this model as the basis for a dedicated agroecology graduate program, and we close by sharing ongoing implementation efforts, key areas for further development, and our hopes for continued integration with broader movements. Ultimately, we have experienced this process as a transformational agroecological space and hope others are inspired to adapt, imagine, and enact the process, model, and principles in their own places and communities.","container-title":"Frontiers in Sustainable Food Systems","DOI":"10.3389/fsufs.2023.770862","ISSN":"2571-581X","journalAbbreviation":"Front. Sustain. Food Syst.","language":"English","note":"publisher: Frontiers","source":"Frontiers","title":"Becoming agroecologists: A pedagogical model to support graduate student learning and practice","title-short":"Becoming agroecologists","URL":"https://www.frontiersin.org/articles/10.3389/fsufs.2023.770862","volume":"7","author":[{"family":"Nicklay","given":"Jennifer A."},{"family":"Perrone","given":"Sharon V."},{"family":"Wauters","given":"Vivian M."}],"accessed":{"date-parts":[["2024",4,29]]},"issued":{"date-parts":[["2023",2,9]]}}}],"schema":"https://github.com/citation-style-language/schema/raw/master/csl-citation.json"} </w:instrText>
      </w:r>
      <w:r w:rsidR="00D51DD6">
        <w:rPr>
          <w:lang w:val="en-US"/>
        </w:rPr>
        <w:fldChar w:fldCharType="separate"/>
      </w:r>
      <w:r w:rsidR="00692048" w:rsidRPr="00692048">
        <w:rPr>
          <w:vertAlign w:val="superscript"/>
          <w:lang w:val="en-US"/>
        </w:rPr>
        <w:t>8–10</w:t>
      </w:r>
      <w:r w:rsidR="00D51DD6">
        <w:rPr>
          <w:lang w:val="en-US"/>
        </w:rPr>
        <w:fldChar w:fldCharType="end"/>
      </w:r>
      <w:r w:rsidR="00520667">
        <w:rPr>
          <w:lang w:val="en-US"/>
        </w:rPr>
        <w:t>,</w:t>
      </w:r>
      <w:r w:rsidR="00FD24F9" w:rsidRPr="00F23225">
        <w:rPr>
          <w:color w:val="FF0000"/>
          <w:lang w:val="en-US"/>
        </w:rPr>
        <w:t xml:space="preserve"> </w:t>
      </w:r>
      <w:r w:rsidR="008F0E55" w:rsidRPr="00F23225">
        <w:rPr>
          <w:color w:val="FF0000"/>
          <w:lang w:val="en-US"/>
        </w:rPr>
        <w:t xml:space="preserve">reflecting both fields’ inclusion of </w:t>
      </w:r>
      <w:r w:rsidR="00D90B14" w:rsidRPr="00F23225">
        <w:rPr>
          <w:color w:val="FF0000"/>
          <w:lang w:val="en-US"/>
        </w:rPr>
        <w:t xml:space="preserve">the human experience in their </w:t>
      </w:r>
      <w:r w:rsidR="00F10AC4" w:rsidRPr="00F23225">
        <w:rPr>
          <w:color w:val="FF0000"/>
          <w:lang w:val="en-US"/>
        </w:rPr>
        <w:t>scope</w:t>
      </w:r>
      <w:r w:rsidR="00692048">
        <w:rPr>
          <w:color w:val="FF0000"/>
          <w:lang w:val="en-US"/>
        </w:rPr>
        <w:fldChar w:fldCharType="begin"/>
      </w:r>
      <w:r w:rsidR="00A66F26">
        <w:rPr>
          <w:color w:val="FF0000"/>
          <w:lang w:val="en-US"/>
        </w:rPr>
        <w:instrText xml:space="preserve"> ADDIN ZOTERO_ITEM CSL_CITATION {"citationID":"u4we3OJv","properties":{"formattedCitation":"\\super 11,12\\nosupersub{}","plainCitation":"11,12","noteIndex":0},"citationItems":[{"id":41,"uris":["http://zotero.org/users/3599437/items/9BEXPEC5"],"itemData":{"id":41,"type":"article-journal","abstract":"Agroecology involves various approaches to solve actual challenges of agricultural production. Though agroecology initially dealt primarily with crop production and protection aspects, in recent decades new dimensions such as environmental, social, economic, ethical and development issues are becoming relevant. Today, the term ‘agroecology’ means either a scientiﬁc discipline, agricultural practice, or political or social movement. Here we study the diﬀerent meanings of agroecology. For that we analyse the historical development of agroecology. We present examples from USA, Brazil, Germany, and France. We study and discuss the evolution of diﬀerent meanings agroecology. The use of the term agroecology can be traced back to the 1930s. Until the 1960s agroecology referred only as a purely scientiﬁc discipline. Then, diﬀerent branches of agroecology developed. Following environmental movements in the 1960s that went against industrial agriculture, agroecology evolved and fostered agroecological movements in the 1990s. Agroecology as an agricultural practice emerged in the 1980s, and was often intertwined with movements. Further, the scales and dimensions of agroecological investigations changed over the past 80 years from the plot and ﬁeld scales to the farm and agroecosystem scales. Actually three approaches persist: (1) investigations at plot and ﬁeld scales, (2) investigations at the agroecosystem and farm scales, and (3) investigations covering the whole food system. These diﬀerent approaches of agroecological science can be explained by the history of nations. In France, agroecology was mainly understood as a farming practice and to certain extent as a movement, whereas the corresponding scientiﬁc discipline was agronomy. In Germany, agroecology has a long tradition as a scientiﬁc discipline. In the USA and in Brazil all three interpretations of agroecology occur, albeit with a predominance of agroecology as a science in the USA and a stronger emphasis on movement and agricultural practice in Brazil. These varied meanings of the term agroecology cause confusion among scientists and the public, and we recommend that those who publish using this term be explicit in their interpretation.","container-title":"Agronomy for Sustainable Development","DOI":"10.1051/agro/2009004","ISSN":"1774-0746, 1773-0155","issue":"4","journalAbbreviation":"Agron. Sustain. Dev.","language":"en","page":"503-515","source":"DOI.org (Crossref)","title":"Agroecology as a science, a movement and a practice. A review","volume":"29","author":[{"family":"Wezel","given":"A."},{"family":"Bellon","given":"S."},{"family":"Doré","given":"T."},{"family":"Francis","given":"C."},{"family":"Vallod","given":"D."},{"family":"David","given":"C."}],"issued":{"date-parts":[["2009",12]]}}},{"id":1136,"uris":["http://zotero.org/users/3599437/items/445XCJ3V"],"itemData":{"id":1136,"type":"article-journal","container-title":"Journal of International Business and Cultural Studies","issue":"1","language":"en","source":"Zotero","title":"Food and identity: Food studies, cultural, and personal identity","volume":"8","author":[{"family":"Almerico","given":"Gina M"}],"issued":{"date-parts":[["2014"]]}}}],"schema":"https://github.com/citation-style-language/schema/raw/master/csl-citation.json"} </w:instrText>
      </w:r>
      <w:r w:rsidR="00692048">
        <w:rPr>
          <w:color w:val="FF0000"/>
          <w:lang w:val="en-US"/>
        </w:rPr>
        <w:fldChar w:fldCharType="separate"/>
      </w:r>
      <w:r w:rsidR="00A66F26" w:rsidRPr="00A66F26">
        <w:rPr>
          <w:vertAlign w:val="superscript"/>
          <w:lang w:val="en-US"/>
        </w:rPr>
        <w:t>11,12</w:t>
      </w:r>
      <w:r w:rsidR="00692048">
        <w:rPr>
          <w:color w:val="FF0000"/>
          <w:lang w:val="en-US"/>
        </w:rPr>
        <w:fldChar w:fldCharType="end"/>
      </w:r>
      <w:r w:rsidR="00F10AC4" w:rsidRPr="00F23225">
        <w:rPr>
          <w:color w:val="FF0000"/>
          <w:lang w:val="en-US"/>
        </w:rPr>
        <w:t>. However</w:t>
      </w:r>
      <w:r w:rsidR="00D20C25" w:rsidRPr="00F23225">
        <w:rPr>
          <w:color w:val="FF0000"/>
          <w:lang w:val="en-US"/>
        </w:rPr>
        <w:t>,</w:t>
      </w:r>
      <w:r w:rsidR="00F10AC4" w:rsidRPr="00F23225">
        <w:rPr>
          <w:color w:val="FF0000"/>
          <w:lang w:val="en-US"/>
        </w:rPr>
        <w:t xml:space="preserve"> in the technical field</w:t>
      </w:r>
      <w:r w:rsidR="00D20C25" w:rsidRPr="00F23225">
        <w:rPr>
          <w:color w:val="FF0000"/>
          <w:lang w:val="en-US"/>
        </w:rPr>
        <w:t>s falling under the umbrella</w:t>
      </w:r>
      <w:r w:rsidR="00F10AC4" w:rsidRPr="00F23225">
        <w:rPr>
          <w:color w:val="FF0000"/>
          <w:lang w:val="en-US"/>
        </w:rPr>
        <w:t xml:space="preserve"> of agricultural science</w:t>
      </w:r>
      <w:r w:rsidR="00770732" w:rsidRPr="00F23225">
        <w:rPr>
          <w:color w:val="FF0000"/>
          <w:lang w:val="en-US"/>
        </w:rPr>
        <w:t xml:space="preserve">, </w:t>
      </w:r>
      <w:r w:rsidR="003E01FF" w:rsidRPr="00F23225">
        <w:rPr>
          <w:color w:val="FF0000"/>
          <w:lang w:val="en-US"/>
        </w:rPr>
        <w:t xml:space="preserve">carving out space for </w:t>
      </w:r>
      <w:r w:rsidR="005E5186" w:rsidRPr="00F23225">
        <w:rPr>
          <w:color w:val="FF0000"/>
          <w:lang w:val="en-US"/>
        </w:rPr>
        <w:t xml:space="preserve">reflexivity </w:t>
      </w:r>
      <w:r w:rsidR="00520667" w:rsidRPr="00F23225">
        <w:rPr>
          <w:color w:val="FF0000"/>
          <w:lang w:val="en-US"/>
        </w:rPr>
        <w:t>remains a formidable task</w:t>
      </w:r>
      <w:r w:rsidR="001D6797" w:rsidRPr="00F23225">
        <w:rPr>
          <w:color w:val="FF0000"/>
          <w:lang w:val="en-US"/>
        </w:rPr>
        <w:t xml:space="preserve">. </w:t>
      </w:r>
      <w:r w:rsidR="00F56FBD" w:rsidRPr="00F23225">
        <w:rPr>
          <w:color w:val="FF0000"/>
          <w:lang w:val="en-US"/>
        </w:rPr>
        <w:t>T</w:t>
      </w:r>
      <w:r w:rsidR="00926CF0" w:rsidRPr="00F23225">
        <w:rPr>
          <w:color w:val="FF0000"/>
          <w:lang w:val="en-US"/>
        </w:rPr>
        <w:t xml:space="preserve">he recently developed </w:t>
      </w:r>
      <w:r w:rsidR="008A4A87" w:rsidRPr="00F23225">
        <w:rPr>
          <w:color w:val="FF0000"/>
          <w:lang w:val="en-US"/>
        </w:rPr>
        <w:t>D</w:t>
      </w:r>
      <w:r w:rsidR="00926CF0" w:rsidRPr="00F23225">
        <w:rPr>
          <w:color w:val="FF0000"/>
          <w:lang w:val="en-US"/>
        </w:rPr>
        <w:t xml:space="preserve">ata </w:t>
      </w:r>
      <w:r w:rsidR="008A4A87" w:rsidRPr="00F23225">
        <w:rPr>
          <w:color w:val="FF0000"/>
          <w:lang w:val="en-US"/>
        </w:rPr>
        <w:t>F</w:t>
      </w:r>
      <w:r w:rsidR="00926CF0" w:rsidRPr="00F23225">
        <w:rPr>
          <w:color w:val="FF0000"/>
          <w:lang w:val="en-US"/>
        </w:rPr>
        <w:t>eminism framework</w:t>
      </w:r>
      <w:r w:rsidR="00D51DD6" w:rsidRPr="00F23225">
        <w:rPr>
          <w:color w:val="FF0000"/>
          <w:lang w:val="en-US"/>
        </w:rPr>
        <w:fldChar w:fldCharType="begin"/>
      </w:r>
      <w:r w:rsidR="00A66F26">
        <w:rPr>
          <w:color w:val="FF0000"/>
          <w:lang w:val="en-US"/>
        </w:rPr>
        <w:instrText xml:space="preserve"> ADDIN ZOTERO_ITEM CSL_CITATION {"citationID":"qexWiYuL","properties":{"formattedCitation":"\\super 13\\nosupersub{}","plainCitation":"13","noteIndex":0},"citationItems":[{"id":"IV3kKgiz/nH7dJnPw","uris":["http://zotero.org/users/3599437/items/3664CACM"],"itemData":{"id":1466,"type":"book","ISBN":"978-0-262-54718-5","language":"en","note":"Google-Books-ID: rHOdEAAAQBAJ","number-of-pages":"328","publisher":"The MIT Press","title":"Data Feminism","URL":"https://data-feminism.mitpress.mit.edu/","author":[{"family":"D'Ignazio","given":"Catherine"},{"family":"Klein","given":"Lauren F."}],"issued":{"date-parts":[["2020"]]}}}],"schema":"https://github.com/citation-style-language/schema/raw/master/csl-citation.json"} </w:instrText>
      </w:r>
      <w:r w:rsidR="00D51DD6" w:rsidRPr="00F23225">
        <w:rPr>
          <w:color w:val="FF0000"/>
          <w:lang w:val="en-US"/>
        </w:rPr>
        <w:fldChar w:fldCharType="separate"/>
      </w:r>
      <w:r w:rsidR="00A66F26" w:rsidRPr="00A66F26">
        <w:rPr>
          <w:vertAlign w:val="superscript"/>
          <w:lang w:val="en-US"/>
        </w:rPr>
        <w:t>13</w:t>
      </w:r>
      <w:r w:rsidR="00D51DD6" w:rsidRPr="00F23225">
        <w:rPr>
          <w:color w:val="FF0000"/>
          <w:lang w:val="en-US"/>
        </w:rPr>
        <w:fldChar w:fldCharType="end"/>
      </w:r>
      <w:r w:rsidR="008A4A87" w:rsidRPr="00F23225">
        <w:rPr>
          <w:color w:val="FF0000"/>
          <w:lang w:val="en-US"/>
        </w:rPr>
        <w:t xml:space="preserve">, which </w:t>
      </w:r>
      <w:r w:rsidR="006A3F10" w:rsidRPr="00F23225">
        <w:rPr>
          <w:color w:val="FF0000"/>
          <w:lang w:val="en-US"/>
        </w:rPr>
        <w:t xml:space="preserve">targets </w:t>
      </w:r>
      <w:r w:rsidR="008A4A87" w:rsidRPr="00F23225">
        <w:rPr>
          <w:color w:val="FF0000"/>
          <w:lang w:val="en-US"/>
        </w:rPr>
        <w:t>technical scientists,</w:t>
      </w:r>
      <w:r w:rsidR="00926CF0" w:rsidRPr="00F23225">
        <w:rPr>
          <w:color w:val="FF0000"/>
          <w:lang w:val="en-US"/>
        </w:rPr>
        <w:t xml:space="preserve"> is particularly well-suited to support agricultural researchers in</w:t>
      </w:r>
      <w:r w:rsidR="00C94FC4" w:rsidRPr="00F23225">
        <w:rPr>
          <w:color w:val="FF0000"/>
          <w:lang w:val="en-US"/>
        </w:rPr>
        <w:t xml:space="preserve"> </w:t>
      </w:r>
      <w:r w:rsidR="00243455" w:rsidRPr="00F23225">
        <w:rPr>
          <w:color w:val="FF0000"/>
          <w:lang w:val="en-US"/>
        </w:rPr>
        <w:t>interrogating their research context</w:t>
      </w:r>
      <w:r w:rsidR="00926CF0">
        <w:rPr>
          <w:lang w:val="en-US"/>
        </w:rPr>
        <w:t>. The framework</w:t>
      </w:r>
      <w:r w:rsidR="008A4A87">
        <w:rPr>
          <w:lang w:val="en-US"/>
        </w:rPr>
        <w:t xml:space="preserve"> is</w:t>
      </w:r>
      <w:r w:rsidR="00926CF0">
        <w:rPr>
          <w:lang w:val="en-US"/>
        </w:rPr>
        <w:t xml:space="preserve"> rooted in empirical stud</w:t>
      </w:r>
      <w:r w:rsidR="008A4A87">
        <w:rPr>
          <w:lang w:val="en-US"/>
        </w:rPr>
        <w:t>ies</w:t>
      </w:r>
      <w:r w:rsidR="00926CF0">
        <w:rPr>
          <w:lang w:val="en-US"/>
        </w:rPr>
        <w:t xml:space="preserve"> of power</w:t>
      </w:r>
      <w:r w:rsidR="00551F22">
        <w:rPr>
          <w:lang w:val="en-US"/>
        </w:rPr>
        <w:t xml:space="preserve"> </w:t>
      </w:r>
      <w:r w:rsidR="00551F22" w:rsidRPr="00551F22">
        <w:rPr>
          <w:color w:val="FF0000"/>
          <w:lang w:val="en-US"/>
        </w:rPr>
        <w:t xml:space="preserve">(the reader is directed to </w:t>
      </w:r>
      <w:proofErr w:type="spellStart"/>
      <w:r w:rsidR="00551F22" w:rsidRPr="00551F22">
        <w:rPr>
          <w:color w:val="FF0000"/>
          <w:lang w:val="en-US"/>
        </w:rPr>
        <w:t>D’Ignazio</w:t>
      </w:r>
      <w:proofErr w:type="spellEnd"/>
      <w:r w:rsidR="00551F22" w:rsidRPr="00551F22">
        <w:rPr>
          <w:color w:val="FF0000"/>
          <w:lang w:val="en-US"/>
        </w:rPr>
        <w:t xml:space="preserve"> and Klein 2020 for discussion of these studies)</w:t>
      </w:r>
      <w:r w:rsidR="00926CF0" w:rsidRPr="00551F22">
        <w:rPr>
          <w:color w:val="FF0000"/>
          <w:lang w:val="en-US"/>
        </w:rPr>
        <w:t xml:space="preserve"> and </w:t>
      </w:r>
      <w:r w:rsidR="00551F22" w:rsidRPr="00551F22">
        <w:rPr>
          <w:color w:val="FF0000"/>
          <w:lang w:val="en-US"/>
        </w:rPr>
        <w:t xml:space="preserve">while the </w:t>
      </w:r>
      <w:r w:rsidR="00551F22">
        <w:rPr>
          <w:color w:val="FF0000"/>
          <w:lang w:val="en-US"/>
        </w:rPr>
        <w:t xml:space="preserve">term Data Feminism </w:t>
      </w:r>
      <w:r w:rsidR="00551F22" w:rsidRPr="00551F22">
        <w:rPr>
          <w:color w:val="FF0000"/>
          <w:lang w:val="en-US"/>
        </w:rPr>
        <w:t xml:space="preserve">may </w:t>
      </w:r>
      <w:r w:rsidR="00551F22">
        <w:rPr>
          <w:color w:val="FF0000"/>
          <w:lang w:val="en-US"/>
        </w:rPr>
        <w:t xml:space="preserve">invoke an assumption of gender </w:t>
      </w:r>
      <w:r w:rsidR="00551F22" w:rsidRPr="00551F22">
        <w:rPr>
          <w:color w:val="FF0000"/>
          <w:lang w:val="en-US"/>
        </w:rPr>
        <w:t xml:space="preserve">focus, Data Feminism </w:t>
      </w:r>
      <w:r w:rsidR="00926CF0" w:rsidRPr="00551F22">
        <w:rPr>
          <w:color w:val="FF0000"/>
          <w:lang w:val="en-US"/>
        </w:rPr>
        <w:t>emphasizes intersectionality, or the</w:t>
      </w:r>
      <w:r w:rsidR="00F56FBD" w:rsidRPr="00551F22">
        <w:rPr>
          <w:color w:val="FF0000"/>
          <w:lang w:val="en-US"/>
        </w:rPr>
        <w:t xml:space="preserve"> need to </w:t>
      </w:r>
      <w:r w:rsidR="00926CF0" w:rsidRPr="00551F22">
        <w:rPr>
          <w:color w:val="FF0000"/>
          <w:lang w:val="en-US"/>
        </w:rPr>
        <w:t xml:space="preserve">study </w:t>
      </w:r>
      <w:r w:rsidR="00F56FBD" w:rsidRPr="00551F22">
        <w:rPr>
          <w:color w:val="FF0000"/>
          <w:lang w:val="en-US"/>
        </w:rPr>
        <w:t xml:space="preserve">multiple </w:t>
      </w:r>
      <w:r w:rsidR="00926CF0" w:rsidRPr="00551F22">
        <w:rPr>
          <w:color w:val="FF0000"/>
          <w:lang w:val="en-US"/>
        </w:rPr>
        <w:t>dimensions of power</w:t>
      </w:r>
      <w:r w:rsidR="00D51DD6" w:rsidRPr="00551F22">
        <w:rPr>
          <w:color w:val="FF0000"/>
          <w:lang w:val="en-US"/>
        </w:rPr>
        <w:fldChar w:fldCharType="begin"/>
      </w:r>
      <w:r w:rsidR="00A66F26">
        <w:rPr>
          <w:color w:val="FF0000"/>
          <w:lang w:val="en-US"/>
        </w:rPr>
        <w:instrText xml:space="preserve"> ADDIN ZOTERO_ITEM CSL_CITATION {"citationID":"BtAt5G0R","properties":{"formattedCitation":"\\super 14\\nosupersub{}","plainCitation":"14","noteIndex":0},"citationItems":[{"id":"IV3kKgiz/0NEihlXM","uris":["http://zotero.org/users/3599437/items/DS8YB79Y"],"itemData":{"id":1468,"type":"article-journal","container-title":"Stanford Law Review","DOI":"10.2307/1229039","ISSN":"0038-9765","issue":"6","note":"publisher: Stanford Law Review","page":"1241-1299","source":"JSTOR","title":"Mapping the Margins: Intersectionality, Identity Politics, and Violence against Women of Color","title-short":"Mapping the Margins","volume":"43","author":[{"family":"Crenshaw","given":"Kimberle"}],"issued":{"date-parts":[["1991"]]}}}],"schema":"https://github.com/citation-style-language/schema/raw/master/csl-citation.json"} </w:instrText>
      </w:r>
      <w:r w:rsidR="00D51DD6" w:rsidRPr="00551F22">
        <w:rPr>
          <w:color w:val="FF0000"/>
          <w:lang w:val="en-US"/>
        </w:rPr>
        <w:fldChar w:fldCharType="separate"/>
      </w:r>
      <w:r w:rsidR="00A66F26" w:rsidRPr="00A66F26">
        <w:rPr>
          <w:vertAlign w:val="superscript"/>
          <w:lang w:val="en-US"/>
        </w:rPr>
        <w:t>14</w:t>
      </w:r>
      <w:r w:rsidR="00D51DD6" w:rsidRPr="00551F22">
        <w:rPr>
          <w:color w:val="FF0000"/>
          <w:lang w:val="en-US"/>
        </w:rPr>
        <w:fldChar w:fldCharType="end"/>
      </w:r>
      <w:r w:rsidR="00926CF0">
        <w:rPr>
          <w:lang w:val="en-US"/>
        </w:rPr>
        <w:t xml:space="preserve">. </w:t>
      </w:r>
      <w:r w:rsidR="00F56FBD">
        <w:rPr>
          <w:lang w:val="en-US"/>
        </w:rPr>
        <w:t xml:space="preserve">Because it </w:t>
      </w:r>
      <w:r w:rsidR="006A3F10">
        <w:rPr>
          <w:lang w:val="en-US"/>
        </w:rPr>
        <w:t xml:space="preserve">is </w:t>
      </w:r>
      <w:r w:rsidR="00926CF0">
        <w:rPr>
          <w:lang w:val="en-US"/>
        </w:rPr>
        <w:t xml:space="preserve">action-oriented and </w:t>
      </w:r>
      <w:r w:rsidR="00926CF0" w:rsidRPr="00172B03">
        <w:rPr>
          <w:lang w:val="en-US"/>
        </w:rPr>
        <w:t xml:space="preserve">domain-agnostic, </w:t>
      </w:r>
      <w:proofErr w:type="spellStart"/>
      <w:r w:rsidR="00926CF0">
        <w:rPr>
          <w:lang w:val="en-US"/>
        </w:rPr>
        <w:t>D’Ignazio</w:t>
      </w:r>
      <w:proofErr w:type="spellEnd"/>
      <w:r w:rsidR="00926CF0">
        <w:rPr>
          <w:lang w:val="en-US"/>
        </w:rPr>
        <w:t xml:space="preserve"> and Klein’s (2020) work h</w:t>
      </w:r>
      <w:r w:rsidR="00926CF0" w:rsidRPr="00172B03">
        <w:rPr>
          <w:lang w:val="en-US"/>
        </w:rPr>
        <w:t xml:space="preserve">as been highly cited </w:t>
      </w:r>
      <w:r w:rsidR="008A4A87">
        <w:rPr>
          <w:lang w:val="en-US"/>
        </w:rPr>
        <w:t>in</w:t>
      </w:r>
      <w:r w:rsidR="00926CF0" w:rsidRPr="00172B03">
        <w:rPr>
          <w:lang w:val="en-US"/>
        </w:rPr>
        <w:t xml:space="preserve"> </w:t>
      </w:r>
      <w:r w:rsidR="00926CF0">
        <w:rPr>
          <w:lang w:val="en-US"/>
        </w:rPr>
        <w:t xml:space="preserve">numerous </w:t>
      </w:r>
      <w:r w:rsidR="00926CF0" w:rsidRPr="00172B03">
        <w:rPr>
          <w:lang w:val="en-US"/>
        </w:rPr>
        <w:t>disciplinary contexts.</w:t>
      </w:r>
      <w:r w:rsidR="00926CF0">
        <w:rPr>
          <w:lang w:val="en-US"/>
        </w:rPr>
        <w:t xml:space="preserve"> To our knowledge, </w:t>
      </w:r>
      <w:r w:rsidR="00926CF0" w:rsidRPr="00172B03">
        <w:rPr>
          <w:lang w:val="en-US"/>
        </w:rPr>
        <w:t>it has had limited interpretation in the context of agriculture</w:t>
      </w:r>
      <w:r w:rsidR="00926CF0">
        <w:rPr>
          <w:lang w:val="en-US"/>
        </w:rPr>
        <w:t>, though a recent study</w:t>
      </w:r>
      <w:r w:rsidR="00926CF0" w:rsidRPr="00172B03">
        <w:rPr>
          <w:lang w:val="en-US"/>
        </w:rPr>
        <w:t xml:space="preserve"> evaluated the National Agricultural Statistics Service </w:t>
      </w:r>
      <w:r w:rsidR="00926CF0">
        <w:rPr>
          <w:lang w:val="en-US"/>
        </w:rPr>
        <w:t xml:space="preserve">(NASS) agency of the </w:t>
      </w:r>
      <w:r w:rsidR="00926CF0" w:rsidRPr="00172B03">
        <w:rPr>
          <w:lang w:val="en-US"/>
        </w:rPr>
        <w:t xml:space="preserve">United States Department of Agriculture </w:t>
      </w:r>
      <w:r w:rsidR="00926CF0">
        <w:rPr>
          <w:lang w:val="en-US"/>
        </w:rPr>
        <w:t xml:space="preserve">(USDA) on their </w:t>
      </w:r>
      <w:r w:rsidR="00926CF0" w:rsidRPr="00172B03">
        <w:rPr>
          <w:lang w:val="en-US"/>
        </w:rPr>
        <w:t xml:space="preserve">data reporting practices through the lens of </w:t>
      </w:r>
      <w:r w:rsidR="008A4A87">
        <w:rPr>
          <w:lang w:val="en-US"/>
        </w:rPr>
        <w:t>D</w:t>
      </w:r>
      <w:r w:rsidR="00926CF0" w:rsidRPr="00172B03">
        <w:rPr>
          <w:lang w:val="en-US"/>
        </w:rPr>
        <w:t xml:space="preserve">ata </w:t>
      </w:r>
      <w:r w:rsidR="008A4A87">
        <w:rPr>
          <w:lang w:val="en-US"/>
        </w:rPr>
        <w:t>F</w:t>
      </w:r>
      <w:r w:rsidR="00926CF0" w:rsidRPr="00172B03">
        <w:rPr>
          <w:lang w:val="en-US"/>
        </w:rPr>
        <w:t>eminism</w:t>
      </w:r>
      <w:r w:rsidR="00D51DD6">
        <w:rPr>
          <w:lang w:val="en-US"/>
        </w:rPr>
        <w:fldChar w:fldCharType="begin"/>
      </w:r>
      <w:r w:rsidR="00A66F26">
        <w:rPr>
          <w:lang w:val="en-US"/>
        </w:rPr>
        <w:instrText xml:space="preserve"> ADDIN ZOTERO_ITEM CSL_CITATION {"citationID":"rZcR7QPT","properties":{"formattedCitation":"\\super 15\\nosupersub{}","plainCitation":"15","noteIndex":0},"citationItems":[{"id":67,"uris":["http://zotero.org/users/3599437/items/TAJD9K9N"],"itemData":{"id":67,"type":"article-journal","abstract":"Using the tenets of data feminism, we analyse the National Agricultural Statistics Service Quick Stats database — the primary repository of United States agricultural data. We identify unstated assumptions built into the database’s scaffolding through data collection, aggregation and dissemination practices, revealing how they facilitate granular analyses of agricultural topics historically judged as national priorities while leaving unilluminated many others of vital importance for contemporary sustainability needs. We argue that this entrenches an inequitable and unsustainable food systems status quo, and we offer recommendations for data providers and users based on principles of reflexivity, context and pluralism.","container-title":"Nature Food","DOI":"10.1038/s43016-023-00711-2","ISSN":"2662-1355","journalAbbreviation":"Nat Food","language":"en","license":"2023 Springer Nature Limited","note":"publisher: Nature Publishing Group","page":"1-5","source":"www.nature.com","title":"Implications of US agricultural data practices for sustainable food systems research","author":[{"family":"Rissing","given":"Andrea"},{"family":"Burchfield","given":"Emily K."},{"family":"Spangler","given":"Kaitlyn A."},{"family":"Schumacher","given":"Britta L."}],"issued":{"date-parts":[["2023",3,9]]}}}],"schema":"https://github.com/citation-style-language/schema/raw/master/csl-citation.json"} </w:instrText>
      </w:r>
      <w:r w:rsidR="00D51DD6">
        <w:rPr>
          <w:lang w:val="en-US"/>
        </w:rPr>
        <w:fldChar w:fldCharType="separate"/>
      </w:r>
      <w:r w:rsidR="00A66F26" w:rsidRPr="00A66F26">
        <w:rPr>
          <w:vertAlign w:val="superscript"/>
          <w:lang w:val="en-US"/>
        </w:rPr>
        <w:t>15</w:t>
      </w:r>
      <w:r w:rsidR="00D51DD6">
        <w:rPr>
          <w:lang w:val="en-US"/>
        </w:rPr>
        <w:fldChar w:fldCharType="end"/>
      </w:r>
      <w:r w:rsidR="00926CF0" w:rsidRPr="00172B03">
        <w:rPr>
          <w:lang w:val="en-US"/>
        </w:rPr>
        <w:t xml:space="preserve">. </w:t>
      </w:r>
    </w:p>
    <w:p w14:paraId="65F9240A" w14:textId="10CB1D0F" w:rsidR="00926CF0" w:rsidRDefault="00926CF0" w:rsidP="00926CF0">
      <w:pPr>
        <w:rPr>
          <w:lang w:val="en-US"/>
        </w:rPr>
      </w:pPr>
    </w:p>
    <w:p w14:paraId="55FDDA41" w14:textId="7DA7B7EB" w:rsidR="001D6797" w:rsidRDefault="00EC204E" w:rsidP="001D6797">
      <w:pPr>
        <w:rPr>
          <w:color w:val="20124D"/>
          <w:shd w:val="clear" w:color="auto" w:fill="FFFFFF"/>
          <w:lang w:val="en-US"/>
        </w:rPr>
      </w:pPr>
      <w:r>
        <w:rPr>
          <w:lang w:val="en-US"/>
        </w:rPr>
        <w:lastRenderedPageBreak/>
        <w:t xml:space="preserve">We posit that </w:t>
      </w:r>
      <w:r w:rsidR="00926CF0">
        <w:rPr>
          <w:lang w:val="en-US"/>
        </w:rPr>
        <w:t xml:space="preserve">explicit application of the </w:t>
      </w:r>
      <w:r w:rsidR="003F03F5">
        <w:rPr>
          <w:lang w:val="en-US"/>
        </w:rPr>
        <w:t>D</w:t>
      </w:r>
      <w:r w:rsidR="00926CF0">
        <w:rPr>
          <w:lang w:val="en-US"/>
        </w:rPr>
        <w:t xml:space="preserve">ata </w:t>
      </w:r>
      <w:r w:rsidR="003F03F5">
        <w:rPr>
          <w:lang w:val="en-US"/>
        </w:rPr>
        <w:t>F</w:t>
      </w:r>
      <w:r w:rsidR="00926CF0">
        <w:rPr>
          <w:lang w:val="en-US"/>
        </w:rPr>
        <w:t xml:space="preserve">eminism framework </w:t>
      </w:r>
      <w:r>
        <w:rPr>
          <w:lang w:val="en-US"/>
        </w:rPr>
        <w:t xml:space="preserve">would </w:t>
      </w:r>
      <w:r w:rsidR="001D6797">
        <w:rPr>
          <w:lang w:val="en-US"/>
        </w:rPr>
        <w:t xml:space="preserve">positively contribute to </w:t>
      </w:r>
      <w:r w:rsidR="001D6797" w:rsidRPr="007018EE">
        <w:rPr>
          <w:color w:val="20124D"/>
          <w:shd w:val="clear" w:color="auto" w:fill="FFFFFF"/>
          <w:lang w:val="en-US"/>
        </w:rPr>
        <w:t xml:space="preserve">research creativity, stakeholder participation, and agricultural sustainability </w:t>
      </w:r>
      <w:r w:rsidR="0044469E">
        <w:rPr>
          <w:color w:val="20124D"/>
          <w:shd w:val="clear" w:color="auto" w:fill="FFFFFF"/>
          <w:lang w:val="en-US"/>
        </w:rPr>
        <w:t>overall</w:t>
      </w:r>
      <w:r w:rsidR="001D6797" w:rsidRPr="007018EE">
        <w:rPr>
          <w:color w:val="20124D"/>
          <w:shd w:val="clear" w:color="auto" w:fill="FFFFFF"/>
          <w:lang w:val="en-US"/>
        </w:rPr>
        <w:t>. </w:t>
      </w:r>
      <w:r w:rsidRPr="007018EE">
        <w:rPr>
          <w:color w:val="20124D"/>
          <w:shd w:val="clear" w:color="auto" w:fill="FFFFFF"/>
          <w:lang w:val="en-US"/>
        </w:rPr>
        <w:t>To support this</w:t>
      </w:r>
      <w:r w:rsidR="00D33AAF" w:rsidRPr="007018EE">
        <w:rPr>
          <w:color w:val="20124D"/>
          <w:shd w:val="clear" w:color="auto" w:fill="FFFFFF"/>
          <w:lang w:val="en-US"/>
        </w:rPr>
        <w:t xml:space="preserve"> thesis</w:t>
      </w:r>
      <w:r w:rsidRPr="007018EE">
        <w:rPr>
          <w:color w:val="20124D"/>
          <w:shd w:val="clear" w:color="auto" w:fill="FFFFFF"/>
          <w:lang w:val="en-US"/>
        </w:rPr>
        <w:t>, w</w:t>
      </w:r>
      <w:r w:rsidR="001D6797" w:rsidRPr="007018EE">
        <w:rPr>
          <w:color w:val="20124D"/>
          <w:shd w:val="clear" w:color="auto" w:fill="FFFFFF"/>
          <w:lang w:val="en-US"/>
        </w:rPr>
        <w:t xml:space="preserve">e discuss the application of </w:t>
      </w:r>
      <w:r w:rsidR="00F161F0">
        <w:rPr>
          <w:color w:val="20124D"/>
          <w:shd w:val="clear" w:color="auto" w:fill="FFFFFF"/>
          <w:lang w:val="en-US"/>
        </w:rPr>
        <w:t xml:space="preserve">three </w:t>
      </w:r>
      <w:r w:rsidR="005327F4">
        <w:rPr>
          <w:color w:val="20124D"/>
          <w:shd w:val="clear" w:color="auto" w:fill="FFFFFF"/>
          <w:lang w:val="en-US"/>
        </w:rPr>
        <w:t xml:space="preserve">select </w:t>
      </w:r>
      <w:r w:rsidR="00D33AAF" w:rsidRPr="007018EE">
        <w:rPr>
          <w:color w:val="20124D"/>
          <w:shd w:val="clear" w:color="auto" w:fill="FFFFFF"/>
          <w:lang w:val="en-US"/>
        </w:rPr>
        <w:t>D</w:t>
      </w:r>
      <w:r w:rsidR="001D6797" w:rsidRPr="007018EE">
        <w:rPr>
          <w:color w:val="20124D"/>
          <w:shd w:val="clear" w:color="auto" w:fill="FFFFFF"/>
          <w:lang w:val="en-US"/>
        </w:rPr>
        <w:t xml:space="preserve">ata </w:t>
      </w:r>
      <w:r w:rsidR="00D33AAF" w:rsidRPr="007018EE">
        <w:rPr>
          <w:color w:val="20124D"/>
          <w:shd w:val="clear" w:color="auto" w:fill="FFFFFF"/>
          <w:lang w:val="en-US"/>
        </w:rPr>
        <w:t>F</w:t>
      </w:r>
      <w:r w:rsidR="001D6797" w:rsidRPr="007018EE">
        <w:rPr>
          <w:color w:val="20124D"/>
          <w:shd w:val="clear" w:color="auto" w:fill="FFFFFF"/>
          <w:lang w:val="en-US"/>
        </w:rPr>
        <w:t>eminism theme</w:t>
      </w:r>
      <w:r w:rsidR="0009558F" w:rsidRPr="007018EE">
        <w:rPr>
          <w:color w:val="20124D"/>
          <w:shd w:val="clear" w:color="auto" w:fill="FFFFFF"/>
          <w:lang w:val="en-US"/>
        </w:rPr>
        <w:t>s (power, reciprocity, and framing)</w:t>
      </w:r>
      <w:r w:rsidR="001D6797" w:rsidRPr="007018EE">
        <w:rPr>
          <w:color w:val="20124D"/>
          <w:shd w:val="clear" w:color="auto" w:fill="FFFFFF"/>
          <w:lang w:val="en-US"/>
        </w:rPr>
        <w:t xml:space="preserve"> </w:t>
      </w:r>
      <w:r w:rsidR="0009558F" w:rsidRPr="007018EE">
        <w:rPr>
          <w:color w:val="20124D"/>
          <w:shd w:val="clear" w:color="auto" w:fill="FFFFFF"/>
          <w:lang w:val="en-US"/>
        </w:rPr>
        <w:t xml:space="preserve">in </w:t>
      </w:r>
      <w:r w:rsidRPr="007018EE">
        <w:rPr>
          <w:color w:val="20124D"/>
          <w:shd w:val="clear" w:color="auto" w:fill="FFFFFF"/>
          <w:lang w:val="en-US"/>
        </w:rPr>
        <w:t>the research process</w:t>
      </w:r>
      <w:r w:rsidR="00D33AAF" w:rsidRPr="007018EE">
        <w:rPr>
          <w:color w:val="20124D"/>
          <w:shd w:val="clear" w:color="auto" w:fill="FFFFFF"/>
          <w:lang w:val="en-US"/>
        </w:rPr>
        <w:t>,</w:t>
      </w:r>
      <w:r w:rsidRPr="007018EE">
        <w:rPr>
          <w:color w:val="20124D"/>
          <w:shd w:val="clear" w:color="auto" w:fill="FFFFFF"/>
          <w:lang w:val="en-US"/>
        </w:rPr>
        <w:t xml:space="preserve"> with accompanying</w:t>
      </w:r>
      <w:r w:rsidR="001E03F4">
        <w:rPr>
          <w:color w:val="20124D"/>
          <w:shd w:val="clear" w:color="auto" w:fill="FFFFFF"/>
          <w:lang w:val="en-US"/>
        </w:rPr>
        <w:t xml:space="preserve"> reflections, </w:t>
      </w:r>
      <w:r w:rsidR="0009558F" w:rsidRPr="007018EE">
        <w:rPr>
          <w:color w:val="20124D"/>
          <w:shd w:val="clear" w:color="auto" w:fill="FFFFFF"/>
          <w:lang w:val="en-US"/>
        </w:rPr>
        <w:t>activities</w:t>
      </w:r>
      <w:r w:rsidR="006A3F10" w:rsidRPr="007018EE">
        <w:rPr>
          <w:color w:val="20124D"/>
          <w:shd w:val="clear" w:color="auto" w:fill="FFFFFF"/>
          <w:lang w:val="en-US"/>
        </w:rPr>
        <w:t xml:space="preserve"> </w:t>
      </w:r>
      <w:r w:rsidR="00D33AAF" w:rsidRPr="007018EE">
        <w:rPr>
          <w:color w:val="20124D"/>
          <w:shd w:val="clear" w:color="auto" w:fill="FFFFFF"/>
          <w:lang w:val="en-US"/>
        </w:rPr>
        <w:t>and</w:t>
      </w:r>
      <w:r w:rsidRPr="007018EE">
        <w:rPr>
          <w:color w:val="20124D"/>
          <w:shd w:val="clear" w:color="auto" w:fill="FFFFFF"/>
          <w:lang w:val="en-US"/>
        </w:rPr>
        <w:t xml:space="preserve"> </w:t>
      </w:r>
      <w:r w:rsidR="005327F4">
        <w:rPr>
          <w:color w:val="20124D"/>
          <w:shd w:val="clear" w:color="auto" w:fill="FFFFFF"/>
          <w:lang w:val="en-US"/>
        </w:rPr>
        <w:t>outcomes</w:t>
      </w:r>
      <w:r w:rsidRPr="007018EE">
        <w:rPr>
          <w:color w:val="20124D"/>
          <w:shd w:val="clear" w:color="auto" w:fill="FFFFFF"/>
          <w:lang w:val="en-US"/>
        </w:rPr>
        <w:t xml:space="preserve"> </w:t>
      </w:r>
      <w:r w:rsidR="001D6797" w:rsidRPr="007018EE">
        <w:rPr>
          <w:color w:val="20124D"/>
          <w:shd w:val="clear" w:color="auto" w:fill="FFFFFF"/>
          <w:lang w:val="en-US"/>
        </w:rPr>
        <w:t>(Table 1).</w:t>
      </w:r>
      <w:r w:rsidR="00D45E93">
        <w:rPr>
          <w:color w:val="20124D"/>
          <w:shd w:val="clear" w:color="auto" w:fill="FFFFFF"/>
          <w:lang w:val="en-US"/>
        </w:rPr>
        <w:t xml:space="preserve"> We chose these </w:t>
      </w:r>
      <w:r w:rsidR="00A244D7">
        <w:rPr>
          <w:color w:val="20124D"/>
          <w:shd w:val="clear" w:color="auto" w:fill="FFFFFF"/>
          <w:lang w:val="en-US"/>
        </w:rPr>
        <w:t xml:space="preserve">three </w:t>
      </w:r>
      <w:r w:rsidR="00D45E93">
        <w:rPr>
          <w:color w:val="20124D"/>
          <w:shd w:val="clear" w:color="auto" w:fill="FFFFFF"/>
          <w:lang w:val="en-US"/>
        </w:rPr>
        <w:t>themes due to the</w:t>
      </w:r>
      <w:r w:rsidR="00383CA4">
        <w:rPr>
          <w:color w:val="20124D"/>
          <w:shd w:val="clear" w:color="auto" w:fill="FFFFFF"/>
          <w:lang w:val="en-US"/>
        </w:rPr>
        <w:t xml:space="preserve">ir </w:t>
      </w:r>
      <w:r w:rsidR="00FC3258">
        <w:rPr>
          <w:color w:val="20124D"/>
          <w:shd w:val="clear" w:color="auto" w:fill="FFFFFF"/>
          <w:lang w:val="en-US"/>
        </w:rPr>
        <w:t xml:space="preserve">broad implications and </w:t>
      </w:r>
      <w:r w:rsidR="009A2AE3">
        <w:rPr>
          <w:color w:val="20124D"/>
          <w:shd w:val="clear" w:color="auto" w:fill="FFFFFF"/>
          <w:lang w:val="en-US"/>
        </w:rPr>
        <w:t>ability to be addressed in the typical agricultural research context</w:t>
      </w:r>
      <w:r w:rsidR="00D12DC8">
        <w:rPr>
          <w:color w:val="20124D"/>
          <w:shd w:val="clear" w:color="auto" w:fill="FFFFFF"/>
          <w:lang w:val="en-US"/>
        </w:rPr>
        <w:t xml:space="preserve">. </w:t>
      </w:r>
    </w:p>
    <w:p w14:paraId="7046269B" w14:textId="1133A95B" w:rsidR="008834DD" w:rsidRPr="006E637E" w:rsidRDefault="008834DD" w:rsidP="008834DD">
      <w:pPr>
        <w:pStyle w:val="Heading3"/>
        <w:rPr>
          <w:rStyle w:val="Emphasis"/>
          <w:lang w:val="en-US"/>
        </w:rPr>
      </w:pPr>
      <w:r w:rsidRPr="006E637E">
        <w:rPr>
          <w:rStyle w:val="Emphasis"/>
          <w:lang w:val="en-US"/>
        </w:rPr>
        <w:t xml:space="preserve">Table </w:t>
      </w:r>
      <w:r>
        <w:rPr>
          <w:rStyle w:val="Emphasis"/>
          <w:lang w:val="en-US"/>
        </w:rPr>
        <w:t>1</w:t>
      </w:r>
      <w:r w:rsidRPr="006E637E">
        <w:rPr>
          <w:rStyle w:val="Emphasis"/>
          <w:lang w:val="en-US"/>
        </w:rPr>
        <w:t xml:space="preserve">. </w:t>
      </w:r>
      <w:r>
        <w:rPr>
          <w:rStyle w:val="Emphasis"/>
          <w:lang w:val="en-US"/>
        </w:rPr>
        <w:t>Summary of paper structure</w:t>
      </w:r>
    </w:p>
    <w:p w14:paraId="5F44304D" w14:textId="77777777" w:rsidR="001D6797" w:rsidRPr="00D45E93" w:rsidRDefault="001D6797" w:rsidP="001D6797">
      <w:pPr>
        <w:rPr>
          <w:color w:val="20124D"/>
          <w:shd w:val="clear" w:color="auto" w:fill="FFFFFF"/>
          <w:lang w:val="en-US"/>
        </w:rPr>
      </w:pPr>
    </w:p>
    <w:tbl>
      <w:tblPr>
        <w:tblStyle w:val="TableGridLight"/>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4"/>
        <w:gridCol w:w="2353"/>
        <w:gridCol w:w="2470"/>
        <w:gridCol w:w="2979"/>
      </w:tblGrid>
      <w:tr w:rsidR="00551F22" w14:paraId="092B05BE" w14:textId="77777777" w:rsidTr="00DC1226">
        <w:tc>
          <w:tcPr>
            <w:tcW w:w="988" w:type="dxa"/>
          </w:tcPr>
          <w:p w14:paraId="379A3323" w14:textId="35C9E232" w:rsidR="00503079" w:rsidRPr="00A66F26" w:rsidRDefault="00C61B53" w:rsidP="00BF015D">
            <w:pPr>
              <w:jc w:val="center"/>
              <w:rPr>
                <w:b/>
                <w:bCs/>
                <w:color w:val="FF0000"/>
                <w:shd w:val="clear" w:color="auto" w:fill="FFFFFF"/>
                <w:lang w:val="en-US"/>
              </w:rPr>
            </w:pPr>
            <w:r w:rsidRPr="00A66F26">
              <w:rPr>
                <w:b/>
                <w:bCs/>
                <w:color w:val="FF0000"/>
                <w:shd w:val="clear" w:color="auto" w:fill="FFFFFF"/>
                <w:lang w:val="en-US"/>
              </w:rPr>
              <w:t>Theme</w:t>
            </w:r>
          </w:p>
        </w:tc>
        <w:tc>
          <w:tcPr>
            <w:tcW w:w="2409" w:type="dxa"/>
            <w:vAlign w:val="center"/>
          </w:tcPr>
          <w:p w14:paraId="54A5C0AE" w14:textId="49575D11" w:rsidR="00503079" w:rsidRPr="00BF015D" w:rsidRDefault="00503079" w:rsidP="00BF015D">
            <w:pPr>
              <w:jc w:val="center"/>
              <w:rPr>
                <w:b/>
                <w:bCs/>
                <w:color w:val="20124D"/>
                <w:shd w:val="clear" w:color="auto" w:fill="FFFFFF"/>
                <w:lang w:val="en-US"/>
              </w:rPr>
            </w:pPr>
            <w:r w:rsidRPr="005965CE">
              <w:rPr>
                <w:b/>
                <w:bCs/>
                <w:color w:val="20124D"/>
                <w:shd w:val="clear" w:color="auto" w:fill="FFFFFF"/>
                <w:lang w:val="en-US"/>
              </w:rPr>
              <w:t>Research phase(s) for a</w:t>
            </w:r>
            <w:r>
              <w:rPr>
                <w:b/>
                <w:bCs/>
                <w:color w:val="20124D"/>
                <w:shd w:val="clear" w:color="auto" w:fill="FFFFFF"/>
                <w:lang w:val="en-US"/>
              </w:rPr>
              <w:t>pplication</w:t>
            </w:r>
          </w:p>
        </w:tc>
        <w:tc>
          <w:tcPr>
            <w:tcW w:w="2552" w:type="dxa"/>
            <w:vAlign w:val="center"/>
          </w:tcPr>
          <w:p w14:paraId="46BBAF5A" w14:textId="0AC78EAA" w:rsidR="00503079" w:rsidRPr="00A66F26" w:rsidRDefault="00503079" w:rsidP="00BF015D">
            <w:pPr>
              <w:jc w:val="center"/>
              <w:rPr>
                <w:b/>
                <w:bCs/>
                <w:color w:val="FF0000"/>
                <w:shd w:val="clear" w:color="auto" w:fill="FFFFFF"/>
              </w:rPr>
            </w:pPr>
            <w:r w:rsidRPr="00A66F26">
              <w:rPr>
                <w:b/>
                <w:bCs/>
                <w:color w:val="FF0000"/>
                <w:shd w:val="clear" w:color="auto" w:fill="FFFFFF"/>
              </w:rPr>
              <w:t xml:space="preserve">Data </w:t>
            </w:r>
            <w:proofErr w:type="spellStart"/>
            <w:r w:rsidRPr="00A66F26">
              <w:rPr>
                <w:b/>
                <w:bCs/>
                <w:color w:val="FF0000"/>
                <w:shd w:val="clear" w:color="auto" w:fill="FFFFFF"/>
              </w:rPr>
              <w:t>Feminism-derived</w:t>
            </w:r>
            <w:proofErr w:type="spellEnd"/>
            <w:r w:rsidRPr="00A66F26">
              <w:rPr>
                <w:b/>
                <w:bCs/>
                <w:color w:val="FF0000"/>
                <w:shd w:val="clear" w:color="auto" w:fill="FFFFFF"/>
              </w:rPr>
              <w:t xml:space="preserve"> </w:t>
            </w:r>
            <w:proofErr w:type="spellStart"/>
            <w:r w:rsidR="00C61B53" w:rsidRPr="00A66F26">
              <w:rPr>
                <w:b/>
                <w:bCs/>
                <w:color w:val="FF0000"/>
                <w:shd w:val="clear" w:color="auto" w:fill="FFFFFF"/>
              </w:rPr>
              <w:t>reflection</w:t>
            </w:r>
            <w:proofErr w:type="spellEnd"/>
          </w:p>
        </w:tc>
        <w:tc>
          <w:tcPr>
            <w:tcW w:w="3067" w:type="dxa"/>
            <w:vAlign w:val="center"/>
          </w:tcPr>
          <w:p w14:paraId="2942F7D9" w14:textId="14CE67CD" w:rsidR="00503079" w:rsidRPr="00A66F26" w:rsidRDefault="0047798B" w:rsidP="00BF015D">
            <w:pPr>
              <w:jc w:val="center"/>
              <w:rPr>
                <w:b/>
                <w:bCs/>
                <w:color w:val="FF0000"/>
                <w:shd w:val="clear" w:color="auto" w:fill="FFFFFF"/>
              </w:rPr>
            </w:pPr>
            <w:proofErr w:type="spellStart"/>
            <w:r w:rsidRPr="00A66F26">
              <w:rPr>
                <w:b/>
                <w:bCs/>
                <w:color w:val="FF0000"/>
                <w:shd w:val="clear" w:color="auto" w:fill="FFFFFF"/>
              </w:rPr>
              <w:t>Reflection-motivated</w:t>
            </w:r>
            <w:proofErr w:type="spellEnd"/>
            <w:r w:rsidR="00503079" w:rsidRPr="00A66F26">
              <w:rPr>
                <w:b/>
                <w:bCs/>
                <w:color w:val="FF0000"/>
                <w:shd w:val="clear" w:color="auto" w:fill="FFFFFF"/>
              </w:rPr>
              <w:t xml:space="preserve"> </w:t>
            </w:r>
            <w:proofErr w:type="spellStart"/>
            <w:r w:rsidR="00503079" w:rsidRPr="00A66F26">
              <w:rPr>
                <w:b/>
                <w:bCs/>
                <w:color w:val="FF0000"/>
                <w:shd w:val="clear" w:color="auto" w:fill="FFFFFF"/>
              </w:rPr>
              <w:t>activities</w:t>
            </w:r>
            <w:proofErr w:type="spellEnd"/>
          </w:p>
        </w:tc>
      </w:tr>
      <w:tr w:rsidR="00551F22" w:rsidRPr="00621EB7" w14:paraId="3C38AFF8" w14:textId="77777777" w:rsidTr="007F3335">
        <w:tc>
          <w:tcPr>
            <w:tcW w:w="988" w:type="dxa"/>
            <w:vAlign w:val="center"/>
          </w:tcPr>
          <w:p w14:paraId="3D2D9242" w14:textId="3FF82283" w:rsidR="00503079" w:rsidRPr="00A66F26" w:rsidRDefault="00C61B53" w:rsidP="007F3335">
            <w:pPr>
              <w:jc w:val="center"/>
              <w:rPr>
                <w:color w:val="FF0000"/>
                <w:shd w:val="clear" w:color="auto" w:fill="FFFFFF"/>
                <w:lang w:val="en-US"/>
              </w:rPr>
            </w:pPr>
            <w:r w:rsidRPr="00A66F26">
              <w:rPr>
                <w:color w:val="FF0000"/>
                <w:shd w:val="clear" w:color="auto" w:fill="FFFFFF"/>
                <w:lang w:val="en-US"/>
              </w:rPr>
              <w:t>Power</w:t>
            </w:r>
          </w:p>
        </w:tc>
        <w:tc>
          <w:tcPr>
            <w:tcW w:w="2409" w:type="dxa"/>
            <w:vAlign w:val="center"/>
          </w:tcPr>
          <w:p w14:paraId="1BBE3DD1" w14:textId="069C81D6" w:rsidR="00503079" w:rsidRPr="007018EE" w:rsidRDefault="00503079" w:rsidP="00BF015D">
            <w:pPr>
              <w:jc w:val="center"/>
              <w:rPr>
                <w:color w:val="20124D"/>
                <w:shd w:val="clear" w:color="auto" w:fill="FFFFFF"/>
                <w:lang w:val="en-US"/>
              </w:rPr>
            </w:pPr>
            <w:r w:rsidRPr="007018EE">
              <w:rPr>
                <w:color w:val="20124D"/>
                <w:shd w:val="clear" w:color="auto" w:fill="FFFFFF"/>
                <w:lang w:val="en-US"/>
              </w:rPr>
              <w:t>Hypothesis generation and study design</w:t>
            </w:r>
          </w:p>
        </w:tc>
        <w:tc>
          <w:tcPr>
            <w:tcW w:w="2552" w:type="dxa"/>
            <w:vAlign w:val="center"/>
          </w:tcPr>
          <w:p w14:paraId="48C9AA01" w14:textId="3BC2CC23" w:rsidR="00503079" w:rsidRPr="007018EE" w:rsidRDefault="00503079" w:rsidP="00BF015D">
            <w:pPr>
              <w:jc w:val="center"/>
              <w:rPr>
                <w:color w:val="20124D"/>
                <w:shd w:val="clear" w:color="auto" w:fill="FFFFFF"/>
                <w:lang w:val="en-US"/>
              </w:rPr>
            </w:pPr>
            <w:r w:rsidRPr="007018EE">
              <w:rPr>
                <w:color w:val="20124D"/>
                <w:shd w:val="clear" w:color="auto" w:fill="FFFFFF"/>
                <w:lang w:val="en-US"/>
              </w:rPr>
              <w:t>Research for the public good should seek to equalize power</w:t>
            </w:r>
          </w:p>
        </w:tc>
        <w:tc>
          <w:tcPr>
            <w:tcW w:w="3067" w:type="dxa"/>
            <w:vAlign w:val="center"/>
          </w:tcPr>
          <w:p w14:paraId="7B8BC605" w14:textId="0512B8D2" w:rsidR="00503079" w:rsidRPr="00A66F26" w:rsidRDefault="00503079" w:rsidP="00BF015D">
            <w:pPr>
              <w:jc w:val="center"/>
              <w:rPr>
                <w:color w:val="FF0000"/>
                <w:shd w:val="clear" w:color="auto" w:fill="FFFFFF"/>
                <w:lang w:val="en-US"/>
              </w:rPr>
            </w:pPr>
            <w:r w:rsidRPr="00A66F26">
              <w:rPr>
                <w:color w:val="FF0000"/>
                <w:shd w:val="clear" w:color="auto" w:fill="FFFFFF"/>
                <w:lang w:val="en-US"/>
              </w:rPr>
              <w:t xml:space="preserve">Serving the margins, </w:t>
            </w:r>
            <w:r w:rsidR="00EE5623" w:rsidRPr="00A66F26">
              <w:rPr>
                <w:color w:val="FF0000"/>
                <w:shd w:val="clear" w:color="auto" w:fill="FFFFFF"/>
                <w:lang w:val="en-US"/>
              </w:rPr>
              <w:t>leveraging science, expanding the concept of scien</w:t>
            </w:r>
            <w:r w:rsidR="00551F22" w:rsidRPr="00A66F26">
              <w:rPr>
                <w:color w:val="FF0000"/>
                <w:shd w:val="clear" w:color="auto" w:fill="FFFFFF"/>
                <w:lang w:val="en-US"/>
              </w:rPr>
              <w:t>tific measurements</w:t>
            </w:r>
          </w:p>
        </w:tc>
      </w:tr>
      <w:tr w:rsidR="00551F22" w:rsidRPr="00621EB7" w14:paraId="03609395" w14:textId="77777777" w:rsidTr="007F3335">
        <w:tc>
          <w:tcPr>
            <w:tcW w:w="988" w:type="dxa"/>
            <w:vAlign w:val="center"/>
          </w:tcPr>
          <w:p w14:paraId="0E0714E6" w14:textId="02E59F3D" w:rsidR="00503079" w:rsidRPr="00A66F26" w:rsidRDefault="00C61B53" w:rsidP="007F3335">
            <w:pPr>
              <w:jc w:val="center"/>
              <w:rPr>
                <w:color w:val="FF0000"/>
                <w:shd w:val="clear" w:color="auto" w:fill="FFFFFF"/>
              </w:rPr>
            </w:pPr>
            <w:proofErr w:type="spellStart"/>
            <w:r w:rsidRPr="00A66F26">
              <w:rPr>
                <w:color w:val="FF0000"/>
                <w:shd w:val="clear" w:color="auto" w:fill="FFFFFF"/>
              </w:rPr>
              <w:t>Reciprocity</w:t>
            </w:r>
            <w:proofErr w:type="spellEnd"/>
          </w:p>
        </w:tc>
        <w:tc>
          <w:tcPr>
            <w:tcW w:w="2409" w:type="dxa"/>
            <w:vAlign w:val="center"/>
          </w:tcPr>
          <w:p w14:paraId="2F8710D0" w14:textId="44766B81" w:rsidR="00503079" w:rsidRPr="007018EE" w:rsidRDefault="00503079" w:rsidP="00BF015D">
            <w:pPr>
              <w:jc w:val="center"/>
              <w:rPr>
                <w:color w:val="20124D"/>
                <w:shd w:val="clear" w:color="auto" w:fill="FFFFFF"/>
                <w:lang w:val="en-US"/>
              </w:rPr>
            </w:pPr>
            <w:proofErr w:type="spellStart"/>
            <w:r>
              <w:rPr>
                <w:color w:val="20124D"/>
                <w:shd w:val="clear" w:color="auto" w:fill="FFFFFF"/>
              </w:rPr>
              <w:t>Conducting</w:t>
            </w:r>
            <w:proofErr w:type="spellEnd"/>
            <w:r>
              <w:rPr>
                <w:color w:val="20124D"/>
                <w:shd w:val="clear" w:color="auto" w:fill="FFFFFF"/>
              </w:rPr>
              <w:t xml:space="preserve"> and </w:t>
            </w:r>
            <w:proofErr w:type="spellStart"/>
            <w:r>
              <w:rPr>
                <w:color w:val="20124D"/>
                <w:shd w:val="clear" w:color="auto" w:fill="FFFFFF"/>
              </w:rPr>
              <w:t>implementing</w:t>
            </w:r>
            <w:proofErr w:type="spellEnd"/>
            <w:r>
              <w:rPr>
                <w:color w:val="20124D"/>
                <w:shd w:val="clear" w:color="auto" w:fill="FFFFFF"/>
              </w:rPr>
              <w:t xml:space="preserve"> research</w:t>
            </w:r>
          </w:p>
        </w:tc>
        <w:tc>
          <w:tcPr>
            <w:tcW w:w="2552" w:type="dxa"/>
            <w:vAlign w:val="center"/>
          </w:tcPr>
          <w:p w14:paraId="18B380D5" w14:textId="46AE1601" w:rsidR="00503079" w:rsidRPr="007018EE" w:rsidRDefault="00503079" w:rsidP="00BF015D">
            <w:pPr>
              <w:jc w:val="center"/>
              <w:rPr>
                <w:color w:val="20124D"/>
                <w:shd w:val="clear" w:color="auto" w:fill="FFFFFF"/>
                <w:lang w:val="en-US"/>
              </w:rPr>
            </w:pPr>
            <w:r w:rsidRPr="007018EE">
              <w:rPr>
                <w:color w:val="20124D"/>
                <w:shd w:val="clear" w:color="auto" w:fill="FFFFFF"/>
                <w:lang w:val="en-US"/>
              </w:rPr>
              <w:t>Farmer-researcher relations should be reciprocal</w:t>
            </w:r>
          </w:p>
        </w:tc>
        <w:tc>
          <w:tcPr>
            <w:tcW w:w="3067" w:type="dxa"/>
            <w:vAlign w:val="center"/>
          </w:tcPr>
          <w:p w14:paraId="396218DC" w14:textId="6BCACF3D" w:rsidR="00503079" w:rsidRPr="00A66F26" w:rsidRDefault="00551F22" w:rsidP="00BF015D">
            <w:pPr>
              <w:jc w:val="center"/>
              <w:rPr>
                <w:color w:val="FF0000"/>
                <w:shd w:val="clear" w:color="auto" w:fill="FFFFFF"/>
                <w:lang w:val="en-US"/>
              </w:rPr>
            </w:pPr>
            <w:r w:rsidRPr="00A66F26">
              <w:rPr>
                <w:color w:val="FF0000"/>
                <w:shd w:val="clear" w:color="auto" w:fill="FFFFFF"/>
                <w:lang w:val="en-US"/>
              </w:rPr>
              <w:t>Multi-dimensional c</w:t>
            </w:r>
            <w:r w:rsidR="00503079" w:rsidRPr="00A66F26">
              <w:rPr>
                <w:color w:val="FF0000"/>
                <w:shd w:val="clear" w:color="auto" w:fill="FFFFFF"/>
                <w:lang w:val="en-US"/>
              </w:rPr>
              <w:t>ompensation, metrics for success</w:t>
            </w:r>
          </w:p>
        </w:tc>
      </w:tr>
      <w:tr w:rsidR="00551F22" w:rsidRPr="00621EB7" w14:paraId="7FC0713B" w14:textId="77777777" w:rsidTr="007F3335">
        <w:tc>
          <w:tcPr>
            <w:tcW w:w="988" w:type="dxa"/>
            <w:vAlign w:val="center"/>
          </w:tcPr>
          <w:p w14:paraId="576AAE13" w14:textId="0BF05319" w:rsidR="00503079" w:rsidRPr="00A66F26" w:rsidRDefault="00C61B53" w:rsidP="007F3335">
            <w:pPr>
              <w:jc w:val="center"/>
              <w:rPr>
                <w:color w:val="FF0000"/>
                <w:shd w:val="clear" w:color="auto" w:fill="FFFFFF"/>
              </w:rPr>
            </w:pPr>
            <w:r w:rsidRPr="00A66F26">
              <w:rPr>
                <w:color w:val="FF0000"/>
                <w:shd w:val="clear" w:color="auto" w:fill="FFFFFF"/>
              </w:rPr>
              <w:t>Framing</w:t>
            </w:r>
          </w:p>
        </w:tc>
        <w:tc>
          <w:tcPr>
            <w:tcW w:w="2409" w:type="dxa"/>
            <w:vAlign w:val="center"/>
          </w:tcPr>
          <w:p w14:paraId="59712ABE" w14:textId="16FF3396" w:rsidR="00503079" w:rsidRPr="007018EE" w:rsidRDefault="00503079" w:rsidP="00BF015D">
            <w:pPr>
              <w:jc w:val="center"/>
              <w:rPr>
                <w:color w:val="20124D"/>
                <w:shd w:val="clear" w:color="auto" w:fill="FFFFFF"/>
                <w:lang w:val="en-US"/>
              </w:rPr>
            </w:pPr>
            <w:r>
              <w:rPr>
                <w:color w:val="20124D"/>
                <w:shd w:val="clear" w:color="auto" w:fill="FFFFFF"/>
              </w:rPr>
              <w:t xml:space="preserve">Analysis and </w:t>
            </w:r>
            <w:proofErr w:type="spellStart"/>
            <w:r>
              <w:rPr>
                <w:color w:val="20124D"/>
                <w:shd w:val="clear" w:color="auto" w:fill="FFFFFF"/>
              </w:rPr>
              <w:t>dissemination</w:t>
            </w:r>
            <w:proofErr w:type="spellEnd"/>
          </w:p>
        </w:tc>
        <w:tc>
          <w:tcPr>
            <w:tcW w:w="2552" w:type="dxa"/>
            <w:vAlign w:val="center"/>
          </w:tcPr>
          <w:p w14:paraId="47DADDA8" w14:textId="27E61ABF" w:rsidR="00503079" w:rsidRPr="007018EE" w:rsidRDefault="00503079" w:rsidP="00BF015D">
            <w:pPr>
              <w:jc w:val="center"/>
              <w:rPr>
                <w:color w:val="20124D"/>
                <w:shd w:val="clear" w:color="auto" w:fill="FFFFFF"/>
                <w:lang w:val="en-US"/>
              </w:rPr>
            </w:pPr>
            <w:r w:rsidRPr="007018EE">
              <w:rPr>
                <w:color w:val="20124D"/>
                <w:shd w:val="clear" w:color="auto" w:fill="FFFFFF"/>
                <w:lang w:val="en-US"/>
              </w:rPr>
              <w:t>All research is values-informed</w:t>
            </w:r>
          </w:p>
        </w:tc>
        <w:tc>
          <w:tcPr>
            <w:tcW w:w="3067" w:type="dxa"/>
            <w:vAlign w:val="center"/>
          </w:tcPr>
          <w:p w14:paraId="32764EF9" w14:textId="687613AA" w:rsidR="00503079" w:rsidRPr="00A66F26" w:rsidRDefault="00503079" w:rsidP="00BF015D">
            <w:pPr>
              <w:jc w:val="center"/>
              <w:rPr>
                <w:color w:val="FF0000"/>
                <w:shd w:val="clear" w:color="auto" w:fill="FFFFFF"/>
                <w:lang w:val="en-US"/>
              </w:rPr>
            </w:pPr>
            <w:r w:rsidRPr="00A66F26">
              <w:rPr>
                <w:color w:val="FF0000"/>
                <w:shd w:val="clear" w:color="auto" w:fill="FFFFFF"/>
                <w:lang w:val="en-US"/>
              </w:rPr>
              <w:t xml:space="preserve">Acknowledging </w:t>
            </w:r>
            <w:r w:rsidR="00551F22" w:rsidRPr="00A66F26">
              <w:rPr>
                <w:color w:val="FF0000"/>
                <w:shd w:val="clear" w:color="auto" w:fill="FFFFFF"/>
                <w:lang w:val="en-US"/>
              </w:rPr>
              <w:t>and identifying values</w:t>
            </w:r>
            <w:r w:rsidRPr="00A66F26">
              <w:rPr>
                <w:color w:val="FF0000"/>
                <w:shd w:val="clear" w:color="auto" w:fill="FFFFFF"/>
                <w:lang w:val="en-US"/>
              </w:rPr>
              <w:t>, supporting diverse framings</w:t>
            </w:r>
          </w:p>
        </w:tc>
      </w:tr>
    </w:tbl>
    <w:p w14:paraId="11F45CA2" w14:textId="77777777" w:rsidR="001D6797" w:rsidRPr="0029011A" w:rsidRDefault="001D6797" w:rsidP="001D6797">
      <w:pPr>
        <w:rPr>
          <w:lang w:val="en-US"/>
        </w:rPr>
      </w:pPr>
    </w:p>
    <w:p w14:paraId="04E66756" w14:textId="7F78F3D7" w:rsidR="005F7F3F" w:rsidRDefault="00EC204E" w:rsidP="005F7F3F">
      <w:pPr>
        <w:rPr>
          <w:lang w:val="en-US"/>
        </w:rPr>
      </w:pPr>
      <w:r>
        <w:rPr>
          <w:lang w:val="en-US"/>
        </w:rPr>
        <w:t>T</w:t>
      </w:r>
      <w:r w:rsidR="00D33AAF">
        <w:rPr>
          <w:lang w:val="en-US"/>
        </w:rPr>
        <w:t>he</w:t>
      </w:r>
      <w:r>
        <w:rPr>
          <w:lang w:val="en-US"/>
        </w:rPr>
        <w:t xml:space="preserve"> goal of this paper is to</w:t>
      </w:r>
      <w:r w:rsidR="004918CE">
        <w:rPr>
          <w:lang w:val="en-US"/>
        </w:rPr>
        <w:t xml:space="preserve"> </w:t>
      </w:r>
      <w:r w:rsidR="00AF58A9">
        <w:rPr>
          <w:lang w:val="en-US"/>
        </w:rPr>
        <w:t xml:space="preserve">interpret select themes from </w:t>
      </w:r>
      <w:r w:rsidR="004918CE">
        <w:rPr>
          <w:lang w:val="en-US"/>
        </w:rPr>
        <w:t>the Data Feminism framework in an agricultural setting</w:t>
      </w:r>
      <w:r w:rsidR="00AF58A9">
        <w:rPr>
          <w:lang w:val="en-US"/>
        </w:rPr>
        <w:t xml:space="preserve"> </w:t>
      </w:r>
      <w:r w:rsidR="004918CE">
        <w:rPr>
          <w:lang w:val="en-US"/>
        </w:rPr>
        <w:t>and serve as a</w:t>
      </w:r>
      <w:r w:rsidR="00AF58A9">
        <w:rPr>
          <w:lang w:val="en-US"/>
        </w:rPr>
        <w:t>n encouraging</w:t>
      </w:r>
      <w:r w:rsidR="004918CE">
        <w:rPr>
          <w:lang w:val="en-US"/>
        </w:rPr>
        <w:t xml:space="preserve"> resource for more intentional work in this area. </w:t>
      </w:r>
      <w:r w:rsidR="005E13CB">
        <w:rPr>
          <w:lang w:val="en-US"/>
        </w:rPr>
        <w:t xml:space="preserve">Our perspectives are strongly framed by our collective </w:t>
      </w:r>
      <w:r w:rsidR="00070DA5" w:rsidRPr="00070DA5">
        <w:rPr>
          <w:color w:val="FF0000"/>
          <w:lang w:val="en-US"/>
        </w:rPr>
        <w:t xml:space="preserve">academic </w:t>
      </w:r>
      <w:r w:rsidR="005E13CB">
        <w:rPr>
          <w:lang w:val="en-US"/>
        </w:rPr>
        <w:t xml:space="preserve">experiences in the </w:t>
      </w:r>
      <w:r w:rsidR="00070DA5" w:rsidRPr="00070DA5">
        <w:rPr>
          <w:color w:val="FF0000"/>
          <w:lang w:val="en-US"/>
        </w:rPr>
        <w:t>industrialized</w:t>
      </w:r>
      <w:r w:rsidR="00070DA5">
        <w:rPr>
          <w:lang w:val="en-US"/>
        </w:rPr>
        <w:t xml:space="preserve"> </w:t>
      </w:r>
      <w:r w:rsidR="005E13CB">
        <w:rPr>
          <w:lang w:val="en-US"/>
        </w:rPr>
        <w:t xml:space="preserve">agricultural systems of the United States (US), and specifically of those in the maize-producing areas of the Midwest. However, while the specifics of a given system vary, </w:t>
      </w:r>
      <w:r w:rsidR="00D33AAF">
        <w:rPr>
          <w:lang w:val="en-US"/>
        </w:rPr>
        <w:t xml:space="preserve">we believe </w:t>
      </w:r>
      <w:r w:rsidR="005E13CB">
        <w:rPr>
          <w:lang w:val="en-US"/>
        </w:rPr>
        <w:t>the topics are universal.</w:t>
      </w:r>
      <w:r w:rsidR="005F7F3F" w:rsidRPr="005F7F3F">
        <w:rPr>
          <w:lang w:val="en-US"/>
        </w:rPr>
        <w:t xml:space="preserve"> </w:t>
      </w:r>
      <w:r w:rsidR="005F7F3F">
        <w:rPr>
          <w:lang w:val="en-US"/>
        </w:rPr>
        <w:t xml:space="preserve">This is not meant to be a comprehensive review of power issues in agriculture, nor a thorough documentation of efforts to address those issues. Rather, our hope is that this </w:t>
      </w:r>
      <w:r w:rsidR="0057732D">
        <w:rPr>
          <w:lang w:val="en-US"/>
        </w:rPr>
        <w:t>P</w:t>
      </w:r>
      <w:r w:rsidR="005F7F3F">
        <w:rPr>
          <w:lang w:val="en-US"/>
        </w:rPr>
        <w:t xml:space="preserve">erspective </w:t>
      </w:r>
      <w:proofErr w:type="gramStart"/>
      <w:r w:rsidR="000F4B31">
        <w:rPr>
          <w:lang w:val="en-US"/>
        </w:rPr>
        <w:t>…..</w:t>
      </w:r>
      <w:proofErr w:type="gramEnd"/>
      <w:r w:rsidR="000F4B31">
        <w:rPr>
          <w:lang w:val="en-US"/>
        </w:rPr>
        <w:t xml:space="preserve">NEEDS WORK </w:t>
      </w:r>
      <w:r w:rsidR="00093B2C">
        <w:rPr>
          <w:lang w:val="en-US"/>
        </w:rPr>
        <w:t>empowers</w:t>
      </w:r>
      <w:r w:rsidR="005F7F3F">
        <w:rPr>
          <w:lang w:val="en-US"/>
        </w:rPr>
        <w:t xml:space="preserve"> technically trained agricultural scientists in </w:t>
      </w:r>
      <w:r w:rsidR="0057732D">
        <w:rPr>
          <w:lang w:val="en-US"/>
        </w:rPr>
        <w:t xml:space="preserve">reflecting on their </w:t>
      </w:r>
      <w:r w:rsidR="005F7F3F">
        <w:rPr>
          <w:lang w:val="en-US"/>
        </w:rPr>
        <w:t>work</w:t>
      </w:r>
      <w:r w:rsidR="0057732D">
        <w:rPr>
          <w:lang w:val="en-US"/>
        </w:rPr>
        <w:t>’s</w:t>
      </w:r>
      <w:r w:rsidR="005F7F3F">
        <w:rPr>
          <w:lang w:val="en-US"/>
        </w:rPr>
        <w:t xml:space="preserve"> broader societal implications</w:t>
      </w:r>
      <w:r w:rsidR="0057732D">
        <w:rPr>
          <w:lang w:val="en-US"/>
        </w:rPr>
        <w:t xml:space="preserve">. </w:t>
      </w:r>
    </w:p>
    <w:p w14:paraId="10500F18" w14:textId="1F4580CB" w:rsidR="00B15954" w:rsidRDefault="007F3335" w:rsidP="002E2390">
      <w:pPr>
        <w:pStyle w:val="Heading1"/>
        <w:numPr>
          <w:ilvl w:val="0"/>
          <w:numId w:val="15"/>
        </w:numPr>
        <w:rPr>
          <w:lang w:val="en-US"/>
        </w:rPr>
      </w:pPr>
      <w:r>
        <w:rPr>
          <w:lang w:val="en-US"/>
        </w:rPr>
        <w:t>Power</w:t>
      </w:r>
    </w:p>
    <w:p w14:paraId="50F09C51" w14:textId="77777777" w:rsidR="00520667" w:rsidRPr="007018EE" w:rsidRDefault="00520667" w:rsidP="005E13CB">
      <w:pPr>
        <w:rPr>
          <w:i/>
          <w:iCs/>
          <w:color w:val="20124D"/>
          <w:shd w:val="clear" w:color="auto" w:fill="FFFFFF"/>
          <w:lang w:val="en-US"/>
        </w:rPr>
      </w:pPr>
    </w:p>
    <w:p w14:paraId="3026E5E0" w14:textId="77777777" w:rsidR="00FA191B" w:rsidRDefault="00830C57" w:rsidP="00FA191B">
      <w:pPr>
        <w:rPr>
          <w:lang w:val="en-US"/>
        </w:rPr>
      </w:pPr>
      <w:r>
        <w:rPr>
          <w:lang w:val="en-US"/>
        </w:rPr>
        <w:t>Obtaining one’s will</w:t>
      </w:r>
      <w:r w:rsidR="00014184">
        <w:rPr>
          <w:lang w:val="en-US"/>
        </w:rPr>
        <w:t xml:space="preserve"> despite</w:t>
      </w:r>
      <w:r w:rsidR="00F56FBD">
        <w:rPr>
          <w:lang w:val="en-US"/>
        </w:rPr>
        <w:t xml:space="preserve"> resistance from others</w:t>
      </w:r>
      <w:r w:rsidR="00014184">
        <w:rPr>
          <w:lang w:val="en-US"/>
        </w:rPr>
        <w:t xml:space="preserve"> is an expression of </w:t>
      </w:r>
      <w:r w:rsidR="00F56FBD">
        <w:rPr>
          <w:lang w:val="en-US"/>
        </w:rPr>
        <w:t>power</w:t>
      </w:r>
      <w:r w:rsidR="00F56FBD">
        <w:rPr>
          <w:lang w:val="en-US"/>
        </w:rPr>
        <w:fldChar w:fldCharType="begin"/>
      </w:r>
      <w:r w:rsidR="00A66F26">
        <w:rPr>
          <w:lang w:val="en-US"/>
        </w:rPr>
        <w:instrText xml:space="preserve"> ADDIN ZOTERO_ITEM CSL_CITATION {"citationID":"EMhM43Cl","properties":{"formattedCitation":"\\super 16\\nosupersub{}","plainCitation":"16","noteIndex":0},"citationItems":[{"id":"IV3kKgiz/FJ8f5OcT","uris":["http://zotero.org/users/3599437/items/9ZVFEG24"],"itemData":{"id":1461,"type":"book","abstract":"English translation of the german-language empirical essay of interpretative sociology entitled Wirtschaft und gesellschaft, grundriss der verstehenden Soziologie - comprises a comparison of social structure and moral order in historical context, and covers social theory, political theory, the sociology of religion, legal aspects and economic implications thereof, economic structure, etc. Bibliographys and references.","language":"en","note":"Google-Books-ID: rvHtAAAAMAAJ","number-of-pages":"584","publisher":"Bedminster Press","source":"Google Books","title":"Economy and Society: An Outline of Interpretive Sociology","title-short":"Economy and Society","author":[{"family":"Weber","given":"Max"}],"issued":{"date-parts":[["1968"]]}}}],"schema":"https://github.com/citation-style-language/schema/raw/master/csl-citation.json"} </w:instrText>
      </w:r>
      <w:r w:rsidR="00F56FBD">
        <w:rPr>
          <w:lang w:val="en-US"/>
        </w:rPr>
        <w:fldChar w:fldCharType="separate"/>
      </w:r>
      <w:r w:rsidR="00A66F26" w:rsidRPr="00A66F26">
        <w:rPr>
          <w:vertAlign w:val="superscript"/>
          <w:lang w:val="en-US"/>
        </w:rPr>
        <w:t>16</w:t>
      </w:r>
      <w:r w:rsidR="00F56FBD">
        <w:rPr>
          <w:lang w:val="en-US"/>
        </w:rPr>
        <w:fldChar w:fldCharType="end"/>
      </w:r>
      <w:r w:rsidR="00F56FBD">
        <w:rPr>
          <w:lang w:val="en-US"/>
        </w:rPr>
        <w:t xml:space="preserve">. </w:t>
      </w:r>
      <w:r w:rsidR="00D33AAF" w:rsidRPr="007018EE">
        <w:rPr>
          <w:color w:val="20124D"/>
          <w:shd w:val="clear" w:color="auto" w:fill="FFFFFF"/>
          <w:lang w:val="en-US"/>
        </w:rPr>
        <w:t>Central to Data Feminism is the fact that p</w:t>
      </w:r>
      <w:r w:rsidR="00B51666" w:rsidRPr="007018EE">
        <w:rPr>
          <w:color w:val="20124D"/>
          <w:shd w:val="clear" w:color="auto" w:fill="FFFFFF"/>
          <w:lang w:val="en-US"/>
        </w:rPr>
        <w:t>ower is unevenly distributed and experienced in this world</w:t>
      </w:r>
      <w:r w:rsidR="004918CE" w:rsidRPr="007018EE">
        <w:rPr>
          <w:color w:val="20124D"/>
          <w:shd w:val="clear" w:color="auto" w:fill="FFFFFF"/>
          <w:lang w:val="en-US"/>
        </w:rPr>
        <w:t xml:space="preserve"> and </w:t>
      </w:r>
      <w:r w:rsidR="00F46535" w:rsidRPr="007018EE">
        <w:rPr>
          <w:color w:val="20124D"/>
          <w:shd w:val="clear" w:color="auto" w:fill="FFFFFF"/>
          <w:lang w:val="en-US"/>
        </w:rPr>
        <w:t>re</w:t>
      </w:r>
      <w:r w:rsidR="00F34E68">
        <w:rPr>
          <w:color w:val="20124D"/>
          <w:shd w:val="clear" w:color="auto" w:fill="FFFFFF"/>
          <w:lang w:val="en-US"/>
        </w:rPr>
        <w:t>distribution</w:t>
      </w:r>
      <w:r w:rsidR="00F46535" w:rsidRPr="007018EE">
        <w:rPr>
          <w:color w:val="20124D"/>
          <w:shd w:val="clear" w:color="auto" w:fill="FFFFFF"/>
          <w:lang w:val="en-US"/>
        </w:rPr>
        <w:t xml:space="preserve"> requires </w:t>
      </w:r>
      <w:r w:rsidR="004918CE" w:rsidRPr="007018EE">
        <w:rPr>
          <w:color w:val="20124D"/>
          <w:shd w:val="clear" w:color="auto" w:fill="FFFFFF"/>
          <w:lang w:val="en-US"/>
        </w:rPr>
        <w:t>intentional examination and intervention</w:t>
      </w:r>
      <w:r w:rsidR="00B51666" w:rsidRPr="007018EE">
        <w:rPr>
          <w:color w:val="20124D"/>
          <w:shd w:val="clear" w:color="auto" w:fill="FFFFFF"/>
          <w:lang w:val="en-US"/>
        </w:rPr>
        <w:t>.</w:t>
      </w:r>
      <w:r w:rsidR="00B51666" w:rsidRPr="007018EE">
        <w:rPr>
          <w:i/>
          <w:iCs/>
          <w:color w:val="20124D"/>
          <w:shd w:val="clear" w:color="auto" w:fill="FFFFFF"/>
          <w:lang w:val="en-US"/>
        </w:rPr>
        <w:t xml:space="preserve"> </w:t>
      </w:r>
      <w:r w:rsidR="008834DD" w:rsidRPr="007018EE">
        <w:rPr>
          <w:color w:val="20124D"/>
          <w:shd w:val="clear" w:color="auto" w:fill="FFFFFF"/>
          <w:lang w:val="en-US"/>
        </w:rPr>
        <w:t xml:space="preserve">This </w:t>
      </w:r>
      <w:r w:rsidR="004918CE" w:rsidRPr="007018EE">
        <w:rPr>
          <w:color w:val="20124D"/>
          <w:shd w:val="clear" w:color="auto" w:fill="FFFFFF"/>
          <w:lang w:val="en-US"/>
        </w:rPr>
        <w:t>foundation</w:t>
      </w:r>
      <w:r w:rsidR="008A4A87" w:rsidRPr="007018EE">
        <w:rPr>
          <w:color w:val="20124D"/>
          <w:shd w:val="clear" w:color="auto" w:fill="FFFFFF"/>
          <w:lang w:val="en-US"/>
        </w:rPr>
        <w:t xml:space="preserve"> </w:t>
      </w:r>
      <w:r w:rsidR="008834DD" w:rsidRPr="007018EE">
        <w:rPr>
          <w:color w:val="20124D"/>
          <w:shd w:val="clear" w:color="auto" w:fill="FFFFFF"/>
          <w:lang w:val="en-US"/>
        </w:rPr>
        <w:t xml:space="preserve">is particularly </w:t>
      </w:r>
      <w:r w:rsidR="004918CE" w:rsidRPr="007018EE">
        <w:rPr>
          <w:color w:val="20124D"/>
          <w:shd w:val="clear" w:color="auto" w:fill="FFFFFF"/>
          <w:lang w:val="en-US"/>
        </w:rPr>
        <w:t>relevant</w:t>
      </w:r>
      <w:r w:rsidR="008A4A87" w:rsidRPr="007018EE">
        <w:rPr>
          <w:color w:val="20124D"/>
          <w:shd w:val="clear" w:color="auto" w:fill="FFFFFF"/>
          <w:lang w:val="en-US"/>
        </w:rPr>
        <w:t xml:space="preserve"> </w:t>
      </w:r>
      <w:r w:rsidR="008834DD" w:rsidRPr="007018EE">
        <w:rPr>
          <w:color w:val="20124D"/>
          <w:shd w:val="clear" w:color="auto" w:fill="FFFFFF"/>
          <w:lang w:val="en-US"/>
        </w:rPr>
        <w:t xml:space="preserve">in agriculture; </w:t>
      </w:r>
      <w:r w:rsidR="004918CE" w:rsidRPr="007018EE">
        <w:rPr>
          <w:color w:val="20124D"/>
          <w:shd w:val="clear" w:color="auto" w:fill="FFFFFF"/>
          <w:lang w:val="en-US"/>
        </w:rPr>
        <w:t xml:space="preserve">overarching features </w:t>
      </w:r>
      <w:r w:rsidR="00BF0DD2">
        <w:rPr>
          <w:color w:val="20124D"/>
          <w:shd w:val="clear" w:color="auto" w:fill="FFFFFF"/>
          <w:lang w:val="en-US"/>
        </w:rPr>
        <w:t xml:space="preserve">of agriculture (both historical and contemporary) </w:t>
      </w:r>
      <w:r w:rsidR="004918CE" w:rsidRPr="007018EE">
        <w:rPr>
          <w:color w:val="20124D"/>
          <w:shd w:val="clear" w:color="auto" w:fill="FFFFFF"/>
          <w:lang w:val="en-US"/>
        </w:rPr>
        <w:t xml:space="preserve">such as </w:t>
      </w:r>
      <w:r w:rsidR="00B51666" w:rsidRPr="007018EE">
        <w:rPr>
          <w:color w:val="20124D"/>
          <w:shd w:val="clear" w:color="auto" w:fill="FFFFFF"/>
          <w:lang w:val="en-US"/>
        </w:rPr>
        <w:t>l</w:t>
      </w:r>
      <w:r w:rsidR="00B51666">
        <w:rPr>
          <w:lang w:val="en-US"/>
        </w:rPr>
        <w:t>abor exploitation</w:t>
      </w:r>
      <w:r w:rsidR="00C42FD0">
        <w:rPr>
          <w:lang w:val="en-US"/>
        </w:rPr>
        <w:fldChar w:fldCharType="begin"/>
      </w:r>
      <w:r w:rsidR="00A66F26">
        <w:rPr>
          <w:lang w:val="en-US"/>
        </w:rPr>
        <w:instrText xml:space="preserve"> ADDIN ZOTERO_ITEM CSL_CITATION {"citationID":"ISSQNw5N","properties":{"formattedCitation":"\\super 17\\nosupersub{}","plainCitation":"17","noteIndex":0},"citationItems":[{"id":"IV3kKgiz/59f6rEXQ","uris":["http://zotero.org/users/3599437/items/645VEX2E"],"itemData":{"id":1473,"type":"article-journal","container-title":"Animal Law","issue":"1","journalAbbreviation":"Animal L.","language":"eng","page":"103-138","source":"HeinOnline","title":"Exploited: The Unexpected Victims of Animal Agriculture","title-short":"Exploited","volume":"30","author":[{"family":"Kelly","given":"Caitlin"}],"issued":{"date-parts":[["2024"]]}},"label":"page"}],"schema":"https://github.com/citation-style-language/schema/raw/master/csl-citation.json"} </w:instrText>
      </w:r>
      <w:r w:rsidR="00C42FD0">
        <w:rPr>
          <w:lang w:val="en-US"/>
        </w:rPr>
        <w:fldChar w:fldCharType="separate"/>
      </w:r>
      <w:r w:rsidR="00A66F26" w:rsidRPr="00A66F26">
        <w:rPr>
          <w:vertAlign w:val="superscript"/>
          <w:lang w:val="en-US"/>
        </w:rPr>
        <w:t>17</w:t>
      </w:r>
      <w:r w:rsidR="00C42FD0">
        <w:rPr>
          <w:lang w:val="en-US"/>
        </w:rPr>
        <w:fldChar w:fldCharType="end"/>
      </w:r>
      <w:r w:rsidR="004918CE">
        <w:rPr>
          <w:lang w:val="en-US"/>
        </w:rPr>
        <w:t xml:space="preserve">, </w:t>
      </w:r>
      <w:r w:rsidR="00B51666">
        <w:rPr>
          <w:lang w:val="en-US"/>
        </w:rPr>
        <w:t>Native land dispossession</w:t>
      </w:r>
      <w:r w:rsidR="0072260F">
        <w:rPr>
          <w:lang w:val="en-US"/>
        </w:rPr>
        <w:fldChar w:fldCharType="begin"/>
      </w:r>
      <w:r w:rsidR="00A66F26">
        <w:rPr>
          <w:lang w:val="en-US"/>
        </w:rPr>
        <w:instrText xml:space="preserve"> ADDIN ZOTERO_ITEM CSL_CITATION {"citationID":"Xu48sDJp","properties":{"formattedCitation":"\\super 18,19\\nosupersub{}","plainCitation":"18,19","noteIndex":0},"citationItems":[{"id":"IV3kKgiz/W7EBBLa1","uris":["http://zotero.org/users/3599437/items/PS35EMQT"],"itemData":{"id":1475,"type":"article-journal","container-title":"Native American and Indigenous Studies","ISSN":"2332-127X","issue":"1","note":"publisher: University of Minnesota Press","page":"139-144","source":"Project MUSE","title":"Myths, Erasure, and Violence: The Immoral Triad of the Morrill Act","title-short":"Myths, Erasure, and Violence","volume":"8","author":[{"family":"Brayboy","given":"Bryan McKinley Jones"},{"family":"Tachine","given":"Amanda R."}],"issued":{"date-parts":[["2021"]]}}},{"id":"IV3kKgiz/ZP7dgzxK","uris":["http://zotero.org/users/3599437/items/XM9D2D4C"],"itemData":{"id":1302,"type":"article-journal","abstract":"Land-grant colleges were created in the mid-nineteenth century when the federal government sold off public lands and allowed states to use that money to create colleges. The land that was sold to support colleges was available because of a deliberate project to dispossess American Indians of land they inhabited. By encouraging westward migration, touting the “civilizing” influence of education, emphasizing agricultural and scientific education to establish international strength, and erasing Native rights and history, the land-grant colleges can be seen as an element of settler colonialism. Native American dispossession was not merely an unfortunate by-product of the establishment of land-grant colleges; rather, the colleges exist only because of a state-sponsored system of Native dispossession.","container-title":"History of Education Quarterly","DOI":"10.1017/heq.2019.31","ISSN":"0018-2680, 1748-5959","issue":"4","language":"en","page":"437-467","source":"Cambridge University Press","title":"Entangled Pasts: Land-Grant Colleges and American Indian Dispossession","title-short":"Entangled Pasts","volume":"59","author":[{"family":"Nash","given":"Margaret A."}],"issued":{"date-parts":[["2019",11]]}}}],"schema":"https://github.com/citation-style-language/schema/raw/master/csl-citation.json"} </w:instrText>
      </w:r>
      <w:r w:rsidR="0072260F">
        <w:rPr>
          <w:lang w:val="en-US"/>
        </w:rPr>
        <w:fldChar w:fldCharType="separate"/>
      </w:r>
      <w:r w:rsidR="00A66F26" w:rsidRPr="00A66F26">
        <w:rPr>
          <w:vertAlign w:val="superscript"/>
        </w:rPr>
        <w:t>18,19</w:t>
      </w:r>
      <w:r w:rsidR="0072260F">
        <w:rPr>
          <w:lang w:val="en-US"/>
        </w:rPr>
        <w:fldChar w:fldCharType="end"/>
      </w:r>
      <w:r w:rsidR="004918CE">
        <w:rPr>
          <w:lang w:val="en-US"/>
        </w:rPr>
        <w:t xml:space="preserve">, and </w:t>
      </w:r>
      <w:r w:rsidR="00F46535">
        <w:rPr>
          <w:lang w:val="en-US"/>
        </w:rPr>
        <w:t xml:space="preserve">selective </w:t>
      </w:r>
      <w:r w:rsidR="004918CE">
        <w:rPr>
          <w:lang w:val="en-US"/>
        </w:rPr>
        <w:t>land ownership</w:t>
      </w:r>
      <w:r w:rsidR="00F46535">
        <w:rPr>
          <w:lang w:val="en-US"/>
        </w:rPr>
        <w:t xml:space="preserve"> rights</w:t>
      </w:r>
      <w:r w:rsidR="0072260F">
        <w:rPr>
          <w:lang w:val="en-US"/>
        </w:rPr>
        <w:fldChar w:fldCharType="begin"/>
      </w:r>
      <w:r w:rsidR="00A66F26">
        <w:rPr>
          <w:lang w:val="en-US"/>
        </w:rPr>
        <w:instrText xml:space="preserve"> ADDIN ZOTERO_ITEM CSL_CITATION {"citationID":"i1QHVaAh","properties":{"formattedCitation":"\\super 20\\uc0\\u8211{}22\\nosupersub{}","plainCitation":"20–22","noteIndex":0},"citationItems":[{"id":"IV3kKgiz/a3JqZe1U","uris":["http://zotero.org/users/3599437/items/ET6KAEWC"],"itemData":{"id":1476,"type":"article-journal","abstract":"Of all private U.S. agricultural land, Whites account for 96 percent of the owners, 97 percent of the value, and 98 percent of the acres. Nonetheless, four minority groups (Blacks, American Indians, Asians, and Hispanics) own over 25 million acres of agricultural land, valued at over $44 billion, which has wide-ranging consequences for the social, economic, cultural, and political life of minority communities in rural America. This article presents the most recent national data available on the racial and ethnic dimensions of agricultural land ownership in the United States, based largely on USDA’s Agricultural Economics and Land Ownership Survey of 1999","container-title":"Rural America/ Rural Development Perspectives","DOI":"10.22004/ag.econ.289693","language":"eng","source":"AgEcon Search","title":"Who Owns the Land? Agricultural Land Ownership by Race/Ethnicity","title-short":"Who Owns the Land?","editor":[{"family":"Gilbert","given":"Jess"},{"family":"Wood","given":"Spencer D."},{"family":"Sharp","given":"Gwen"}],"issued":{"date-parts":[["2002"]]}},"label":"page"},{"id":"IV3kKgiz/Jk3sdEER","uris":["http://zotero.org/users/3599437/items/7LMXKVSR"],"itemData":{"id":1477,"type":"article-journal","abstract":"The quest for real property ownership by African Americans began immediately after emancipation. Even though free people of color were able to purchase real property in the South, their numbers were few and many states erected barriers that either prohibited land ownership by African Americans or imposed strict limitations on their ability to purchase real property. In the absence of de jure restrictions, there were de facto impediments that came in the form of violence against African Americans who either made land purchases or attempted to make such purchases and the outright refusal by Whites to sell land to them. Despite the many barriers and challenges faced by those who sought to own land, African Americans saw land ownership as a pathway to independence, and a confirmation of their freedom. The Civil War period brought many legislative enactments that ostensibly provided recently enslaved African Americans with opportunities for the acquisition of real property. These efforts served as the primary basis for the belief that African Americans would receive “forty acres and a mule” at the conclusion of the Civil War. Opponents to African American’s quest for land ownership were vehement in their efforts. This article reviews the African American drive for land ownership, barriers to their aspirations, and how congressional land reform efforts provided hopes for land ownership that were soon shattered by a president who was sympathetic to the former confederates and intent on dismantling legislative enactments that benefited the newly freed African Americans.","container-title":"Journal of Black Studies","DOI":"10.1177/0021934713506010","ISSN":"0021-9347","issue":"6","language":"en","note":"publisher: SAGE Publications Inc","page":"646-664","source":"SAGE Journals","title":"In the Beginning: Origins of African American Real Property Ownership in the United States","title-short":"In the Beginning","volume":"44","author":[{"family":"Copeland","given":"Roy W."}],"issued":{"date-parts":[["2013",9,1]]}}},{"id":"IV3kKgiz/v1AUxIv7","uris":["http://zotero.org/users/3599437/items/L7LZ4A8P"],"itemData":{"id":1479,"type":"article-journal","container-title":"Boston College Third World Law Journal","issue":"1","journalAbbreviation":"B. C. Third World L. J.","language":"eng","page":"37-72","source":"HeinOnline","title":"No Right to Own: The Early Twentieth-Century Alien Land Laws as a Prelude to Internment Symposium: The Long Shadow of Korematsu","title-short":"No Right to Own","volume":"19","author":[{"family":"Aoki","given":"Keith"}],"issued":{"date-parts":[["1998"]],"season":"1999"}},"label":"page"}],"schema":"https://github.com/citation-style-language/schema/raw/master/csl-citation.json"} </w:instrText>
      </w:r>
      <w:r w:rsidR="0072260F">
        <w:rPr>
          <w:lang w:val="en-US"/>
        </w:rPr>
        <w:fldChar w:fldCharType="separate"/>
      </w:r>
      <w:r w:rsidR="00A66F26" w:rsidRPr="00A66F26">
        <w:rPr>
          <w:vertAlign w:val="superscript"/>
          <w:lang w:val="en-US"/>
        </w:rPr>
        <w:t>20–22</w:t>
      </w:r>
      <w:r w:rsidR="0072260F">
        <w:rPr>
          <w:lang w:val="en-US"/>
        </w:rPr>
        <w:fldChar w:fldCharType="end"/>
      </w:r>
      <w:r w:rsidR="00B51666">
        <w:rPr>
          <w:lang w:val="en-US"/>
        </w:rPr>
        <w:t xml:space="preserve"> </w:t>
      </w:r>
      <w:r w:rsidR="008834DD">
        <w:rPr>
          <w:lang w:val="en-US"/>
        </w:rPr>
        <w:t xml:space="preserve">render power </w:t>
      </w:r>
      <w:r w:rsidR="008A4A87">
        <w:rPr>
          <w:lang w:val="en-US"/>
        </w:rPr>
        <w:t>inequities</w:t>
      </w:r>
      <w:r w:rsidR="008834DD">
        <w:rPr>
          <w:lang w:val="en-US"/>
        </w:rPr>
        <w:t xml:space="preserve"> deeply embedded</w:t>
      </w:r>
      <w:r w:rsidR="00F46535">
        <w:rPr>
          <w:lang w:val="en-US"/>
        </w:rPr>
        <w:t xml:space="preserve"> in agricultural systems</w:t>
      </w:r>
      <w:r w:rsidR="008834DD">
        <w:rPr>
          <w:lang w:val="en-US"/>
        </w:rPr>
        <w:t xml:space="preserve">. </w:t>
      </w:r>
      <w:r w:rsidR="00B51666">
        <w:rPr>
          <w:lang w:val="en-US"/>
        </w:rPr>
        <w:t>Research seeking to support public good</w:t>
      </w:r>
      <w:r w:rsidR="00776860">
        <w:rPr>
          <w:lang w:val="en-US"/>
        </w:rPr>
        <w:t xml:space="preserve"> therefore</w:t>
      </w:r>
      <w:r w:rsidR="00B51666">
        <w:rPr>
          <w:lang w:val="en-US"/>
        </w:rPr>
        <w:t xml:space="preserve"> requires an understanding of how that research </w:t>
      </w:r>
      <w:r w:rsidR="00F46535">
        <w:rPr>
          <w:lang w:val="en-US"/>
        </w:rPr>
        <w:t xml:space="preserve">passively endorses </w:t>
      </w:r>
      <w:r w:rsidR="00B51666" w:rsidRPr="00F83DA2">
        <w:rPr>
          <w:lang w:val="en-US"/>
        </w:rPr>
        <w:t>or challenge</w:t>
      </w:r>
      <w:r w:rsidR="00B51666">
        <w:rPr>
          <w:lang w:val="en-US"/>
        </w:rPr>
        <w:t>s</w:t>
      </w:r>
      <w:r w:rsidR="00B51666" w:rsidRPr="00F83DA2">
        <w:rPr>
          <w:lang w:val="en-US"/>
        </w:rPr>
        <w:t xml:space="preserve"> power artifacts</w:t>
      </w:r>
      <w:r w:rsidR="00B51666">
        <w:rPr>
          <w:lang w:val="en-US"/>
        </w:rPr>
        <w:t>. However,</w:t>
      </w:r>
      <w:r w:rsidR="00B51666" w:rsidRPr="00F83DA2">
        <w:rPr>
          <w:lang w:val="en-US"/>
        </w:rPr>
        <w:t xml:space="preserve"> </w:t>
      </w:r>
      <w:r w:rsidR="003F03F5">
        <w:rPr>
          <w:lang w:val="en-US"/>
        </w:rPr>
        <w:t xml:space="preserve">because </w:t>
      </w:r>
      <w:r w:rsidR="004918CE">
        <w:rPr>
          <w:lang w:val="en-US"/>
        </w:rPr>
        <w:t xml:space="preserve">power is a </w:t>
      </w:r>
      <w:r w:rsidR="008834DD">
        <w:rPr>
          <w:lang w:val="en-US"/>
        </w:rPr>
        <w:t>complex topic</w:t>
      </w:r>
      <w:r w:rsidR="005F7F3F">
        <w:rPr>
          <w:lang w:val="en-US"/>
        </w:rPr>
        <w:t xml:space="preserve"> with dedicated scholars</w:t>
      </w:r>
      <w:r w:rsidR="008834DD">
        <w:rPr>
          <w:lang w:val="en-US"/>
        </w:rPr>
        <w:t xml:space="preserve">, </w:t>
      </w:r>
      <w:r w:rsidR="00F46535">
        <w:rPr>
          <w:lang w:val="en-US"/>
        </w:rPr>
        <w:t xml:space="preserve">this pursuit may feel daunting to the average </w:t>
      </w:r>
      <w:r w:rsidR="00FE3A42" w:rsidRPr="00FE3A42">
        <w:rPr>
          <w:color w:val="FF0000"/>
          <w:lang w:val="en-US"/>
        </w:rPr>
        <w:t xml:space="preserve">agricultural </w:t>
      </w:r>
      <w:r w:rsidR="00F46535">
        <w:rPr>
          <w:lang w:val="en-US"/>
        </w:rPr>
        <w:t>scientist</w:t>
      </w:r>
      <w:r w:rsidR="00B51666" w:rsidRPr="00F83DA2">
        <w:rPr>
          <w:lang w:val="en-US"/>
        </w:rPr>
        <w:t>.</w:t>
      </w:r>
      <w:r w:rsidR="00F46535">
        <w:rPr>
          <w:lang w:val="en-US"/>
        </w:rPr>
        <w:t xml:space="preserve"> </w:t>
      </w:r>
      <w:r w:rsidR="00B51666">
        <w:rPr>
          <w:lang w:val="en-US"/>
        </w:rPr>
        <w:t xml:space="preserve">To aid non-experts in contextualizing their work, </w:t>
      </w:r>
      <w:r w:rsidR="008A4A87">
        <w:rPr>
          <w:lang w:val="en-US"/>
        </w:rPr>
        <w:t>D</w:t>
      </w:r>
      <w:r w:rsidR="00B51666">
        <w:rPr>
          <w:lang w:val="en-US"/>
        </w:rPr>
        <w:t xml:space="preserve">ata </w:t>
      </w:r>
      <w:r w:rsidR="008A4A87">
        <w:rPr>
          <w:lang w:val="en-US"/>
        </w:rPr>
        <w:t>F</w:t>
      </w:r>
      <w:r w:rsidR="00B51666">
        <w:rPr>
          <w:lang w:val="en-US"/>
        </w:rPr>
        <w:t>eminism applies Collins’ (1990) matrix of domination</w:t>
      </w:r>
      <w:r w:rsidR="005622C2">
        <w:rPr>
          <w:lang w:val="en-US"/>
        </w:rPr>
        <w:fldChar w:fldCharType="begin"/>
      </w:r>
      <w:r w:rsidR="00A66F26">
        <w:rPr>
          <w:lang w:val="en-US"/>
        </w:rPr>
        <w:instrText xml:space="preserve"> ADDIN ZOTERO_ITEM CSL_CITATION {"citationID":"8AoD7s1P","properties":{"formattedCitation":"\\super 23\\nosupersub{}","plainCitation":"23","noteIndex":0},"citationItems":[{"id":"IV3kKgiz/BW4Ym7ME","uris":["http://zotero.org/users/3599437/items/PTFRW4YS"],"itemData":{"id":1298,"type":"chapter","container-title":"Black feminist thought: Knowledge, consciousness, and the politics of empowerment","page":"221-238","title":"Black Feminist Thought in the Matrix of Domination","volume":"138","author":[{"family":"Collins","given":"Patricia Hill"}],"accessed":{"date-parts":[["2024",4,27]]},"issued":{"date-parts":[["1990"]]}}}],"schema":"https://github.com/citation-style-language/schema/raw/master/csl-citation.json"} </w:instrText>
      </w:r>
      <w:r w:rsidR="005622C2">
        <w:rPr>
          <w:lang w:val="en-US"/>
        </w:rPr>
        <w:fldChar w:fldCharType="separate"/>
      </w:r>
      <w:r w:rsidR="00A66F26" w:rsidRPr="00A66F26">
        <w:rPr>
          <w:vertAlign w:val="superscript"/>
          <w:lang w:val="en-US"/>
        </w:rPr>
        <w:t>23</w:t>
      </w:r>
      <w:r w:rsidR="005622C2">
        <w:rPr>
          <w:lang w:val="en-US"/>
        </w:rPr>
        <w:fldChar w:fldCharType="end"/>
      </w:r>
      <w:r w:rsidR="00B51666">
        <w:rPr>
          <w:lang w:val="en-US"/>
        </w:rPr>
        <w:t xml:space="preserve"> to elucidate where and how power inequities may manifest, and therefore clarify </w:t>
      </w:r>
      <w:r w:rsidR="002C0F72" w:rsidRPr="002C0F72">
        <w:rPr>
          <w:color w:val="FF0000"/>
          <w:lang w:val="en-US"/>
        </w:rPr>
        <w:t xml:space="preserve">both their existence and </w:t>
      </w:r>
      <w:r w:rsidR="00B51666">
        <w:rPr>
          <w:lang w:val="en-US"/>
        </w:rPr>
        <w:t xml:space="preserve">how they may be challenged. To demonstrate </w:t>
      </w:r>
      <w:r w:rsidR="00F46535">
        <w:rPr>
          <w:lang w:val="en-US"/>
        </w:rPr>
        <w:t>its application</w:t>
      </w:r>
      <w:r w:rsidR="00B51666">
        <w:rPr>
          <w:lang w:val="en-US"/>
        </w:rPr>
        <w:t xml:space="preserve">, </w:t>
      </w:r>
      <w:r w:rsidR="00343A9F">
        <w:rPr>
          <w:lang w:val="en-US"/>
        </w:rPr>
        <w:t xml:space="preserve">here we present </w:t>
      </w:r>
      <w:r w:rsidR="005A665D">
        <w:rPr>
          <w:lang w:val="en-US"/>
        </w:rPr>
        <w:t>a</w:t>
      </w:r>
      <w:r w:rsidR="005C4F43">
        <w:rPr>
          <w:lang w:val="en-US"/>
        </w:rPr>
        <w:t xml:space="preserve"> demonstrative (e.g., non-comprehensive) </w:t>
      </w:r>
      <w:r w:rsidR="005A665D">
        <w:rPr>
          <w:lang w:val="en-US"/>
        </w:rPr>
        <w:t xml:space="preserve">adaptation of the matrix </w:t>
      </w:r>
      <w:r w:rsidR="001B71CF">
        <w:rPr>
          <w:lang w:val="en-US"/>
        </w:rPr>
        <w:t>applied</w:t>
      </w:r>
      <w:r w:rsidR="00B36200">
        <w:rPr>
          <w:lang w:val="en-US"/>
        </w:rPr>
        <w:t xml:space="preserve"> to </w:t>
      </w:r>
      <w:r w:rsidR="00F36F60">
        <w:rPr>
          <w:lang w:val="en-US"/>
        </w:rPr>
        <w:t>a woman farmer</w:t>
      </w:r>
      <w:r w:rsidR="00B94D29">
        <w:rPr>
          <w:lang w:val="en-US"/>
        </w:rPr>
        <w:t xml:space="preserve"> in the US</w:t>
      </w:r>
      <w:r w:rsidR="001B71CF">
        <w:rPr>
          <w:lang w:val="en-US"/>
        </w:rPr>
        <w:t xml:space="preserve"> </w:t>
      </w:r>
      <w:r w:rsidR="00D62C82">
        <w:rPr>
          <w:lang w:val="en-US"/>
        </w:rPr>
        <w:t>(Table 2)</w:t>
      </w:r>
      <w:r w:rsidR="00F36F60">
        <w:rPr>
          <w:lang w:val="en-US"/>
        </w:rPr>
        <w:t>.</w:t>
      </w:r>
      <w:r w:rsidR="00FA191B">
        <w:rPr>
          <w:lang w:val="en-US"/>
        </w:rPr>
        <w:t xml:space="preserve"> </w:t>
      </w:r>
      <w:r w:rsidR="00FA191B" w:rsidRPr="00507E6C">
        <w:rPr>
          <w:color w:val="FF0000"/>
          <w:lang w:val="en-US"/>
        </w:rPr>
        <w:t xml:space="preserve">A matrix presenting </w:t>
      </w:r>
      <w:r w:rsidR="00FA191B">
        <w:rPr>
          <w:color w:val="FF0000"/>
          <w:lang w:val="en-US"/>
        </w:rPr>
        <w:t xml:space="preserve">additional </w:t>
      </w:r>
      <w:r w:rsidR="00FA191B" w:rsidRPr="00507E6C">
        <w:rPr>
          <w:color w:val="FF0000"/>
          <w:lang w:val="en-US"/>
        </w:rPr>
        <w:t>examples of power inequalities</w:t>
      </w:r>
      <w:r w:rsidR="00FA191B">
        <w:rPr>
          <w:color w:val="FF0000"/>
          <w:lang w:val="en-US"/>
        </w:rPr>
        <w:t xml:space="preserve"> experienced by a wider range of groups</w:t>
      </w:r>
      <w:r w:rsidR="00FA191B" w:rsidRPr="00507E6C">
        <w:rPr>
          <w:color w:val="FF0000"/>
          <w:lang w:val="en-US"/>
        </w:rPr>
        <w:t xml:space="preserve"> in modern US agricultural systems is provided in </w:t>
      </w:r>
      <w:r w:rsidR="00FA191B">
        <w:rPr>
          <w:color w:val="FF0000"/>
          <w:lang w:val="en-US"/>
        </w:rPr>
        <w:t>Supplemental Information</w:t>
      </w:r>
      <w:r w:rsidR="00FA191B">
        <w:rPr>
          <w:lang w:val="en-US"/>
        </w:rPr>
        <w:t xml:space="preserve">. </w:t>
      </w:r>
    </w:p>
    <w:p w14:paraId="3214E1B8" w14:textId="64A83426" w:rsidR="006F7C62" w:rsidRDefault="00200CAF" w:rsidP="00B51666">
      <w:pPr>
        <w:rPr>
          <w:lang w:val="en-US"/>
        </w:rPr>
      </w:pPr>
      <w:r>
        <w:rPr>
          <w:lang w:val="en-US"/>
        </w:rPr>
        <w:lastRenderedPageBreak/>
        <w:t xml:space="preserve"> </w:t>
      </w:r>
    </w:p>
    <w:p w14:paraId="744A6BD9" w14:textId="594C67E2" w:rsidR="00BE00FE" w:rsidRDefault="00BE00FE" w:rsidP="00B51666">
      <w:pPr>
        <w:rPr>
          <w:lang w:val="en-US"/>
        </w:rPr>
      </w:pPr>
      <w:r w:rsidRPr="00621EB7">
        <w:rPr>
          <w:color w:val="FF0000"/>
          <w:lang w:val="en-US"/>
        </w:rPr>
        <w:t>SENT TO ANGIE AND ANDREA</w:t>
      </w:r>
    </w:p>
    <w:p w14:paraId="104F8D7E" w14:textId="77777777" w:rsidR="00CA0D55" w:rsidRPr="00CA0D55" w:rsidRDefault="00CA0D55" w:rsidP="00455FB9">
      <w:pPr>
        <w:pStyle w:val="Heading3"/>
        <w:rPr>
          <w:rStyle w:val="Emphasis"/>
          <w:i w:val="0"/>
          <w:iCs w:val="0"/>
          <w:lang w:val="en-US"/>
        </w:rPr>
      </w:pPr>
      <w:r w:rsidRPr="00CA0D55">
        <w:rPr>
          <w:rStyle w:val="Emphasis"/>
          <w:i w:val="0"/>
          <w:iCs w:val="0"/>
          <w:lang w:val="en-US"/>
        </w:rPr>
        <w:t>Table 2. Domains through which power may be experienced as a woman farmer in the US (adapted from Collins 1990)</w:t>
      </w:r>
    </w:p>
    <w:tbl>
      <w:tblPr>
        <w:tblStyle w:val="TableGrid"/>
        <w:tblW w:w="0" w:type="auto"/>
        <w:tblLook w:val="04A0" w:firstRow="1" w:lastRow="0" w:firstColumn="1" w:lastColumn="0" w:noHBand="0" w:noVBand="1"/>
      </w:tblPr>
      <w:tblGrid>
        <w:gridCol w:w="1625"/>
        <w:gridCol w:w="2150"/>
        <w:gridCol w:w="4950"/>
      </w:tblGrid>
      <w:tr w:rsidR="00CA0D55" w:rsidRPr="00CA0D55" w14:paraId="6D0861A2" w14:textId="77777777" w:rsidTr="00CA0D55">
        <w:tc>
          <w:tcPr>
            <w:tcW w:w="1625" w:type="dxa"/>
            <w:tcBorders>
              <w:top w:val="single" w:sz="4" w:space="0" w:color="auto"/>
              <w:left w:val="single" w:sz="4" w:space="0" w:color="auto"/>
              <w:bottom w:val="single" w:sz="4" w:space="0" w:color="auto"/>
              <w:right w:val="single" w:sz="4" w:space="0" w:color="auto"/>
            </w:tcBorders>
            <w:hideMark/>
          </w:tcPr>
          <w:p w14:paraId="56F3CDCC" w14:textId="77777777" w:rsidR="00CA0D55" w:rsidRPr="00CA0D55" w:rsidRDefault="00CA0D55" w:rsidP="00CA0D55">
            <w:pPr>
              <w:rPr>
                <w:b/>
                <w:bCs/>
              </w:rPr>
            </w:pPr>
            <w:r w:rsidRPr="00CA0D55">
              <w:rPr>
                <w:b/>
                <w:bCs/>
                <w:lang w:val="en-US"/>
              </w:rPr>
              <w:t>Domain</w:t>
            </w:r>
          </w:p>
        </w:tc>
        <w:tc>
          <w:tcPr>
            <w:tcW w:w="2150" w:type="dxa"/>
            <w:tcBorders>
              <w:top w:val="single" w:sz="4" w:space="0" w:color="auto"/>
              <w:left w:val="single" w:sz="4" w:space="0" w:color="auto"/>
              <w:bottom w:val="single" w:sz="4" w:space="0" w:color="auto"/>
              <w:right w:val="single" w:sz="4" w:space="0" w:color="auto"/>
            </w:tcBorders>
            <w:hideMark/>
          </w:tcPr>
          <w:p w14:paraId="622AFFB2" w14:textId="77777777" w:rsidR="00CA0D55" w:rsidRPr="00CA0D55" w:rsidRDefault="00CA0D55" w:rsidP="00CA0D55">
            <w:pPr>
              <w:rPr>
                <w:b/>
                <w:bCs/>
                <w:lang w:val="en-US"/>
              </w:rPr>
            </w:pPr>
            <w:r w:rsidRPr="00CA0D55">
              <w:rPr>
                <w:b/>
                <w:bCs/>
                <w:lang w:val="en-US"/>
              </w:rPr>
              <w:t>Description</w:t>
            </w:r>
          </w:p>
        </w:tc>
        <w:tc>
          <w:tcPr>
            <w:tcW w:w="4950" w:type="dxa"/>
            <w:tcBorders>
              <w:top w:val="single" w:sz="4" w:space="0" w:color="auto"/>
              <w:left w:val="single" w:sz="4" w:space="0" w:color="auto"/>
              <w:bottom w:val="single" w:sz="4" w:space="0" w:color="auto"/>
              <w:right w:val="single" w:sz="4" w:space="0" w:color="auto"/>
            </w:tcBorders>
            <w:hideMark/>
          </w:tcPr>
          <w:p w14:paraId="26A041C8" w14:textId="77777777" w:rsidR="00CA0D55" w:rsidRPr="00CA0D55" w:rsidRDefault="00CA0D55" w:rsidP="00CA0D55">
            <w:pPr>
              <w:rPr>
                <w:b/>
                <w:bCs/>
                <w:lang w:val="en-US"/>
              </w:rPr>
            </w:pPr>
            <w:r w:rsidRPr="00CA0D55">
              <w:rPr>
                <w:b/>
                <w:bCs/>
                <w:lang w:val="en-US"/>
              </w:rPr>
              <w:t>Example power disparity</w:t>
            </w:r>
          </w:p>
        </w:tc>
      </w:tr>
      <w:tr w:rsidR="00CA0D55" w:rsidRPr="00621EB7" w14:paraId="448114E1" w14:textId="77777777" w:rsidTr="00CA0D55">
        <w:tc>
          <w:tcPr>
            <w:tcW w:w="1625" w:type="dxa"/>
            <w:tcBorders>
              <w:top w:val="single" w:sz="4" w:space="0" w:color="auto"/>
              <w:left w:val="single" w:sz="4" w:space="0" w:color="auto"/>
              <w:bottom w:val="single" w:sz="4" w:space="0" w:color="auto"/>
              <w:right w:val="single" w:sz="4" w:space="0" w:color="auto"/>
            </w:tcBorders>
            <w:hideMark/>
          </w:tcPr>
          <w:p w14:paraId="759664BB" w14:textId="77777777" w:rsidR="00CA0D55" w:rsidRPr="00CA0D55" w:rsidRDefault="00CA0D55" w:rsidP="00CA0D55">
            <w:pPr>
              <w:rPr>
                <w:b/>
                <w:bCs/>
                <w:lang w:val="en-US"/>
              </w:rPr>
            </w:pPr>
            <w:r w:rsidRPr="00CA0D55">
              <w:rPr>
                <w:b/>
                <w:bCs/>
                <w:lang w:val="en-US"/>
              </w:rPr>
              <w:t>Structural domain</w:t>
            </w:r>
          </w:p>
        </w:tc>
        <w:tc>
          <w:tcPr>
            <w:tcW w:w="2150" w:type="dxa"/>
            <w:tcBorders>
              <w:top w:val="single" w:sz="4" w:space="0" w:color="auto"/>
              <w:left w:val="single" w:sz="4" w:space="0" w:color="auto"/>
              <w:bottom w:val="single" w:sz="4" w:space="0" w:color="auto"/>
              <w:right w:val="single" w:sz="4" w:space="0" w:color="auto"/>
            </w:tcBorders>
            <w:hideMark/>
          </w:tcPr>
          <w:p w14:paraId="25A354E5" w14:textId="77777777" w:rsidR="00CA0D55" w:rsidRPr="00CA0D55" w:rsidRDefault="00CA0D55" w:rsidP="00CA0D55">
            <w:pPr>
              <w:rPr>
                <w:lang w:val="en-US"/>
              </w:rPr>
            </w:pPr>
            <w:r w:rsidRPr="00CA0D55">
              <w:rPr>
                <w:lang w:val="en-US"/>
              </w:rPr>
              <w:t>Laws and policies that distribute power</w:t>
            </w:r>
          </w:p>
        </w:tc>
        <w:tc>
          <w:tcPr>
            <w:tcW w:w="4950" w:type="dxa"/>
            <w:tcBorders>
              <w:top w:val="single" w:sz="4" w:space="0" w:color="auto"/>
              <w:left w:val="single" w:sz="4" w:space="0" w:color="auto"/>
              <w:bottom w:val="single" w:sz="4" w:space="0" w:color="auto"/>
              <w:right w:val="single" w:sz="4" w:space="0" w:color="auto"/>
            </w:tcBorders>
            <w:hideMark/>
          </w:tcPr>
          <w:p w14:paraId="05FC8B85" w14:textId="77777777" w:rsidR="00CA0D55" w:rsidRPr="00CA0D55" w:rsidRDefault="00CA0D55" w:rsidP="00CA0D55">
            <w:pPr>
              <w:rPr>
                <w:lang w:val="en-US"/>
              </w:rPr>
            </w:pPr>
            <w:r w:rsidRPr="00CA0D55">
              <w:rPr>
                <w:lang w:val="en-US"/>
              </w:rPr>
              <w:t>Agricultural land in the US was distributed to white settlers with a heavy gender bias and patrilineal inheritance (CITE). While subsequent laws did grant limited rights to white women married to white men, from European settlement to the mid-20</w:t>
            </w:r>
            <w:r w:rsidRPr="00CA0D55">
              <w:rPr>
                <w:vertAlign w:val="superscript"/>
                <w:lang w:val="en-US"/>
              </w:rPr>
              <w:t>th</w:t>
            </w:r>
            <w:r w:rsidRPr="00CA0D55">
              <w:rPr>
                <w:lang w:val="en-US"/>
              </w:rPr>
              <w:t xml:space="preserve"> century numerous laws prevented women from independently owning and operating farms. As recently as 1974 women were not permitted to open a credit card in their own name (CITE ECOA)</w:t>
            </w:r>
          </w:p>
        </w:tc>
      </w:tr>
      <w:tr w:rsidR="00CA0D55" w:rsidRPr="00621EB7" w14:paraId="6AEBFDC1" w14:textId="77777777" w:rsidTr="00CA0D55">
        <w:tc>
          <w:tcPr>
            <w:tcW w:w="1625" w:type="dxa"/>
            <w:tcBorders>
              <w:top w:val="single" w:sz="4" w:space="0" w:color="auto"/>
              <w:left w:val="single" w:sz="4" w:space="0" w:color="auto"/>
              <w:bottom w:val="single" w:sz="4" w:space="0" w:color="auto"/>
              <w:right w:val="single" w:sz="4" w:space="0" w:color="auto"/>
            </w:tcBorders>
            <w:hideMark/>
          </w:tcPr>
          <w:p w14:paraId="270AD1FC" w14:textId="77777777" w:rsidR="00CA0D55" w:rsidRPr="00CA0D55" w:rsidRDefault="00CA0D55" w:rsidP="00CA0D55">
            <w:pPr>
              <w:rPr>
                <w:lang w:val="en-US"/>
              </w:rPr>
            </w:pPr>
            <w:r w:rsidRPr="00CA0D55">
              <w:rPr>
                <w:b/>
                <w:bCs/>
                <w:lang w:val="en-US"/>
              </w:rPr>
              <w:t>Disciplinary domain</w:t>
            </w:r>
          </w:p>
        </w:tc>
        <w:tc>
          <w:tcPr>
            <w:tcW w:w="2150" w:type="dxa"/>
            <w:tcBorders>
              <w:top w:val="single" w:sz="4" w:space="0" w:color="auto"/>
              <w:left w:val="single" w:sz="4" w:space="0" w:color="auto"/>
              <w:bottom w:val="single" w:sz="4" w:space="0" w:color="auto"/>
              <w:right w:val="single" w:sz="4" w:space="0" w:color="auto"/>
            </w:tcBorders>
            <w:hideMark/>
          </w:tcPr>
          <w:p w14:paraId="652666A5" w14:textId="77777777" w:rsidR="00CA0D55" w:rsidRPr="00CA0D55" w:rsidRDefault="00CA0D55" w:rsidP="00CA0D55">
            <w:pPr>
              <w:rPr>
                <w:lang w:val="en-US"/>
              </w:rPr>
            </w:pPr>
            <w:r w:rsidRPr="00CA0D55">
              <w:rPr>
                <w:lang w:val="en-US"/>
              </w:rPr>
              <w:t>Entities that implement and enforce (or fail to implement and enforce) laws and policies distributing power</w:t>
            </w:r>
          </w:p>
        </w:tc>
        <w:tc>
          <w:tcPr>
            <w:tcW w:w="4950" w:type="dxa"/>
            <w:tcBorders>
              <w:top w:val="single" w:sz="4" w:space="0" w:color="auto"/>
              <w:left w:val="single" w:sz="4" w:space="0" w:color="auto"/>
              <w:bottom w:val="single" w:sz="4" w:space="0" w:color="auto"/>
              <w:right w:val="single" w:sz="4" w:space="0" w:color="auto"/>
            </w:tcBorders>
            <w:hideMark/>
          </w:tcPr>
          <w:p w14:paraId="0D3CA754" w14:textId="6024CD75" w:rsidR="00CA0D55" w:rsidRPr="00CA0D55" w:rsidRDefault="00CA0D55" w:rsidP="00CA0D55">
            <w:pPr>
              <w:rPr>
                <w:lang w:val="en-US"/>
              </w:rPr>
            </w:pPr>
            <w:r w:rsidRPr="00CA0D55">
              <w:rPr>
                <w:lang w:val="en-US"/>
              </w:rPr>
              <w:t>The USDA has discriminated based on gender when granting credit</w:t>
            </w:r>
            <w:r w:rsidRPr="00CA0D55">
              <w:rPr>
                <w:lang w:val="en-US"/>
              </w:rPr>
              <w:fldChar w:fldCharType="begin"/>
            </w:r>
            <w:r w:rsidR="00621EB7">
              <w:rPr>
                <w:lang w:val="en-US"/>
              </w:rPr>
              <w:instrText xml:space="preserve"> ADDIN ZOTERO_ITEM CSL_CITATION {"citationID":"up0UtM97","properties":{"formattedCitation":"\\super 24\\nosupersub{}","plainCitation":"24","noteIndex":0},"citationItems":[{"id":"IV3kKgiz/XhmJeUQR","uris":["http://zotero.org/users/3599437/items/L2KU5WSR"],"itemData":{"id":1311,"type":"article-journal","container-title":"Drake Journal of Agricultural Law","page":"1","title":"The USDA discrimination cases: Pigford, in re Black farmers, Keepseagle, Garcia, and Love","volume":"17","author":[{"family":"Carpenter","given":"Stephen"}],"issued":{"date-parts":[["2012"]]}}}],"schema":"https://github.com/citation-style-language/schema/raw/master/csl-citation.json"} </w:instrText>
            </w:r>
            <w:r w:rsidRPr="00CA0D55">
              <w:rPr>
                <w:lang w:val="en-US"/>
              </w:rPr>
              <w:fldChar w:fldCharType="separate"/>
            </w:r>
            <w:r w:rsidR="00621EB7" w:rsidRPr="00621EB7">
              <w:rPr>
                <w:vertAlign w:val="superscript"/>
                <w:lang w:val="en-US"/>
              </w:rPr>
              <w:t>24</w:t>
            </w:r>
            <w:r w:rsidRPr="00CA0D55">
              <w:rPr>
                <w:lang w:val="en-US"/>
              </w:rPr>
              <w:fldChar w:fldCharType="end"/>
            </w:r>
            <w:r w:rsidRPr="00CA0D55">
              <w:rPr>
                <w:lang w:val="en-US"/>
              </w:rPr>
              <w:t>, and XXX</w:t>
            </w:r>
          </w:p>
        </w:tc>
      </w:tr>
      <w:tr w:rsidR="00CA0D55" w:rsidRPr="00621EB7" w14:paraId="3F153C00" w14:textId="77777777" w:rsidTr="00CA0D55">
        <w:tc>
          <w:tcPr>
            <w:tcW w:w="1625" w:type="dxa"/>
            <w:tcBorders>
              <w:top w:val="single" w:sz="4" w:space="0" w:color="auto"/>
              <w:left w:val="single" w:sz="4" w:space="0" w:color="auto"/>
              <w:bottom w:val="single" w:sz="4" w:space="0" w:color="auto"/>
              <w:right w:val="single" w:sz="4" w:space="0" w:color="auto"/>
            </w:tcBorders>
            <w:hideMark/>
          </w:tcPr>
          <w:p w14:paraId="7A72D6D0" w14:textId="77777777" w:rsidR="00CA0D55" w:rsidRPr="00CA0D55" w:rsidRDefault="00CA0D55" w:rsidP="00CA0D55">
            <w:pPr>
              <w:rPr>
                <w:b/>
                <w:bCs/>
                <w:lang w:val="en-US"/>
              </w:rPr>
            </w:pPr>
            <w:r w:rsidRPr="00CA0D55">
              <w:rPr>
                <w:b/>
                <w:bCs/>
                <w:lang w:val="en-US"/>
              </w:rPr>
              <w:t>Hegemonic domain</w:t>
            </w:r>
          </w:p>
        </w:tc>
        <w:tc>
          <w:tcPr>
            <w:tcW w:w="2150" w:type="dxa"/>
            <w:tcBorders>
              <w:top w:val="single" w:sz="4" w:space="0" w:color="auto"/>
              <w:left w:val="single" w:sz="4" w:space="0" w:color="auto"/>
              <w:bottom w:val="single" w:sz="4" w:space="0" w:color="auto"/>
              <w:right w:val="single" w:sz="4" w:space="0" w:color="auto"/>
            </w:tcBorders>
            <w:hideMark/>
          </w:tcPr>
          <w:p w14:paraId="22A7D397" w14:textId="77777777" w:rsidR="00CA0D55" w:rsidRPr="00CA0D55" w:rsidRDefault="00CA0D55" w:rsidP="00CA0D55">
            <w:pPr>
              <w:rPr>
                <w:b/>
                <w:bCs/>
                <w:lang w:val="en-US"/>
              </w:rPr>
            </w:pPr>
            <w:r w:rsidRPr="00CA0D55">
              <w:rPr>
                <w:lang w:val="en-US"/>
              </w:rPr>
              <w:t>Entities that circulate ideas related to who has power</w:t>
            </w:r>
          </w:p>
        </w:tc>
        <w:tc>
          <w:tcPr>
            <w:tcW w:w="4950" w:type="dxa"/>
            <w:tcBorders>
              <w:top w:val="single" w:sz="4" w:space="0" w:color="auto"/>
              <w:left w:val="single" w:sz="4" w:space="0" w:color="auto"/>
              <w:bottom w:val="single" w:sz="4" w:space="0" w:color="auto"/>
              <w:right w:val="single" w:sz="4" w:space="0" w:color="auto"/>
            </w:tcBorders>
            <w:hideMark/>
          </w:tcPr>
          <w:p w14:paraId="1B6CFC3C" w14:textId="33756FB4" w:rsidR="00CA0D55" w:rsidRPr="00CA0D55" w:rsidRDefault="00CA0D55" w:rsidP="00CA0D55">
            <w:pPr>
              <w:rPr>
                <w:lang w:val="en-US"/>
              </w:rPr>
            </w:pPr>
            <w:r w:rsidRPr="00CA0D55">
              <w:rPr>
                <w:lang w:val="en-US"/>
              </w:rPr>
              <w:t>USDA NASS census collection formats allowed for only one farm operator until 2017, excluding many women from identifying as farm operators</w:t>
            </w:r>
            <w:r w:rsidRPr="00CA0D55">
              <w:rPr>
                <w:lang w:val="en-US"/>
              </w:rPr>
              <w:fldChar w:fldCharType="begin"/>
            </w:r>
            <w:r w:rsidR="00621EB7">
              <w:rPr>
                <w:lang w:val="en-US"/>
              </w:rPr>
              <w:instrText xml:space="preserve"> ADDIN ZOTERO_ITEM CSL_CITATION {"citationID":"2S1lUScW","properties":{"formattedCitation":"\\super 25,26\\nosupersub{}","plainCitation":"25,26","noteIndex":0},"citationItems":[{"id":32,"uris":["http://zotero.org/users/3599437/items/RYC9X8CV"],"itemData":{"id":32,"type":"article-journal","container-title":"Choices","ISSN":"0886-5558","issue":"1","note":"publisher: Agricultural &amp; Applied Economics Association","page":"1-10","source":"JSTOR","title":"How the USDA Changed the Way Women Farmers are Counted in the Census of Agriculture","volume":"35","author":[{"family":"Pilgeram","given":"Ryanne"},{"family":"Dentzman","given":"Katherine"},{"family":"Lewin","given":"Paul"},{"family":"Conley","given":"Kelsey"}],"issued":{"date-parts":[["2020"]]}}},{"id":"IV3kKgiz/hlXBpwJq","uris":["http://zotero.org/users/3599437/items/BL3QRPQQ"],"itemData":{"id":1316,"type":"article-journal","abstract":"Research suggests queer farmers are both more prevalent than expected and different from other farmers in significant ways. Using 2017 USDA Census of Agriculture data, we investigate this premise using an innovative coding scheme to identify two-producer farms run by men married to men and women married to women. Our findings suggest a good deal of farms are run by queer farmers and are they significantly different in several ways from non-queer farms. We encourage further investigation of queer farmers using USDA Census of Agriculture data and provide the coding scheme needed to do so. We further call for a refinement of the USDA Census of Agriculture question regarding marital status making it easier to identify producers married to each other, and subsequently same-sex married producers.","container-title":"Society &amp; Natural Resources","DOI":"10.1080/08941920.2020.1806421","ISSN":"0894-1920","issue":"2","note":"publisher: Routledge\n_eprint: https://doi.org/10.1080/08941920.2020.1806421","page":"227–247","source":"Taylor and Francis+NEJM","title":"Queer Farmers in the 2017 US Census of Agriculture","volume":"34","author":[{"family":"Dentzman","given":"Katherine"},{"family":"Pilgeram","given":"Ryanne"},{"family":"Lewin","given":"Paul"},{"family":"Conley","given":"Kelsey"}],"issued":{"date-parts":[["2021",2,1]]}}}],"schema":"https://github.com/citation-style-language/schema/raw/master/csl-citation.json"} </w:instrText>
            </w:r>
            <w:r w:rsidRPr="00CA0D55">
              <w:rPr>
                <w:lang w:val="en-US"/>
              </w:rPr>
              <w:fldChar w:fldCharType="separate"/>
            </w:r>
            <w:r w:rsidR="00621EB7" w:rsidRPr="00621EB7">
              <w:rPr>
                <w:vertAlign w:val="superscript"/>
                <w:lang w:val="en-US"/>
              </w:rPr>
              <w:t>25,26</w:t>
            </w:r>
            <w:r w:rsidRPr="00CA0D55">
              <w:rPr>
                <w:lang w:val="en-US"/>
              </w:rPr>
              <w:fldChar w:fldCharType="end"/>
            </w:r>
            <w:r w:rsidRPr="00CA0D55">
              <w:rPr>
                <w:lang w:val="en-US"/>
              </w:rPr>
              <w:t xml:space="preserve"> resulting in census data that wrongly portrayed farm operators as predominantly men. Additionally, as of 2024 online image searches in the US for ‘farmer’ preferentially return images of men</w:t>
            </w:r>
            <w:r w:rsidRPr="00CA0D55">
              <w:rPr>
                <w:lang w:val="en-US"/>
              </w:rPr>
              <w:fldChar w:fldCharType="begin"/>
            </w:r>
            <w:r w:rsidR="00621EB7">
              <w:rPr>
                <w:lang w:val="en-US"/>
              </w:rPr>
              <w:instrText xml:space="preserve"> ADDIN ZOTERO_ITEM CSL_CITATION {"citationID":"iCTYhVJu","properties":{"formattedCitation":"\\super 27\\nosupersub{}","plainCitation":"27","noteIndex":0},"citationItems":[{"id":1103,"uris":["http://zotero.org/users/3599437/items/SI4UDAK8"],"itemData":{"id":1103,"type":"article-journal","abstract":"Each year, people spend less time reading and more time viewing images1, which are proliferating online2–4. Images from platforms such as Google and Wikipedia are downloaded by millions every day2,5,6, and millions more are interacting through social media, such as Instagram and TikTok, that primarily consist of exchanging visual content. In parallel, news agencies and digital advertisers are increasingly capturing attention online through the use of images7,8, which people process more quickly, implicitly and memorably than text9–12. Here we show that the rise of images online significantly exacerbates gender bias, both in its statistical prevalence and its psychological impact. We examine the gender associations of 3,495 social categories (such as ‘nurse’ or ‘banker’) in more than one million images from Google, Wikipedia and Internet Movie Database (IMDb), and in billions of words from these platforms. We find that gender bias is consistently more prevalent in images than text for both female- and male-typed categories. We also show that the documented underrepresentation of women online13–18 is substantially worse in images than in text, public opinion and US census data. Finally, we conducted a nationally representative, preregistered experiment that shows that googling for images rather than textual descriptions of occupations amplifies gender bias in participants’ beliefs. Addressing the societal effect of this large-scale shift towards visual communication will be essential for developing a fair and inclusive future for the internet.","container-title":"Nature","DOI":"10.1038/s41586-024-07068-x","ISSN":"1476-4687","issue":"8001","language":"en","license":"2024 The Author(s)","note":"publisher: Nature Publishing Group","page":"1049-1055","source":"www.nature.com","title":"Online images amplify gender bias","volume":"626","author":[{"family":"Guilbeault","given":"Douglas"},{"family":"Delecourt","given":"Solène"},{"family":"Hull","given":"Tasker"},{"family":"Desikan","given":"Bhargav Srinivasa"},{"family":"Chu","given":"Mark"},{"family":"Nadler","given":"Ethan"}],"issued":{"date-parts":[["2024",2]]}}}],"schema":"https://github.com/citation-style-language/schema/raw/master/csl-citation.json"} </w:instrText>
            </w:r>
            <w:r w:rsidRPr="00CA0D55">
              <w:rPr>
                <w:lang w:val="en-US"/>
              </w:rPr>
              <w:fldChar w:fldCharType="separate"/>
            </w:r>
            <w:r w:rsidR="00621EB7" w:rsidRPr="00621EB7">
              <w:rPr>
                <w:vertAlign w:val="superscript"/>
                <w:lang w:val="en-US"/>
              </w:rPr>
              <w:t>27</w:t>
            </w:r>
            <w:r w:rsidRPr="00CA0D55">
              <w:rPr>
                <w:lang w:val="en-US"/>
              </w:rPr>
              <w:fldChar w:fldCharType="end"/>
            </w:r>
          </w:p>
        </w:tc>
      </w:tr>
      <w:tr w:rsidR="00CA0D55" w:rsidRPr="00621EB7" w14:paraId="17643193" w14:textId="77777777" w:rsidTr="00CA0D55">
        <w:tc>
          <w:tcPr>
            <w:tcW w:w="1625" w:type="dxa"/>
            <w:tcBorders>
              <w:top w:val="single" w:sz="4" w:space="0" w:color="auto"/>
              <w:left w:val="single" w:sz="4" w:space="0" w:color="auto"/>
              <w:bottom w:val="single" w:sz="4" w:space="0" w:color="auto"/>
              <w:right w:val="single" w:sz="4" w:space="0" w:color="auto"/>
            </w:tcBorders>
            <w:hideMark/>
          </w:tcPr>
          <w:p w14:paraId="2CAB9A4D" w14:textId="77777777" w:rsidR="00CA0D55" w:rsidRPr="00CA0D55" w:rsidRDefault="00CA0D55" w:rsidP="00CA0D55">
            <w:pPr>
              <w:rPr>
                <w:b/>
                <w:bCs/>
                <w:lang w:val="en-US"/>
              </w:rPr>
            </w:pPr>
            <w:r w:rsidRPr="00CA0D55">
              <w:rPr>
                <w:b/>
                <w:bCs/>
                <w:lang w:val="en-US"/>
              </w:rPr>
              <w:t>Interpersonal domain</w:t>
            </w:r>
          </w:p>
        </w:tc>
        <w:tc>
          <w:tcPr>
            <w:tcW w:w="2150" w:type="dxa"/>
            <w:tcBorders>
              <w:top w:val="single" w:sz="4" w:space="0" w:color="auto"/>
              <w:left w:val="single" w:sz="4" w:space="0" w:color="auto"/>
              <w:bottom w:val="single" w:sz="4" w:space="0" w:color="auto"/>
              <w:right w:val="single" w:sz="4" w:space="0" w:color="auto"/>
            </w:tcBorders>
            <w:hideMark/>
          </w:tcPr>
          <w:p w14:paraId="4E4B4EB1" w14:textId="77777777" w:rsidR="00CA0D55" w:rsidRPr="00CA0D55" w:rsidRDefault="00CA0D55" w:rsidP="00CA0D55">
            <w:pPr>
              <w:rPr>
                <w:b/>
                <w:bCs/>
                <w:lang w:val="en-US"/>
              </w:rPr>
            </w:pPr>
            <w:r w:rsidRPr="00CA0D55">
              <w:rPr>
                <w:lang w:val="en-US"/>
              </w:rPr>
              <w:t>Individual experiences, expression, and awareness of who has power</w:t>
            </w:r>
          </w:p>
        </w:tc>
        <w:tc>
          <w:tcPr>
            <w:tcW w:w="4950" w:type="dxa"/>
            <w:tcBorders>
              <w:top w:val="single" w:sz="4" w:space="0" w:color="auto"/>
              <w:left w:val="single" w:sz="4" w:space="0" w:color="auto"/>
              <w:bottom w:val="single" w:sz="4" w:space="0" w:color="auto"/>
              <w:right w:val="single" w:sz="4" w:space="0" w:color="auto"/>
            </w:tcBorders>
            <w:hideMark/>
          </w:tcPr>
          <w:p w14:paraId="3A16CA85" w14:textId="68D310DD" w:rsidR="00CA0D55" w:rsidRPr="00CA0D55" w:rsidRDefault="00CA0D55" w:rsidP="00CA0D55">
            <w:pPr>
              <w:rPr>
                <w:lang w:val="en-US"/>
              </w:rPr>
            </w:pPr>
            <w:r w:rsidRPr="00CA0D55">
              <w:rPr>
                <w:lang w:val="en-US"/>
              </w:rPr>
              <w:t>Women farmers and landowners are not perceived as having decision-making authority</w:t>
            </w:r>
            <w:r w:rsidRPr="00CA0D55">
              <w:rPr>
                <w:lang w:val="en-US"/>
              </w:rPr>
              <w:fldChar w:fldCharType="begin"/>
            </w:r>
            <w:r w:rsidR="00621EB7">
              <w:rPr>
                <w:lang w:val="en-US"/>
              </w:rPr>
              <w:instrText xml:space="preserve"> ADDIN ZOTERO_ITEM CSL_CITATION {"citationID":"xM0DnCsU","properties":{"formattedCitation":"\\super 28,29\\nosupersub{}","plainCitation":"28,29","noteIndex":0},"citationItems":[{"id":"IV3kKgiz/Z2nXF9u9","uris":["http://zotero.org/users/3599437/items/LBC2XEVP"],"itemData":{"id":"OtZmUOiu/wAuSimf4","type":"article-journal","abstract":"Women own or co-own approximately half of the farmland in Iowa, United States, yet researchers are only beginning to study these landowners’ social relationships in relation to their land. This study analyzes qualitative data collected in Iowa through a series of meetings hosted by the Women, Food and Agriculture Network (WFAN). I find that social control through exclusion constrains women landowners’ access to information about and implementation of conservation. Specifically, I identify how women landowners experience the social processes of boundary maintenance and othering in land management. These processes create barriers to conservation adoption and maintain gendered agricultural landscapes. The women who participated in WFAN’s conservation programs express their experience of and resistance to dominant narratives as they attempt to create landscape change. These findings highlight the importance of further study of inequality processes and their relation to control of farmland if conservation goals are to be met.","container-title":"Society &amp; Natural Resources","DOI":"10.1080/08941920.2019.1584657","ISSN":"0894-1920","issue":"8","note":"publisher: Routledge\n_eprint: https://doi.org/10.1080/08941920.2019.1584657","page":"893–910","source":"Taylor and Francis+NEJM","title":"“We Don’t Equal Even Just One Man”: Gender and Social Control in Conservation Adoption","title-short":"“We Don’t Equal Even Just One Man”","volume":"32","author":[{"family":"Carter","given":"Angie"}],"issued":{"date-parts":[["2019",8,3]]}}},{"id":"IV3kKgiz/PpWBmkDJ","uris":["http://zotero.org/users/3599437/items/ZC7TFG29"],"itemData":{"id":"OtZmUOiu/M3AFxtzO","type":"article-journal","abstract":"Excerpt\nThe future of agriculture, environmental conditions, and the health and vibrancy of rural people and communities depends heavily on the health of the land. Landowners—who may or may not farm, hunt or fish, or even necessarily live on the land (i.e., nonoperators)—manage their capital assets, and in doing so, help determine our collective future as eaters and residents of rural areas by their care and use of the land (Eells and Soulis 2013). This article describes the extent to which women landowners are represented across the United States, either through statistical measurements or through conservation outreach programs meant for women.\nWomen, Food and Agriculture Network (WFAN), a national nonprofit organization based in Iowa, has worked for more than a decade with female nonoperator farmland owners. In 2007, women over the age of 65 owned more than 25% of Iowa's farmland. The typical female sole farmland owner in Iowa is 65 or older, has not participated in management decisions about the farm in the past, and is renting her land to a tenant (Duffy et al. 2008). WFAN's work with women landowners, through its Women Caring for the LandSM program, is framed by what we hear from these women landowners and…","container-title":"Journal of Soil and Water Conservation","DOI":"10.2489/jswc.68.5.121A","ISSN":"0022-4561, 1941-3300","issue":"5","language":"en","license":"© 2013 by the Soil and Water Conservation Society","note":"publisher: Soil and Water Conservation Society\nsection: A Section","page":"121A-123A","source":"www.jswconline.org","title":"Do women farmland owners count in agricultural conservation? A review of research on women farmland owners in the United States","title-short":"Do women farmland owners count in agricultural conservation?","volume":"68","author":[{"family":"Eells","given":"Jean C."},{"family":"Soulis","given":"Jessica"}],"issued":{"date-parts":[["2013",9,1]]}}}],"schema":"https://github.com/citation-style-language/schema/raw/master/csl-citation.json"} </w:instrText>
            </w:r>
            <w:r w:rsidRPr="00CA0D55">
              <w:rPr>
                <w:lang w:val="en-US"/>
              </w:rPr>
              <w:fldChar w:fldCharType="separate"/>
            </w:r>
            <w:r w:rsidR="00621EB7" w:rsidRPr="00621EB7">
              <w:rPr>
                <w:vertAlign w:val="superscript"/>
                <w:lang w:val="en-US"/>
              </w:rPr>
              <w:t>28,29</w:t>
            </w:r>
            <w:r w:rsidRPr="00CA0D55">
              <w:rPr>
                <w:lang w:val="en-US"/>
              </w:rPr>
              <w:fldChar w:fldCharType="end"/>
            </w:r>
            <w:r w:rsidRPr="00CA0D55">
              <w:rPr>
                <w:lang w:val="en-US"/>
              </w:rPr>
              <w:t xml:space="preserve"> </w:t>
            </w:r>
          </w:p>
        </w:tc>
      </w:tr>
      <w:tr w:rsidR="00CA0D55" w:rsidRPr="00621EB7" w14:paraId="718C5274" w14:textId="77777777" w:rsidTr="00CA0D55">
        <w:tc>
          <w:tcPr>
            <w:tcW w:w="8725" w:type="dxa"/>
            <w:gridSpan w:val="3"/>
            <w:tcBorders>
              <w:top w:val="single" w:sz="4" w:space="0" w:color="auto"/>
              <w:left w:val="single" w:sz="4" w:space="0" w:color="auto"/>
              <w:bottom w:val="single" w:sz="4" w:space="0" w:color="auto"/>
              <w:right w:val="single" w:sz="4" w:space="0" w:color="auto"/>
            </w:tcBorders>
          </w:tcPr>
          <w:p w14:paraId="79CEA566" w14:textId="77777777" w:rsidR="00CA0D55" w:rsidRPr="00CA0D55" w:rsidRDefault="00CA0D55" w:rsidP="00CA0D55">
            <w:pPr>
              <w:rPr>
                <w:lang w:val="en-US"/>
              </w:rPr>
            </w:pPr>
            <w:r w:rsidRPr="00CA0D55">
              <w:rPr>
                <w:lang w:val="en-US"/>
              </w:rPr>
              <w:t>USDA - United States Department of Agriculture; NASS - National Agricultural Statistics Service, an agency responsible for collecting and reporting information related to agricultural production within the USDA</w:t>
            </w:r>
          </w:p>
          <w:p w14:paraId="07AC2176" w14:textId="77777777" w:rsidR="00CA0D55" w:rsidRPr="00CA0D55" w:rsidRDefault="00CA0D55" w:rsidP="00CA0D55">
            <w:pPr>
              <w:rPr>
                <w:lang w:val="en-US"/>
              </w:rPr>
            </w:pPr>
          </w:p>
        </w:tc>
      </w:tr>
    </w:tbl>
    <w:p w14:paraId="2F441AE3" w14:textId="77777777" w:rsidR="00CA0D55" w:rsidRPr="00CA0D55" w:rsidRDefault="00CA0D55" w:rsidP="00CA0D55">
      <w:pPr>
        <w:rPr>
          <w:b/>
          <w:bCs/>
          <w:lang w:val="en-US"/>
        </w:rPr>
      </w:pPr>
    </w:p>
    <w:p w14:paraId="16C0E2EA" w14:textId="4AE3EB35" w:rsidR="00B15954" w:rsidRDefault="00242C3A" w:rsidP="005E13CB">
      <w:pPr>
        <w:rPr>
          <w:lang w:val="en-US"/>
        </w:rPr>
      </w:pPr>
      <w:r>
        <w:rPr>
          <w:lang w:val="en-US"/>
        </w:rPr>
        <w:t xml:space="preserve">As a technical scientist, having </w:t>
      </w:r>
      <w:r w:rsidR="00672790">
        <w:rPr>
          <w:lang w:val="en-US"/>
        </w:rPr>
        <w:t>awareness of power inequities</w:t>
      </w:r>
      <w:r w:rsidR="002B2711">
        <w:rPr>
          <w:lang w:val="en-US"/>
        </w:rPr>
        <w:t xml:space="preserve"> is a </w:t>
      </w:r>
      <w:proofErr w:type="spellStart"/>
      <w:r>
        <w:rPr>
          <w:lang w:val="en-US"/>
        </w:rPr>
        <w:t>XXx</w:t>
      </w:r>
      <w:proofErr w:type="spellEnd"/>
      <w:r>
        <w:rPr>
          <w:lang w:val="en-US"/>
        </w:rPr>
        <w:t xml:space="preserve"> foundation</w:t>
      </w:r>
      <w:r w:rsidR="00863F31">
        <w:rPr>
          <w:lang w:val="en-US"/>
        </w:rPr>
        <w:t xml:space="preserve">, but </w:t>
      </w:r>
      <w:r w:rsidR="002C4B54">
        <w:rPr>
          <w:lang w:val="en-US"/>
        </w:rPr>
        <w:t>it may not feel obviou</w:t>
      </w:r>
      <w:r w:rsidR="007A4C74">
        <w:rPr>
          <w:lang w:val="en-US"/>
        </w:rPr>
        <w:t>s</w:t>
      </w:r>
      <w:proofErr w:type="gramStart"/>
      <w:r w:rsidR="007A4C74">
        <w:rPr>
          <w:lang w:val="en-US"/>
        </w:rPr>
        <w:t>….NEEDS</w:t>
      </w:r>
      <w:proofErr w:type="gramEnd"/>
      <w:r w:rsidR="007A4C74">
        <w:rPr>
          <w:lang w:val="en-US"/>
        </w:rPr>
        <w:t xml:space="preserve"> WORK </w:t>
      </w:r>
      <w:r w:rsidR="002C4B54">
        <w:rPr>
          <w:lang w:val="en-US"/>
        </w:rPr>
        <w:t xml:space="preserve">addressing them may feel </w:t>
      </w:r>
      <w:r w:rsidR="00BD0D4E">
        <w:rPr>
          <w:lang w:val="en-US"/>
        </w:rPr>
        <w:t>sculpt</w:t>
      </w:r>
      <w:r w:rsidR="008A64FD">
        <w:rPr>
          <w:lang w:val="en-US"/>
        </w:rPr>
        <w:t>ing</w:t>
      </w:r>
      <w:r w:rsidR="00BD0D4E">
        <w:rPr>
          <w:lang w:val="en-US"/>
        </w:rPr>
        <w:t xml:space="preserve"> your work to rebalance power i</w:t>
      </w:r>
      <w:r w:rsidR="008A64FD">
        <w:rPr>
          <w:lang w:val="en-US"/>
        </w:rPr>
        <w:t xml:space="preserve">s also needed. </w:t>
      </w:r>
      <w:r w:rsidR="005E13CB">
        <w:rPr>
          <w:lang w:val="en-US"/>
        </w:rPr>
        <w:t xml:space="preserve">To help agricultural researchers envision how their work may integrate into a larger effort to rebalance power in one or more domains, we present three </w:t>
      </w:r>
      <w:r w:rsidR="009A1F4F">
        <w:rPr>
          <w:lang w:val="en-US"/>
        </w:rPr>
        <w:t>research activities</w:t>
      </w:r>
      <w:r w:rsidR="005E13CB">
        <w:rPr>
          <w:lang w:val="en-US"/>
        </w:rPr>
        <w:t xml:space="preserve"> with </w:t>
      </w:r>
      <w:r w:rsidR="0072381E">
        <w:rPr>
          <w:lang w:val="en-US"/>
        </w:rPr>
        <w:t xml:space="preserve">attendant </w:t>
      </w:r>
      <w:r w:rsidR="009A1F4F">
        <w:rPr>
          <w:lang w:val="en-US"/>
        </w:rPr>
        <w:t xml:space="preserve">examples of </w:t>
      </w:r>
      <w:r w:rsidR="00BC2FCD">
        <w:rPr>
          <w:lang w:val="en-US"/>
        </w:rPr>
        <w:t>positive experiences</w:t>
      </w:r>
      <w:r w:rsidR="00991FE8" w:rsidRPr="00991FE8">
        <w:rPr>
          <w:color w:val="FF0000"/>
          <w:lang w:val="en-US"/>
        </w:rPr>
        <w:t>: serving the margins, leveraging science, and expanding the concept of scientific measurements</w:t>
      </w:r>
      <w:r w:rsidR="005E13CB" w:rsidRPr="00991FE8">
        <w:rPr>
          <w:color w:val="FF0000"/>
          <w:lang w:val="en-US"/>
        </w:rPr>
        <w:t>.</w:t>
      </w:r>
    </w:p>
    <w:p w14:paraId="40AA282C" w14:textId="77777777" w:rsidR="00BC2FCD" w:rsidRDefault="00BC2FCD" w:rsidP="005E13CB">
      <w:pPr>
        <w:rPr>
          <w:rStyle w:val="Heading3Char"/>
          <w:lang w:val="en-US"/>
        </w:rPr>
      </w:pPr>
    </w:p>
    <w:p w14:paraId="4CF2DB32" w14:textId="2AE4045B" w:rsidR="00C83D16" w:rsidRDefault="002E2390" w:rsidP="008A4A87">
      <w:pPr>
        <w:pStyle w:val="Heading2"/>
        <w:rPr>
          <w:lang w:val="en-US"/>
        </w:rPr>
      </w:pPr>
      <w:r>
        <w:rPr>
          <w:lang w:val="en-US"/>
        </w:rPr>
        <w:t>2.</w:t>
      </w:r>
      <w:r w:rsidR="00A30E15">
        <w:rPr>
          <w:lang w:val="en-US"/>
        </w:rPr>
        <w:t>1</w:t>
      </w:r>
      <w:r>
        <w:rPr>
          <w:lang w:val="en-US"/>
        </w:rPr>
        <w:t xml:space="preserve"> </w:t>
      </w:r>
      <w:r w:rsidR="005E063C">
        <w:rPr>
          <w:lang w:val="en-US"/>
        </w:rPr>
        <w:t>S</w:t>
      </w:r>
      <w:r w:rsidR="00BE2EB1">
        <w:rPr>
          <w:lang w:val="en-US"/>
        </w:rPr>
        <w:t>erving the margins</w:t>
      </w:r>
    </w:p>
    <w:p w14:paraId="2C1575E8" w14:textId="191AC179" w:rsidR="00ED49D1" w:rsidRDefault="00F75AAB" w:rsidP="00ED49D1">
      <w:pPr>
        <w:rPr>
          <w:lang w:val="en-US"/>
        </w:rPr>
      </w:pPr>
      <w:r>
        <w:rPr>
          <w:lang w:val="en-US"/>
        </w:rPr>
        <w:t>In agricultur</w:t>
      </w:r>
      <w:r w:rsidR="00257261">
        <w:rPr>
          <w:lang w:val="en-US"/>
        </w:rPr>
        <w:t>al production</w:t>
      </w:r>
      <w:r>
        <w:rPr>
          <w:lang w:val="en-US"/>
        </w:rPr>
        <w:t xml:space="preserve">, exclusion can </w:t>
      </w:r>
      <w:r w:rsidR="00960F74">
        <w:rPr>
          <w:lang w:val="en-US"/>
        </w:rPr>
        <w:t xml:space="preserve">occur due to </w:t>
      </w:r>
      <w:r>
        <w:rPr>
          <w:lang w:val="en-US"/>
        </w:rPr>
        <w:t>individual characteristics as well as farm-level features (e.g., production system, degree of farm mechanization). This systemic and</w:t>
      </w:r>
      <w:r w:rsidR="00257261">
        <w:rPr>
          <w:lang w:val="en-US"/>
        </w:rPr>
        <w:t>/or</w:t>
      </w:r>
      <w:r>
        <w:rPr>
          <w:lang w:val="en-US"/>
        </w:rPr>
        <w:t xml:space="preserve"> cultural </w:t>
      </w:r>
      <w:r>
        <w:rPr>
          <w:lang w:val="en-US"/>
        </w:rPr>
        <w:lastRenderedPageBreak/>
        <w:t xml:space="preserve">exclusion often translates to </w:t>
      </w:r>
      <w:r w:rsidR="009D6A2D">
        <w:rPr>
          <w:lang w:val="en-US"/>
        </w:rPr>
        <w:t>omission</w:t>
      </w:r>
      <w:r>
        <w:rPr>
          <w:lang w:val="en-US"/>
        </w:rPr>
        <w:t xml:space="preserve"> from agricultural research activities</w:t>
      </w:r>
      <w:r>
        <w:rPr>
          <w:lang w:val="en-US"/>
        </w:rPr>
        <w:fldChar w:fldCharType="begin"/>
      </w:r>
      <w:r w:rsidR="00621EB7">
        <w:rPr>
          <w:lang w:val="en-US"/>
        </w:rPr>
        <w:instrText xml:space="preserve"> ADDIN ZOTERO_ITEM CSL_CITATION {"citationID":"3l1uZqvZ","properties":{"formattedCitation":"\\super 30,31\\nosupersub{}","plainCitation":"30,31","noteIndex":0},"citationItems":[{"id":"IV3kKgiz/ODpk7iPE","uris":["http://zotero.org/users/3599437/items/IH4PI5AX"],"itemData":{"id":1314,"type":"article-journal","abstract":"Although 97% of U.S. farms are “family-owned,” little research examines how gender and sexual relationships – inherent in familial dynamics – influence farmers’ practices and livelihoods. Gender and sexual dynamics – shaped by race and class – affect who is considered a farmer, land management decisions, and access to resources like land, subsidies, and knowledge. We use feminist and queer lenses to illuminate how today’s agricultural gender and sexual relations are not “natural,” but when left uninterrogated are constructed in ways that harm women and queer farmers while limiting potential to develop sustainable practices. Women and queer farmers also resist, “re-orienting” gender and sexual relations in ways that expand possibilities for achieving food justice and ecological sustainability. We offer “relational agriculture” as a tool for making visible and re-orienting gender and sexual relations on farms. Relational agriculture brings sexuality into food justice and demonstrates the centrality of gender and sexuality to agricultural sustainability.","container-title":"Society &amp; Natural Resources","DOI":"10.1080/08941920.2019.1610626","ISSN":"0894-1920","issue":"8","note":"publisher: Routledge\n_eprint: https://doi.org/10.1080/08941920.2019.1610626","page":"853–874","source":"Taylor and Francis+NEJM","title":"Relational Agriculture: Gender, Sexuality, and Sustainability in U.S. Farming","title-short":"Relational Agriculture","volume":"32","author":[{"family":"Leslie","given":"Isaac Sohn"},{"family":"Wypler","given":"Jaclyn"},{"family":"Bell","given":"Michael Mayerfeld"}],"issued":{"date-parts":[["2019",8,3]]}}},{"id":"IV3kKgiz/K7Lwmz3i","uris":["http://zotero.org/users/3599437/items/KLK2UTJD"],"itemData":{"id":1283,"type":"article-journal","abstract":"Organic agriculture is a farming system that is considered by some to have beneficial impacts on the future sustainability of agriculture. Although some research has studied the attitudes of consumers and farmers, in particular what factors influence the willingness of consumers to pay organic premiums and what factors influence farmers to adopt organic farming, no studies have considered what influences the attitudes of agricultural professionals (extension officers, scientists, academics and researchers). Given the key role that agricultural professionals play in influencing farmer adoption of agricultural innovations and conducting research, their views on farming systems may be critical for overall adoption. This study reports the results of a telephone survey conducted in 2004, with 185 agricultural professionals surveyed for their views towards organic farming. A particular aim was to study how increased knowledge and experience influenced attitudes towards organic agriculture. Using an ordered probit regression framework, some of the significant key influences on attitudes towards organic farming were: knowledge; experience; education; informational; occupational effects; and attitudes on the individual aspects of organic agriculture. The study finds support for the hypothesis that professionals with increased organic knowledge and experience are more likely to think favourably about organic agriculture.","container-title":"Ecological Economics","DOI":"10.1016/j.ecolecon.2007.05.014","ISSN":"0921-8009","issue":"1","journalAbbreviation":"Ecological Economics","page":"145-154","source":"ScienceDirect","title":"What influences agricultural professionals' views towards organic agriculture?","volume":"65","author":[{"family":"Wheeler","given":"Sarah Ann"}],"issued":{"date-parts":[["2008",3,15]]}}}],"schema":"https://github.com/citation-style-language/schema/raw/master/csl-citation.json"} </w:instrText>
      </w:r>
      <w:r>
        <w:rPr>
          <w:lang w:val="en-US"/>
        </w:rPr>
        <w:fldChar w:fldCharType="separate"/>
      </w:r>
      <w:r w:rsidR="00621EB7" w:rsidRPr="00621EB7">
        <w:rPr>
          <w:vertAlign w:val="superscript"/>
          <w:lang w:val="en-US"/>
        </w:rPr>
        <w:t>30,31</w:t>
      </w:r>
      <w:r>
        <w:rPr>
          <w:lang w:val="en-US"/>
        </w:rPr>
        <w:fldChar w:fldCharType="end"/>
      </w:r>
      <w:r>
        <w:rPr>
          <w:lang w:val="en-US"/>
        </w:rPr>
        <w:t xml:space="preserve">. </w:t>
      </w:r>
      <w:r w:rsidR="002934D1">
        <w:rPr>
          <w:lang w:val="en-US"/>
        </w:rPr>
        <w:t>One method for addressing this power disparity is</w:t>
      </w:r>
      <w:r w:rsidR="00AF349F">
        <w:rPr>
          <w:lang w:val="en-US"/>
        </w:rPr>
        <w:t xml:space="preserve"> to conduct research with institutionally excluded groups. Beyond the direct benefits, this also </w:t>
      </w:r>
      <w:r w:rsidR="001D4831">
        <w:rPr>
          <w:lang w:val="en-US"/>
        </w:rPr>
        <w:t xml:space="preserve">leverages a researcher’s </w:t>
      </w:r>
      <w:r w:rsidR="00E1221A">
        <w:rPr>
          <w:lang w:val="en-US"/>
        </w:rPr>
        <w:t xml:space="preserve">hegemonic </w:t>
      </w:r>
      <w:r w:rsidR="001D4831">
        <w:rPr>
          <w:lang w:val="en-US"/>
        </w:rPr>
        <w:t xml:space="preserve">power to </w:t>
      </w:r>
      <w:r w:rsidR="007C0BF0">
        <w:rPr>
          <w:lang w:val="en-US"/>
        </w:rPr>
        <w:t>culturally label</w:t>
      </w:r>
      <w:r>
        <w:rPr>
          <w:lang w:val="en-US"/>
        </w:rPr>
        <w:t xml:space="preserve"> the </w:t>
      </w:r>
      <w:r w:rsidR="007C0BF0">
        <w:rPr>
          <w:lang w:val="en-US"/>
        </w:rPr>
        <w:t xml:space="preserve">needs, </w:t>
      </w:r>
      <w:r>
        <w:rPr>
          <w:lang w:val="en-US"/>
        </w:rPr>
        <w:t>experiences</w:t>
      </w:r>
      <w:r w:rsidR="007C0BF0">
        <w:rPr>
          <w:lang w:val="en-US"/>
        </w:rPr>
        <w:t>,</w:t>
      </w:r>
      <w:r>
        <w:rPr>
          <w:lang w:val="en-US"/>
        </w:rPr>
        <w:t xml:space="preserve"> and knowledge </w:t>
      </w:r>
      <w:r w:rsidR="00E8770F">
        <w:rPr>
          <w:lang w:val="en-US"/>
        </w:rPr>
        <w:t xml:space="preserve">of the marginalized </w:t>
      </w:r>
      <w:r>
        <w:rPr>
          <w:lang w:val="en-US"/>
        </w:rPr>
        <w:t>as equa</w:t>
      </w:r>
      <w:r w:rsidR="00E03974">
        <w:rPr>
          <w:lang w:val="en-US"/>
        </w:rPr>
        <w:t>l</w:t>
      </w:r>
      <w:r>
        <w:rPr>
          <w:lang w:val="en-US"/>
        </w:rPr>
        <w:t>l</w:t>
      </w:r>
      <w:r w:rsidR="00E03974">
        <w:rPr>
          <w:lang w:val="en-US"/>
        </w:rPr>
        <w:t>y valuable</w:t>
      </w:r>
      <w:r>
        <w:rPr>
          <w:lang w:val="en-US"/>
        </w:rPr>
        <w:fldChar w:fldCharType="begin"/>
      </w:r>
      <w:r w:rsidR="00621EB7">
        <w:rPr>
          <w:lang w:val="en-US"/>
        </w:rPr>
        <w:instrText xml:space="preserve"> ADDIN ZOTERO_ITEM CSL_CITATION {"citationID":"lhTvqFh4","properties":{"formattedCitation":"\\super 32\\nosupersub{}","plainCitation":"32","noteIndex":0},"citationItems":[{"id":"IV3kKgiz/FDKkvaKZ","uris":["http://zotero.org/users/3599437/items/86KSMEUX"],"itemData":{"id":1346,"type":"article-journal","abstract":"Legitimacy is at the heart of knowledge politics surrounding agriculture and food. When people accept industrial food practices as credible and authoritative, they are consenting to their use and existence. With their thick legitimacy, industrial food systems paralyze the growth of alternative agricultures, including agroecology. Questions of how alternative agricultures can attain their own thick legitimacy in order to compete with, and displace, that of industrial food have not yet attracted much scrutiny. We show that both agroecological and scientific legitimacy grow out of a web of legitimation processes in the scientific, policy, political, legal, practice, and civic arenas. Crucially, legitimation often comes through meeting what we call ‘credibility tests’. Agroecologists can learn to navigate these co-constituted, multiple bases of legitimacy by paying attention to how credibility tests are currently being set in each arena, and beginning to recalibrate these tests to open more room for agroecology. Using a schematic of three non-exclusive pathways, we explore some possible practical interventions that agroecologists and other advocates of alternative agricultures could take. These pathways include: leveraging, while also reshaping, the existing standards and practices of science; extending influence into policy, legal, practical, and civic arenas; and centering attention on the ethical legitimacy of food systems. We conclude that agroecologists can benefit from considering how to build legitimacy for their work.","container-title":"Elementa: Science of the Anthropocene","DOI":"10.12952/journal.elementa.000115","ISSN":"2325-1026","journalAbbreviation":"Elementa: Science of the Anthropocene","page":"000115","source":"Silverchair","title":"Toward thick legitimacy: Creating a web of legitimacy for agroecology","title-short":"Toward thick legitimacy","volume":"4","author":[{"family":"Montenegro de Wit","given":"Maywa"},{"family":"Iles","given":"Alastair"}],"editor":[{"family":"Kapuscinski","given":"Anne R."},{"family":"Méndez","given":"Ernesto"}],"issued":{"date-parts":[["2016",7,20]]}}}],"schema":"https://github.com/citation-style-language/schema/raw/master/csl-citation.json"} </w:instrText>
      </w:r>
      <w:r>
        <w:rPr>
          <w:lang w:val="en-US"/>
        </w:rPr>
        <w:fldChar w:fldCharType="separate"/>
      </w:r>
      <w:r w:rsidR="00621EB7" w:rsidRPr="00621EB7">
        <w:rPr>
          <w:vertAlign w:val="superscript"/>
          <w:lang w:val="en-US"/>
        </w:rPr>
        <w:t>32</w:t>
      </w:r>
      <w:r>
        <w:rPr>
          <w:lang w:val="en-US"/>
        </w:rPr>
        <w:fldChar w:fldCharType="end"/>
      </w:r>
      <w:r>
        <w:rPr>
          <w:lang w:val="en-US"/>
        </w:rPr>
        <w:t xml:space="preserve">. It can also inspire solutions that benefit everyone. </w:t>
      </w:r>
      <w:r w:rsidR="002C5D33">
        <w:rPr>
          <w:lang w:val="en-US"/>
        </w:rPr>
        <w:t xml:space="preserve">For example, </w:t>
      </w:r>
      <w:r w:rsidR="0072381E">
        <w:rPr>
          <w:lang w:val="en-US"/>
        </w:rPr>
        <w:t xml:space="preserve">in 1987 </w:t>
      </w:r>
      <w:r w:rsidR="0039604B">
        <w:rPr>
          <w:lang w:val="en-US"/>
        </w:rPr>
        <w:t>a group of farmers formed Practical Farmers of Iowa</w:t>
      </w:r>
      <w:r w:rsidR="005E063C" w:rsidRPr="00766FDE">
        <w:rPr>
          <w:color w:val="000000" w:themeColor="text1"/>
          <w:lang w:val="en-US"/>
        </w:rPr>
        <w:fldChar w:fldCharType="begin"/>
      </w:r>
      <w:r w:rsidR="00621EB7">
        <w:rPr>
          <w:color w:val="000000" w:themeColor="text1"/>
          <w:lang w:val="en-US"/>
        </w:rPr>
        <w:instrText xml:space="preserve"> ADDIN ZOTERO_ITEM CSL_CITATION {"citationID":"jEAzhwOr","properties":{"formattedCitation":"\\super 33\\nosupersub{}","plainCitation":"33","noteIndex":0},"citationItems":[{"id":"IV3kKgiz/oPvGe6LK","uris":["http://zotero.org/users/3599437/items/QNQ3FDN4"],"itemData":{"id":1530,"type":"webpage","container-title":"Practical Farmers of Iowa","language":"en-US","title":"Home page","URL":"https://practicalfarmers.org/","accessed":{"date-parts":[["2024",6,6]]}}}],"schema":"https://github.com/citation-style-language/schema/raw/master/csl-citation.json"} </w:instrText>
      </w:r>
      <w:r w:rsidR="005E063C" w:rsidRPr="00766FDE">
        <w:rPr>
          <w:color w:val="000000" w:themeColor="text1"/>
          <w:lang w:val="en-US"/>
        </w:rPr>
        <w:fldChar w:fldCharType="separate"/>
      </w:r>
      <w:r w:rsidR="00621EB7" w:rsidRPr="00621EB7">
        <w:rPr>
          <w:vertAlign w:val="superscript"/>
          <w:lang w:val="en-US"/>
        </w:rPr>
        <w:t>33</w:t>
      </w:r>
      <w:r w:rsidR="005E063C" w:rsidRPr="00766FDE">
        <w:rPr>
          <w:color w:val="000000" w:themeColor="text1"/>
          <w:lang w:val="en-US"/>
        </w:rPr>
        <w:fldChar w:fldCharType="end"/>
      </w:r>
      <w:r w:rsidR="0072381E">
        <w:rPr>
          <w:lang w:val="en-US"/>
        </w:rPr>
        <w:t xml:space="preserve"> </w:t>
      </w:r>
      <w:r>
        <w:rPr>
          <w:lang w:val="en-US"/>
        </w:rPr>
        <w:t xml:space="preserve">(hereafter referred to as Practical Farmers) </w:t>
      </w:r>
      <w:r w:rsidR="0072381E">
        <w:rPr>
          <w:lang w:val="en-US"/>
        </w:rPr>
        <w:t>as a peer-to-peer learning community</w:t>
      </w:r>
      <w:r w:rsidR="00650554">
        <w:rPr>
          <w:lang w:val="en-US"/>
        </w:rPr>
        <w:fldChar w:fldCharType="begin"/>
      </w:r>
      <w:r w:rsidR="00621EB7">
        <w:rPr>
          <w:lang w:val="en-US"/>
        </w:rPr>
        <w:instrText xml:space="preserve"> ADDIN ZOTERO_ITEM CSL_CITATION {"citationID":"BOUJYzwa","properties":{"formattedCitation":"\\super 34\\nosupersub{}","plainCitation":"34","noteIndex":0},"citationItems":[{"id":"IV3kKgiz/Nu2uC7sY","uris":["http://zotero.org/users/3599437/items/T4SVAZ8X"],"itemData":{"id":1555,"type":"article-journal","abstract":"Substantial evidence has shown that involvement in peer-to-peer farming networks influences whether a farmer decides to try a new practice. Formally organized farmer networks are emerging as a unique entity that blend the benefits of decentralized exchange of farmer knowledge within the structure of an organization providing a variety of sources of information and forms of engagement. We define formal farmer networks as farmer networks with a distinct membership and organizational structure, leadership that includes farmers, and an emphasis on peer-to-peer learning. This study complements existing ethnographic research on the benefits of organized farmer networking by examining farmers in one longstanding formal farmer network, Practical Farmers of Iowa. Using a nested, mixed-method research design, we analyzed survey and interview data to understand how participation and forms of engagement in the network are associated with the adoption of conservation practices. Responses from 677 farmers from a regular member survey disseminated by Practical Farmers of Iowa in 2013, 2017, and 2020 were pooled and analyzed. GLM binomial and ordered logistic regression results indicate that greater participation in the network, particularly through in-person formats, has a strong and significant association with greater adoption of conservation practices. Logistic regression results show that building relationships in the network is the most important variable for predicting whether a farmer reported adopting conservation practices as a result of participation in PFI. In-depth interviews with 26 surveyed member farmers revealed that PFI supports farmers to adopt by providing information, resources, encouragement, confidence building, and reinforcement. In-person learning formats were more important to farmers relative to independent formats because they were able to have side conversations with other farmers, ask questions, and observe results. We conclude that formal networks are a promising way to expand the use of conservation practices, particularly through targeted efforts to increase relationship building in the network through face-to-face learning opportunities.","container-title":"Agriculture and Human Values","DOI":"10.1007/s10460-023-10451-5","ISSN":"1572-8366","issue":"4","journalAbbreviation":"Agric Hum Values","language":"en","page":"1559-1580","source":"Springer Link","title":"The adoption of conservation practices in the Corn Belt: the role of one formal farmer network, Practical Farmers of Iowa","title-short":"The adoption of conservation practices in the Corn Belt","volume":"40","author":[{"family":"Asprooth","given":"L."},{"family":"Norton","given":"M."},{"family":"Galt","given":"R."}],"issued":{"date-parts":[["2023",12,1]]}}}],"schema":"https://github.com/citation-style-language/schema/raw/master/csl-citation.json"} </w:instrText>
      </w:r>
      <w:r w:rsidR="00650554">
        <w:rPr>
          <w:lang w:val="en-US"/>
        </w:rPr>
        <w:fldChar w:fldCharType="separate"/>
      </w:r>
      <w:r w:rsidR="00621EB7" w:rsidRPr="00621EB7">
        <w:rPr>
          <w:vertAlign w:val="superscript"/>
          <w:lang w:val="en-US"/>
        </w:rPr>
        <w:t>34</w:t>
      </w:r>
      <w:r w:rsidR="00650554">
        <w:rPr>
          <w:lang w:val="en-US"/>
        </w:rPr>
        <w:fldChar w:fldCharType="end"/>
      </w:r>
      <w:r w:rsidR="0072381E">
        <w:rPr>
          <w:lang w:val="en-US"/>
        </w:rPr>
        <w:t xml:space="preserve">, </w:t>
      </w:r>
      <w:r w:rsidR="0039604B">
        <w:rPr>
          <w:lang w:val="en-US"/>
        </w:rPr>
        <w:t xml:space="preserve">partially in response to feeling </w:t>
      </w:r>
      <w:r w:rsidR="00AA0AAE">
        <w:rPr>
          <w:lang w:val="en-US"/>
        </w:rPr>
        <w:t>excluded</w:t>
      </w:r>
      <w:r w:rsidR="0039604B">
        <w:rPr>
          <w:lang w:val="en-US"/>
        </w:rPr>
        <w:t xml:space="preserve"> by the Land Grant</w:t>
      </w:r>
      <w:r w:rsidR="009147B2">
        <w:rPr>
          <w:lang w:val="en-US"/>
        </w:rPr>
        <w:t>’s extension systems</w:t>
      </w:r>
      <w:r w:rsidR="00B41852">
        <w:rPr>
          <w:lang w:val="en-US"/>
        </w:rPr>
        <w:fldChar w:fldCharType="begin"/>
      </w:r>
      <w:r w:rsidR="00621EB7">
        <w:rPr>
          <w:lang w:val="en-US"/>
        </w:rPr>
        <w:instrText xml:space="preserve"> ADDIN ZOTERO_ITEM CSL_CITATION {"citationID":"MSKidoUc","properties":{"formattedCitation":"\\super 35\\nosupersub{}","plainCitation":"35","noteIndex":0},"citationItems":[{"id":562,"uris":["http://zotero.org/users/3599437/items/XMWBMV2K"],"itemData":{"id":562,"type":"article-journal","abstract":"Practical Farmers of Iowa is a grassroots organization whose members conduct research on profitable, environmentally sound alternative production methods on their own farms. The experimental design uses randomized, replicated side-by-side machine-harvested strips running the length of the field. Production techniques investigated include ridge tillage with and without herbicides, ridge tillage and conventional tillage without herbicides, with cover crops, and with late spring soil nitrate tests to determine efficient N application rates. This work has led to effective cooperation among farmers, extension personnel, and university researchers, and has inspired similar activities in other states.","container-title":"American Journal of Alternative Agriculture","DOI":"10.1017/S0889189300003611","ISSN":"1478-5498, 0889-1893","issue":"4","language":"en","page":"163-167","source":"Cambridge University Press","title":"The on-farm research program of Practical Farmers of Iowa","volume":"5","author":[{"family":"Richard","given":""},{"family":"Thompson","given":"Sharon"}],"issued":{"date-parts":[["1990",12]]}}}],"schema":"https://github.com/citation-style-language/schema/raw/master/csl-citation.json"} </w:instrText>
      </w:r>
      <w:r w:rsidR="00B41852">
        <w:rPr>
          <w:lang w:val="en-US"/>
        </w:rPr>
        <w:fldChar w:fldCharType="separate"/>
      </w:r>
      <w:r w:rsidR="00621EB7" w:rsidRPr="00621EB7">
        <w:rPr>
          <w:vertAlign w:val="superscript"/>
          <w:lang w:val="en-US"/>
        </w:rPr>
        <w:t>35</w:t>
      </w:r>
      <w:r w:rsidR="00B41852">
        <w:rPr>
          <w:lang w:val="en-US"/>
        </w:rPr>
        <w:fldChar w:fldCharType="end"/>
      </w:r>
      <w:r w:rsidR="0039604B">
        <w:rPr>
          <w:lang w:val="en-US"/>
        </w:rPr>
        <w:t xml:space="preserve">. </w:t>
      </w:r>
      <w:r w:rsidR="0070647C">
        <w:rPr>
          <w:lang w:val="en-US"/>
        </w:rPr>
        <w:t xml:space="preserve">By listening to these farmers, a researcher </w:t>
      </w:r>
      <w:r w:rsidR="004C5450">
        <w:rPr>
          <w:lang w:val="en-US"/>
        </w:rPr>
        <w:t xml:space="preserve">was inspired to </w:t>
      </w:r>
      <w:r w:rsidR="001E45B6">
        <w:rPr>
          <w:lang w:val="en-US"/>
        </w:rPr>
        <w:t>study</w:t>
      </w:r>
      <w:r w:rsidR="0070647C">
        <w:rPr>
          <w:lang w:val="en-US"/>
        </w:rPr>
        <w:t xml:space="preserve"> </w:t>
      </w:r>
      <w:r w:rsidR="0039604B">
        <w:rPr>
          <w:lang w:val="en-US"/>
        </w:rPr>
        <w:t>low-input system</w:t>
      </w:r>
      <w:r w:rsidR="00D60466">
        <w:rPr>
          <w:lang w:val="en-US"/>
        </w:rPr>
        <w:t xml:space="preserve">s, implementing a </w:t>
      </w:r>
      <w:r w:rsidR="005E531C">
        <w:rPr>
          <w:lang w:val="en-US"/>
        </w:rPr>
        <w:t>trial</w:t>
      </w:r>
      <w:r w:rsidR="004C5450">
        <w:rPr>
          <w:lang w:val="en-US"/>
        </w:rPr>
        <w:t xml:space="preserve"> </w:t>
      </w:r>
      <w:r w:rsidR="001E45B6">
        <w:rPr>
          <w:lang w:val="en-US"/>
        </w:rPr>
        <w:t xml:space="preserve">that became an </w:t>
      </w:r>
      <w:r w:rsidR="008E4F4B">
        <w:rPr>
          <w:lang w:val="en-US"/>
        </w:rPr>
        <w:t>influential</w:t>
      </w:r>
      <w:r w:rsidR="005E531C">
        <w:rPr>
          <w:lang w:val="en-US"/>
        </w:rPr>
        <w:t xml:space="preserve">, long-term </w:t>
      </w:r>
      <w:r w:rsidR="0039604B">
        <w:rPr>
          <w:lang w:val="en-US"/>
        </w:rPr>
        <w:t xml:space="preserve">crop </w:t>
      </w:r>
      <w:r w:rsidR="002C5D33">
        <w:rPr>
          <w:lang w:val="en-US"/>
        </w:rPr>
        <w:t>diversification experiment</w:t>
      </w:r>
      <w:r w:rsidR="00CC6DD8">
        <w:rPr>
          <w:lang w:val="en-US"/>
        </w:rPr>
        <w:fldChar w:fldCharType="begin"/>
      </w:r>
      <w:r w:rsidR="00621EB7">
        <w:rPr>
          <w:lang w:val="en-US"/>
        </w:rPr>
        <w:instrText xml:space="preserve"> ADDIN ZOTERO_ITEM CSL_CITATION {"citationID":"dam3zez5","properties":{"formattedCitation":"\\super 36\\nosupersub{}","plainCitation":"36","noteIndex":0},"citationItems":[{"id":"IV3kKgiz/yoojWC8o","uris":["http://zotero.org/users/3599437/items/VDAAJM8W"],"itemData":{"id":1502,"type":"article-journal","abstract":"Balancing productivity, profitability, and environmental health is a key challenge for agricultural sustainability. Most crop production systems in the United States are characterized by low species and management diversity, high use of fossil energy and agrichemicals, and large negative impacts on the environment. We hypothesized that cropping system diversification would promote ecosystem services that would supplement, and eventually displace, synthetic external inputs used to maintain crop productivity. To test this, we conducted a field study from 2003–2011 in Iowa that included three contrasting systems varying in length of crop sequence and inputs. We compared a conventionally managed 2-yr rotation (maize-soybean) that received fertilizers and herbicides at rates comparable to those used on nearby farms with two more diverse cropping systems: a 3-yr rotation (maize-soybean-small grain + red clover) and a 4-yr rotation (maize-soybean-small grain + alfalfa-alfalfa) managed with lower synthetic N fertilizer and herbicide inputs and periodic applications of cattle manure. Grain yields, mass of harvested products, and profit in the more diverse systems were similar to, or greater than, those in the conventional system, despite reductions of agrichemical inputs. Weeds were suppressed effectively in all systems, but freshwater toxicity of the more diverse systems was two orders of magnitude lower than in the conventional system. Results of our study indicate that more diverse cropping systems can use small amounts of synthetic agrichemical inputs as powerful tools with which to tune, rather than drive, agroecosystem performance, while meeting or exceeding the performance of less diverse systems.","container-title":"PLOS ONE","DOI":"10.1371/journal.pone.0047149","ISSN":"1932-6203","issue":"10","journalAbbreviation":"PLOS ONE","language":"en","note":"publisher: Public Library of Science","page":"e47149","source":"PLoS Journals","title":"Increasing Cropping System Diversity Balances Productivity, Profitability and Environmental Health","volume":"7","author":[{"family":"Davis","given":"Adam S."},{"family":"Hill","given":"Jason D."},{"family":"Chase","given":"Craig A."},{"family":"Johanns","given":"Ann M."},{"family":"Liebman","given":"Matt"}],"issued":{"date-parts":[["2012",10,10]]}}}],"schema":"https://github.com/citation-style-language/schema/raw/master/csl-citation.json"} </w:instrText>
      </w:r>
      <w:r w:rsidR="00CC6DD8">
        <w:rPr>
          <w:lang w:val="en-US"/>
        </w:rPr>
        <w:fldChar w:fldCharType="separate"/>
      </w:r>
      <w:r w:rsidR="00621EB7" w:rsidRPr="00621EB7">
        <w:rPr>
          <w:vertAlign w:val="superscript"/>
          <w:lang w:val="en-US"/>
        </w:rPr>
        <w:t>36</w:t>
      </w:r>
      <w:r w:rsidR="00CC6DD8">
        <w:rPr>
          <w:lang w:val="en-US"/>
        </w:rPr>
        <w:fldChar w:fldCharType="end"/>
      </w:r>
      <w:r w:rsidR="002C5D33">
        <w:rPr>
          <w:lang w:val="en-US"/>
        </w:rPr>
        <w:t xml:space="preserve">. </w:t>
      </w:r>
      <w:r w:rsidR="000C70FE">
        <w:rPr>
          <w:lang w:val="en-US"/>
        </w:rPr>
        <w:t>Researcher participation in the Women Food and Agricultural Network</w:t>
      </w:r>
      <w:r w:rsidR="000C70FE">
        <w:rPr>
          <w:lang w:val="en-US"/>
        </w:rPr>
        <w:fldChar w:fldCharType="begin"/>
      </w:r>
      <w:r w:rsidR="00621EB7">
        <w:rPr>
          <w:lang w:val="en-US"/>
        </w:rPr>
        <w:instrText xml:space="preserve"> ADDIN ZOTERO_ITEM CSL_CITATION {"citationID":"TP2rI0KT","properties":{"formattedCitation":"\\super 37\\nosupersub{}","plainCitation":"37","noteIndex":0},"citationItems":[{"id":"IV3kKgiz/L6VGg2Z8","uris":["http://zotero.org/users/3599437/items/75VTQQ77"],"itemData":{"id":1508,"type":"webpage","container-title":"Women, Food and Agriculture Network","language":"en-US","title":"Women, Food and Agriculture Network","URL":"https://wfan.org","accessed":{"date-parts":[["2024",6,6]]}}}],"schema":"https://github.com/citation-style-language/schema/raw/master/csl-citation.json"} </w:instrText>
      </w:r>
      <w:r w:rsidR="000C70FE">
        <w:rPr>
          <w:lang w:val="en-US"/>
        </w:rPr>
        <w:fldChar w:fldCharType="separate"/>
      </w:r>
      <w:r w:rsidR="00621EB7" w:rsidRPr="00621EB7">
        <w:rPr>
          <w:vertAlign w:val="superscript"/>
          <w:lang w:val="en-US"/>
        </w:rPr>
        <w:t>37</w:t>
      </w:r>
      <w:r w:rsidR="000C70FE">
        <w:rPr>
          <w:lang w:val="en-US"/>
        </w:rPr>
        <w:fldChar w:fldCharType="end"/>
      </w:r>
      <w:r w:rsidR="000C70FE">
        <w:rPr>
          <w:lang w:val="en-US"/>
        </w:rPr>
        <w:t xml:space="preserve"> similarly inspired scientifically </w:t>
      </w:r>
      <w:r w:rsidR="001D1E24">
        <w:rPr>
          <w:lang w:val="en-US"/>
        </w:rPr>
        <w:t xml:space="preserve">insightful </w:t>
      </w:r>
      <w:r w:rsidR="000C70FE">
        <w:rPr>
          <w:lang w:val="en-US"/>
        </w:rPr>
        <w:t>activities with women land owners</w:t>
      </w:r>
      <w:r w:rsidR="000C70FE">
        <w:rPr>
          <w:lang w:val="en-US"/>
        </w:rPr>
        <w:fldChar w:fldCharType="begin"/>
      </w:r>
      <w:r w:rsidR="00621EB7">
        <w:rPr>
          <w:lang w:val="en-US"/>
        </w:rPr>
        <w:instrText xml:space="preserve"> ADDIN ZOTERO_ITEM CSL_CITATION {"citationID":"CaZD1BBj","properties":{"formattedCitation":"\\super 28,29\\nosupersub{}","plainCitation":"28,29","noteIndex":0},"citationItems":[{"id":"IV3kKgiz/PpWBmkDJ","uris":["http://zotero.org/users/3599437/items/ZC7TFG29"],"itemData":{"id":1510,"type":"article-journal","abstract":"Excerpt\nThe future of agriculture, environmental conditions, and the health and vibrancy of rural people and communities depends heavily on the health of the land. Landowners—who may or may not farm, hunt or fish, or even necessarily live on the land (i.e., nonoperators)—manage their capital assets, and in doing so, help determine our collective future as eaters and residents of rural areas by their care and use of the land (Eells and Soulis 2013). This article describes the extent to which women landowners are represented across the United States, either through statistical measurements or through conservation outreach programs meant for women.\nWomen, Food and Agriculture Network (WFAN), a national nonprofit organization based in Iowa, has worked for more than a decade with female nonoperator farmland owners. In 2007, women over the age of 65 owned more than 25% of Iowa's farmland. The typical female sole farmland owner in Iowa is 65 or older, has not participated in management decisions about the farm in the past, and is renting her land to a tenant (Duffy et al. 2008). WFAN's work with women landowners, through its Women Caring for the LandSM program, is framed by what we hear from these women landowners and…","container-title":"Journal of Soil and Water Conservation","DOI":"10.2489/jswc.68.5.121A","ISSN":"0022-4561, 1941-3300","issue":"5","language":"en","license":"© 2013 by the Soil and Water Conservation Society","note":"publisher: Soil and Water Conservation Society\nsection: A Section","page":"121A-123A","source":"www.jswconline.org","title":"Do women farmland owners count in agricultural conservation? A review of research on women farmland owners in the United States","title-short":"Do women farmland owners count in agricultural conservation?","volume":"68","author":[{"family":"Eells","given":"Jean C."},{"family":"Soulis","given":"Jessica"}],"issued":{"date-parts":[["2013",9,1]]}}},{"id":"IV3kKgiz/Z2nXF9u9","uris":["http://zotero.org/users/3599437/items/LBC2XEVP"],"itemData":{"id":1285,"type":"article-journal","abstract":"Women own or co-own approximately half of the farmland in Iowa, United States, yet researchers are only beginning to study these landowners’ social relationships in relation to their land. This study analyzes qualitative data collected in Iowa through a series of meetings hosted by the Women, Food and Agriculture Network (WFAN). I find that social control through exclusion constrains women landowners’ access to information about and implementation of conservation. Specifically, I identify how women landowners experience the social processes of boundary maintenance and othering in land management. These processes create barriers to conservation adoption and maintain gendered agricultural landscapes. The women who participated in WFAN’s conservation programs express their experience of and resistance to dominant narratives as they attempt to create landscape change. These findings highlight the importance of further study of inequality processes and their relation to control of farmland if conservation goals are to be met.","container-title":"Society &amp; Natural Resources","DOI":"10.1080/08941920.2019.1584657","ISSN":"0894-1920","issue":"8","note":"publisher: Routledge\n_eprint: https://doi.org/10.1080/08941920.2019.1584657","page":"893–910","source":"Taylor and Francis+NEJM","title":"“We Don’t Equal Even Just One Man”: Gender and Social Control in Conservation Adoption","title-short":"“We Don’t Equal Even Just One Man”","volume":"32","author":[{"family":"Carter","given":"Angie"}],"issued":{"date-parts":[["2019",8,3]]}}}],"schema":"https://github.com/citation-style-language/schema/raw/master/csl-citation.json"} </w:instrText>
      </w:r>
      <w:r w:rsidR="000C70FE">
        <w:rPr>
          <w:lang w:val="en-US"/>
        </w:rPr>
        <w:fldChar w:fldCharType="separate"/>
      </w:r>
      <w:r w:rsidR="00621EB7" w:rsidRPr="00621EB7">
        <w:rPr>
          <w:vertAlign w:val="superscript"/>
          <w:lang w:val="en-US"/>
        </w:rPr>
        <w:t>28,29</w:t>
      </w:r>
      <w:r w:rsidR="000C70FE">
        <w:rPr>
          <w:lang w:val="en-US"/>
        </w:rPr>
        <w:fldChar w:fldCharType="end"/>
      </w:r>
      <w:r w:rsidR="000C70FE">
        <w:rPr>
          <w:lang w:val="en-US"/>
        </w:rPr>
        <w:t xml:space="preserve">. </w:t>
      </w:r>
      <w:r w:rsidR="008E4F4B">
        <w:rPr>
          <w:lang w:val="en-US"/>
        </w:rPr>
        <w:t xml:space="preserve">More recently, </w:t>
      </w:r>
      <w:r w:rsidR="00A26087">
        <w:rPr>
          <w:lang w:val="en-US"/>
        </w:rPr>
        <w:t xml:space="preserve">Latino farmers </w:t>
      </w:r>
      <w:r w:rsidR="008E4F4B">
        <w:rPr>
          <w:lang w:val="en-US"/>
        </w:rPr>
        <w:t xml:space="preserve">in the Midwest </w:t>
      </w:r>
      <w:r w:rsidR="00A26087">
        <w:rPr>
          <w:lang w:val="en-US"/>
        </w:rPr>
        <w:t xml:space="preserve">have little </w:t>
      </w:r>
      <w:r w:rsidR="00E119AA">
        <w:rPr>
          <w:lang w:val="en-US"/>
        </w:rPr>
        <w:t>institutional support</w:t>
      </w:r>
      <w:r w:rsidR="00954CBC">
        <w:rPr>
          <w:lang w:val="en-US"/>
        </w:rPr>
        <w:t>,</w:t>
      </w:r>
      <w:r w:rsidR="00A26087">
        <w:rPr>
          <w:lang w:val="en-US"/>
        </w:rPr>
        <w:t xml:space="preserve"> and Practical Farmers launched a Latino Engagement program</w:t>
      </w:r>
      <w:r w:rsidR="00FE199B">
        <w:rPr>
          <w:lang w:val="en-US"/>
        </w:rPr>
        <w:t xml:space="preserve"> (</w:t>
      </w:r>
      <w:r w:rsidR="00B736CD">
        <w:rPr>
          <w:lang w:val="en-US"/>
        </w:rPr>
        <w:t>Supplemental Information</w:t>
      </w:r>
      <w:r w:rsidR="00FE199B">
        <w:rPr>
          <w:lang w:val="en-US"/>
        </w:rPr>
        <w:t>)</w:t>
      </w:r>
      <w:r w:rsidR="00671B76">
        <w:rPr>
          <w:lang w:val="en-US"/>
        </w:rPr>
        <w:t xml:space="preserve">. </w:t>
      </w:r>
      <w:r w:rsidR="000C70FE" w:rsidRPr="005822D8">
        <w:rPr>
          <w:color w:val="FF0000"/>
          <w:lang w:val="en-US"/>
        </w:rPr>
        <w:t xml:space="preserve">These are select examples, </w:t>
      </w:r>
      <w:r w:rsidR="00B22E5D" w:rsidRPr="005822D8">
        <w:rPr>
          <w:color w:val="FF0000"/>
          <w:lang w:val="en-US"/>
        </w:rPr>
        <w:t xml:space="preserve">and </w:t>
      </w:r>
      <w:r w:rsidR="00E51DDA" w:rsidRPr="005822D8">
        <w:rPr>
          <w:color w:val="FF0000"/>
          <w:lang w:val="en-US"/>
        </w:rPr>
        <w:t xml:space="preserve">in </w:t>
      </w:r>
      <w:r w:rsidR="00FD0378" w:rsidRPr="005822D8">
        <w:rPr>
          <w:color w:val="FF0000"/>
          <w:lang w:val="en-US"/>
        </w:rPr>
        <w:t>US</w:t>
      </w:r>
      <w:r w:rsidR="00E51DDA" w:rsidRPr="005822D8">
        <w:rPr>
          <w:color w:val="FF0000"/>
          <w:lang w:val="en-US"/>
        </w:rPr>
        <w:t xml:space="preserve"> </w:t>
      </w:r>
      <w:r w:rsidR="00B22E5D" w:rsidRPr="005822D8">
        <w:rPr>
          <w:color w:val="FF0000"/>
          <w:lang w:val="en-US"/>
        </w:rPr>
        <w:t xml:space="preserve">agriculture </w:t>
      </w:r>
      <w:r w:rsidR="00E51DDA" w:rsidRPr="005822D8">
        <w:rPr>
          <w:color w:val="FF0000"/>
          <w:lang w:val="en-US"/>
        </w:rPr>
        <w:t>excluded groups may</w:t>
      </w:r>
      <w:r w:rsidR="00763871" w:rsidRPr="005822D8">
        <w:rPr>
          <w:color w:val="FF0000"/>
          <w:lang w:val="en-US"/>
        </w:rPr>
        <w:t xml:space="preserve"> take many forms,</w:t>
      </w:r>
      <w:r w:rsidR="00E51DDA" w:rsidRPr="005822D8">
        <w:rPr>
          <w:color w:val="FF0000"/>
          <w:lang w:val="en-US"/>
        </w:rPr>
        <w:t xml:space="preserve"> </w:t>
      </w:r>
      <w:r w:rsidR="007759D7" w:rsidRPr="005822D8">
        <w:rPr>
          <w:color w:val="FF0000"/>
          <w:lang w:val="en-US"/>
        </w:rPr>
        <w:t xml:space="preserve">including but not limited to </w:t>
      </w:r>
      <w:r w:rsidR="00291DF9" w:rsidRPr="005822D8">
        <w:rPr>
          <w:color w:val="FF0000"/>
          <w:lang w:val="en-US"/>
        </w:rPr>
        <w:t xml:space="preserve">minority, </w:t>
      </w:r>
      <w:r w:rsidR="00FD0378" w:rsidRPr="005822D8">
        <w:rPr>
          <w:color w:val="FF0000"/>
          <w:lang w:val="en-US"/>
        </w:rPr>
        <w:t>tenant,</w:t>
      </w:r>
      <w:r w:rsidR="00F2696B" w:rsidRPr="005822D8">
        <w:rPr>
          <w:color w:val="FF0000"/>
          <w:lang w:val="en-US"/>
        </w:rPr>
        <w:t xml:space="preserve"> queer</w:t>
      </w:r>
      <w:r w:rsidR="008C4D81" w:rsidRPr="005822D8">
        <w:rPr>
          <w:color w:val="FF0000"/>
          <w:lang w:val="en-US"/>
        </w:rPr>
        <w:t xml:space="preserve">, or immigrant </w:t>
      </w:r>
      <w:r w:rsidR="00291DF9" w:rsidRPr="005822D8">
        <w:rPr>
          <w:color w:val="FF0000"/>
          <w:lang w:val="en-US"/>
        </w:rPr>
        <w:t>farmers</w:t>
      </w:r>
      <w:r w:rsidR="00F2696B" w:rsidRPr="005822D8">
        <w:rPr>
          <w:color w:val="FF0000"/>
          <w:lang w:val="en-US"/>
        </w:rPr>
        <w:t>;</w:t>
      </w:r>
      <w:r w:rsidR="003A030D" w:rsidRPr="005822D8">
        <w:rPr>
          <w:color w:val="FF0000"/>
          <w:lang w:val="en-US"/>
        </w:rPr>
        <w:t xml:space="preserve"> or </w:t>
      </w:r>
      <w:r w:rsidR="00430422" w:rsidRPr="005822D8">
        <w:rPr>
          <w:color w:val="FF0000"/>
          <w:lang w:val="en-US"/>
        </w:rPr>
        <w:t xml:space="preserve">organic, low-input, </w:t>
      </w:r>
      <w:r w:rsidR="00906334" w:rsidRPr="005822D8">
        <w:rPr>
          <w:color w:val="FF0000"/>
          <w:lang w:val="en-US"/>
        </w:rPr>
        <w:t>small,</w:t>
      </w:r>
      <w:r w:rsidR="003C3EE0" w:rsidRPr="005822D8">
        <w:rPr>
          <w:color w:val="FF0000"/>
          <w:lang w:val="en-US"/>
        </w:rPr>
        <w:t xml:space="preserve"> diversified,</w:t>
      </w:r>
      <w:r w:rsidR="00906334" w:rsidRPr="005822D8">
        <w:rPr>
          <w:color w:val="FF0000"/>
          <w:lang w:val="en-US"/>
        </w:rPr>
        <w:t xml:space="preserve"> </w:t>
      </w:r>
      <w:r w:rsidR="00906334">
        <w:rPr>
          <w:color w:val="FF0000"/>
          <w:lang w:val="en-US"/>
        </w:rPr>
        <w:t xml:space="preserve">or </w:t>
      </w:r>
      <w:r w:rsidR="00430422" w:rsidRPr="00C66D19">
        <w:rPr>
          <w:color w:val="FF0000"/>
          <w:lang w:val="en-US"/>
        </w:rPr>
        <w:t>low-mechanization farms</w:t>
      </w:r>
      <w:r w:rsidR="00F2696B" w:rsidRPr="00C66D19">
        <w:rPr>
          <w:color w:val="FF0000"/>
          <w:lang w:val="en-US"/>
        </w:rPr>
        <w:t>.</w:t>
      </w:r>
      <w:r w:rsidR="005F5DD2">
        <w:rPr>
          <w:lang w:val="en-US"/>
        </w:rPr>
        <w:t xml:space="preserve"> </w:t>
      </w:r>
    </w:p>
    <w:p w14:paraId="2C8A2FB3" w14:textId="2208BB3E" w:rsidR="00A30E15" w:rsidRPr="0029011A" w:rsidRDefault="00A30E15" w:rsidP="00A30E15">
      <w:pPr>
        <w:pStyle w:val="Heading2"/>
        <w:rPr>
          <w:rStyle w:val="Heading3Char"/>
          <w:lang w:val="en-US"/>
        </w:rPr>
      </w:pPr>
      <w:r>
        <w:rPr>
          <w:rStyle w:val="Heading3Char"/>
          <w:lang w:val="en-US"/>
        </w:rPr>
        <w:t xml:space="preserve">2.2 </w:t>
      </w:r>
      <w:r w:rsidR="00F1647C">
        <w:rPr>
          <w:rStyle w:val="Heading3Char"/>
          <w:lang w:val="en-US"/>
        </w:rPr>
        <w:t>Leveraging science</w:t>
      </w:r>
    </w:p>
    <w:p w14:paraId="292F82C1" w14:textId="089896DD" w:rsidR="00A30E15" w:rsidRDefault="00A30E15" w:rsidP="00A30E15">
      <w:pPr>
        <w:rPr>
          <w:lang w:val="en-US"/>
        </w:rPr>
      </w:pPr>
      <w:r>
        <w:rPr>
          <w:lang w:val="en-US"/>
        </w:rPr>
        <w:t>B</w:t>
      </w:r>
      <w:r w:rsidRPr="0029011A">
        <w:rPr>
          <w:lang w:val="en-US"/>
        </w:rPr>
        <w:t xml:space="preserve">y leveraging their scientific training, agricultural scientists have great potential to contribute to documentation of </w:t>
      </w:r>
      <w:r>
        <w:rPr>
          <w:lang w:val="en-US"/>
        </w:rPr>
        <w:t>power imbalances</w:t>
      </w:r>
      <w:r w:rsidR="00EB4FDF">
        <w:rPr>
          <w:lang w:val="en-US"/>
        </w:rPr>
        <w:t xml:space="preserve"> (Table 2)</w:t>
      </w:r>
      <w:r>
        <w:rPr>
          <w:lang w:val="en-US"/>
        </w:rPr>
        <w:t xml:space="preserve">, and therefore support their mitigation. For example, a </w:t>
      </w:r>
      <w:r w:rsidRPr="0029011A">
        <w:rPr>
          <w:lang w:val="en-US"/>
        </w:rPr>
        <w:t>series of studies</w:t>
      </w:r>
      <w:r>
        <w:rPr>
          <w:lang w:val="en-US"/>
        </w:rPr>
        <w:t xml:space="preserve"> documented significant</w:t>
      </w:r>
      <w:r w:rsidR="001263D3">
        <w:rPr>
          <w:lang w:val="en-US"/>
        </w:rPr>
        <w:t>ly longer-term</w:t>
      </w:r>
      <w:r>
        <w:rPr>
          <w:lang w:val="en-US"/>
        </w:rPr>
        <w:t xml:space="preserve"> soil degradation and crop yield losses </w:t>
      </w:r>
      <w:r w:rsidR="001263D3">
        <w:rPr>
          <w:lang w:val="en-US"/>
        </w:rPr>
        <w:t xml:space="preserve">than assumed by the </w:t>
      </w:r>
      <w:r w:rsidR="00EF4A52">
        <w:rPr>
          <w:lang w:val="en-US"/>
        </w:rPr>
        <w:t xml:space="preserve">laws dictating </w:t>
      </w:r>
      <w:r>
        <w:rPr>
          <w:lang w:val="en-US"/>
        </w:rPr>
        <w:t xml:space="preserve">required remediation </w:t>
      </w:r>
      <w:r w:rsidR="001263D3">
        <w:rPr>
          <w:lang w:val="en-US"/>
        </w:rPr>
        <w:t xml:space="preserve">periods </w:t>
      </w:r>
      <w:r>
        <w:rPr>
          <w:lang w:val="en-US"/>
        </w:rPr>
        <w:t xml:space="preserve">accompanying underground pipeline installation </w:t>
      </w:r>
      <w:r>
        <w:rPr>
          <w:lang w:val="en-US"/>
        </w:rPr>
        <w:fldChar w:fldCharType="begin"/>
      </w:r>
      <w:r w:rsidR="00621EB7">
        <w:rPr>
          <w:lang w:val="en-US"/>
        </w:rPr>
        <w:instrText xml:space="preserve"> ADDIN ZOTERO_ITEM CSL_CITATION {"citationID":"nmTfnvQM","properties":{"formattedCitation":"\\super 38\\uc0\\u8211{}40\\nosupersub{}","plainCitation":"38–40","noteIndex":0},"citationItems":[{"id":"IV3kKgiz/Q0YXmYCY","uris":["http://zotero.org/users/3599437/items/6FB9NPWL"],"itemData":{"id":1351,"type":"article-journal","abstract":"Degradation of natural resources, including increased soil compaction, soil horizon mixing, and decreased crop yields have been common outcomes of underground pipeline installation. However, most of the research documenting the impacts of pipeline installation on soil and crops was conducted before contemporary best management practices were developed and implemented. The objective of this study was to evaluate the impact of pipeline installation on soils and field crops after a 4- to 5-year remediation period, coinciding with the end of landowner compensation and when sites are considered fully remediated by pipeline companies. We report soil properties and corn (Zea mays L.) and soybean [Glycine max (L.) Merr.] yields from three independently operated pipelines at 29 sites across 8 Ohio counties. We observed significant degradation in soil physical properties, such as surface penetration resistance (15.3% increase) and mean weight diameter of soil aggregates (13.6% decrease) in right-of-way (ROW) areas compared with adjacent (ADJ) areas, respectively. Soils in ROW showed evidence of soil horizon mixing, with 25.0 g kg−1 higher clay compared with ADJ areas. Soil degradation resulted in decreases of 23.8% and 19.5% in corn yields and 7.4% and 12.5% in soybean yields during 2020 and 2021, respectively. Widespread disturbance persisted 5 years following pipeline installation in soil physical, chemical, and biological properties. Current best management practices of pipeline installation and remediation employed by three companies were insufficient to combat widespread soil degradation and crop yield loss.","container-title":"Soil Science Society of America Journal","DOI":"10.1002/saj2.20506","ISSN":"1435-0661","issue":"2","language":"en","license":"© 2022 The Authors. Soil Science Society of America Journal published by Wiley Periodicals LLC on behalf of Soil Science Society of America.","note":"_eprint: https://onlinelibrary.wiley.com/doi/pdf/10.1002/saj2.20506","page":"350-364","source":"Wiley Online Library","title":"Soil degradation and crop yield declines persist 5 years after pipeline installations","volume":"87","author":[{"family":"Brehm","given":"Theresa"},{"family":"Culman","given":"Steve"}],"issued":{"date-parts":[["2023"]]}}},{"id":"IV3kKgiz/ZpiSc4M6","uris":["http://zotero.org/users/3599437/items/DR3U2MRW"],"itemData":{"id":1489,"type":"article-journal","abstract":"Persistence of subsoil compaction in construction right-of-way (ROW) areas is a major cropland concern following installation of underground pipelines. Soil physical disturbance and remediation practices including removal of topsoil, subsoil tillage and replacement of topsoil were investigated in a soybean–corn rotation field, which was located within a pipeline ROW. The objectives of the study were to investigate the effectiveness of subsoil tillage (300 and 450 mm) applied shortly after the pipeline installation used to help restore soil physical properties and to recover crop yields. Soil bulk density, soil cone index and crop yields (soybean and corn) from three ROW trafficked zones (Z1, Z2 and Z3) and adjacent unaffected zones were compared at one year and two years after pipeline installation. Compared to 300 mm of subsoil tillage in the ROW zones, 450 mm of subsoil tillage did not significantly improve the soil bulk density and crop (soybean and corn) yields. Compared to 300 mm of subsoil tillage, 450 mm of subsoil tillage created significantly lower soil cone index values within the treated soil layer. Compared to yield data from the adjacent unaffected zones, the ROW zones (Z1, Z2 and Z3) had statistically significant (p &lt; .05) crop yield declines of 25% in soybean (2017) and 15% in corn (2018). The near-term soil physical properties and crop yield have been improved from the subsoil tillage applied in the affected zones; however, their recovery to normal conditions as in the unaffected areas has not been achieved within the 2-year period.","container-title":"Soil Use and Management","DOI":"10.1111/sum.12623","ISSN":"1475-2743","issue":"3","language":"en","license":"© 2020 British Society of Soil Science","note":"_eprint: https://onlinelibrary.wiley.com/doi/pdf/10.1111/sum.12623","page":"545-555","source":"Wiley Online Library","title":"Effect of subsoil tillage during pipeline construction activities on near-term soil physical properties and crop yields in the right-of-way","volume":"37","author":[{"family":"Tekeste","given":"Mehari Z."},{"family":"Ebrahimi","given":"Elnaz"},{"family":"Hanna","given":"Mark H."},{"family":"Neideigh","given":"Erica R."},{"family":"Horton","given":"Robert"}],"issued":{"date-parts":[["2021"]]}}},{"id":"IV3kKgiz/SMDS0AY5","uris":["http://zotero.org/users/3599437/items/FXBWJTSU"],"itemData":{"id":1544,"type":"article-journal","abstract":"Oil and natural gas pipelines are essential to the transport of energy materials, but construction of these pipelines commonly causes disturbance to ecosystems. Due to variability in pipeline installation practices and environments, drawing consensus about how pipeline installations typically impact ecosystems is challenging. Here, we performed a systematic literature review to compile studies that have evaluated impacts of pipeline installation on soil and plant properties. We found 34 studies reporting pipeline impacts on agricultural and natural ecosystems from eight countries. We quantified and synthesized the magnitude of responses and found that the majority of studies found pipeline installation resulted in soil degradation via increased compaction and soil mixing, paired with decreased aggregate stability and soil carbon (C) relative to adjacent, undisturbed areas. Averaged across all studies, aggregate stability decreased 44.8%, water infiltration was reduced 85.6%, and compaction via penetration resistance increased 40.9% over pipeline areas relative to nondisturbed adjacent areas. This soil degradation led to general declines in plant productivity, with 15 out of 25 studies documenting declines in crop yields (6.2–45.6%) and six out of nine studies reporting decreased biomass from natural ecosystems (1.7–56.8%). We conclude from our quantitative synthesis that pipeline installation typically results in degraded soil and vegetation resources, and this can persist for many years following installation.","container-title":"Agrosystems, Geosciences &amp; Environment","DOI":"10.1002/agg2.20312","ISSN":"2639-6696","issue":"4","language":"en","license":"© 2022 The Authors. Agrosystems, Geosciences &amp; Environment published by Wiley Periodicals LLC on behalf of Crop Science Society of America and American Society of Agronomy.","note":"_eprint: https://onlinelibrary.wiley.com/doi/pdf/10.1002/agg2.20312","page":"e20312","source":"Wiley Online Library","title":"Pipeline installation effects on soils and plants: A review and quantitative synthesis","title-short":"Pipeline installation effects on soils and plants","volume":"5","author":[{"family":"Brehm","given":"Theresa"},{"family":"Culman","given":"Steve"}],"issued":{"date-parts":[["2022"]]}}}],"schema":"https://github.com/citation-style-language/schema/raw/master/csl-citation.json"} </w:instrText>
      </w:r>
      <w:r>
        <w:rPr>
          <w:lang w:val="en-US"/>
        </w:rPr>
        <w:fldChar w:fldCharType="separate"/>
      </w:r>
      <w:r w:rsidR="00621EB7" w:rsidRPr="00621EB7">
        <w:rPr>
          <w:vertAlign w:val="superscript"/>
        </w:rPr>
        <w:t>38–40</w:t>
      </w:r>
      <w:r>
        <w:rPr>
          <w:lang w:val="en-US"/>
        </w:rPr>
        <w:fldChar w:fldCharType="end"/>
      </w:r>
      <w:r w:rsidR="00EF4A52">
        <w:rPr>
          <w:lang w:val="en-US"/>
        </w:rPr>
        <w:t xml:space="preserve">. </w:t>
      </w:r>
      <w:r w:rsidR="00EF4A52" w:rsidRPr="00621EB7">
        <w:rPr>
          <w:color w:val="FF0000"/>
          <w:lang w:val="en-US"/>
        </w:rPr>
        <w:t>This scientific effort t</w:t>
      </w:r>
      <w:r w:rsidR="001263D3" w:rsidRPr="00621EB7">
        <w:rPr>
          <w:color w:val="FF0000"/>
          <w:lang w:val="en-US"/>
        </w:rPr>
        <w:t>hus document</w:t>
      </w:r>
      <w:r w:rsidR="00EF4A52" w:rsidRPr="00621EB7">
        <w:rPr>
          <w:color w:val="FF0000"/>
          <w:lang w:val="en-US"/>
        </w:rPr>
        <w:t>ed</w:t>
      </w:r>
      <w:r w:rsidR="001263D3" w:rsidRPr="00621EB7">
        <w:rPr>
          <w:color w:val="FF0000"/>
          <w:lang w:val="en-US"/>
        </w:rPr>
        <w:t xml:space="preserve"> a</w:t>
      </w:r>
      <w:r w:rsidR="00D25072" w:rsidRPr="00621EB7">
        <w:rPr>
          <w:color w:val="FF0000"/>
          <w:lang w:val="en-US"/>
        </w:rPr>
        <w:t>n important</w:t>
      </w:r>
      <w:r w:rsidR="001263D3" w:rsidRPr="00621EB7">
        <w:rPr>
          <w:color w:val="FF0000"/>
          <w:lang w:val="en-US"/>
        </w:rPr>
        <w:t xml:space="preserve"> structural power imbalance.</w:t>
      </w:r>
      <w:r w:rsidR="00EF4A52" w:rsidRPr="00621EB7">
        <w:rPr>
          <w:color w:val="FF0000"/>
          <w:lang w:val="en-US"/>
        </w:rPr>
        <w:t xml:space="preserve"> However, science can also be used to </w:t>
      </w:r>
      <w:r w:rsidR="008728E6" w:rsidRPr="00621EB7">
        <w:rPr>
          <w:color w:val="FF0000"/>
          <w:lang w:val="en-US"/>
        </w:rPr>
        <w:t xml:space="preserve">passively implement a </w:t>
      </w:r>
      <w:r w:rsidR="00EF4A52" w:rsidRPr="00621EB7">
        <w:rPr>
          <w:color w:val="FF0000"/>
          <w:lang w:val="en-US"/>
        </w:rPr>
        <w:t xml:space="preserve">power imbalance. For example, US Land Grant </w:t>
      </w:r>
      <w:r w:rsidR="0019603D" w:rsidRPr="00621EB7">
        <w:rPr>
          <w:color w:val="FF0000"/>
          <w:lang w:val="en-US"/>
        </w:rPr>
        <w:t>u</w:t>
      </w:r>
      <w:r w:rsidRPr="00621EB7">
        <w:rPr>
          <w:color w:val="FF0000"/>
          <w:lang w:val="en-US"/>
        </w:rPr>
        <w:t>niversit</w:t>
      </w:r>
      <w:r w:rsidR="0019603D" w:rsidRPr="00621EB7">
        <w:rPr>
          <w:color w:val="FF0000"/>
          <w:lang w:val="en-US"/>
        </w:rPr>
        <w:t xml:space="preserve">ies have </w:t>
      </w:r>
      <w:r w:rsidR="00EF4A52" w:rsidRPr="00621EB7">
        <w:rPr>
          <w:color w:val="FF0000"/>
          <w:lang w:val="en-US"/>
        </w:rPr>
        <w:t xml:space="preserve">traditionally </w:t>
      </w:r>
      <w:r w:rsidR="0019603D" w:rsidRPr="00621EB7">
        <w:rPr>
          <w:color w:val="FF0000"/>
          <w:lang w:val="en-US"/>
        </w:rPr>
        <w:t xml:space="preserve">wielded </w:t>
      </w:r>
      <w:r w:rsidR="00F0353C" w:rsidRPr="00621EB7">
        <w:rPr>
          <w:color w:val="FF0000"/>
          <w:lang w:val="en-US"/>
        </w:rPr>
        <w:t>unique</w:t>
      </w:r>
      <w:r w:rsidR="0019603D" w:rsidRPr="00621EB7">
        <w:rPr>
          <w:color w:val="FF0000"/>
          <w:lang w:val="en-US"/>
        </w:rPr>
        <w:t xml:space="preserve"> power in generating</w:t>
      </w:r>
      <w:r w:rsidRPr="00621EB7">
        <w:rPr>
          <w:color w:val="FF0000"/>
          <w:lang w:val="en-US"/>
        </w:rPr>
        <w:t xml:space="preserve"> nutrient </w:t>
      </w:r>
      <w:r w:rsidR="00270305" w:rsidRPr="00621EB7">
        <w:rPr>
          <w:color w:val="FF0000"/>
          <w:lang w:val="en-US"/>
        </w:rPr>
        <w:t xml:space="preserve">application </w:t>
      </w:r>
      <w:r w:rsidRPr="00621EB7">
        <w:rPr>
          <w:color w:val="FF0000"/>
          <w:lang w:val="en-US"/>
        </w:rPr>
        <w:t xml:space="preserve">recommendations </w:t>
      </w:r>
      <w:r w:rsidR="0024457A" w:rsidRPr="00621EB7">
        <w:rPr>
          <w:color w:val="FF0000"/>
          <w:lang w:val="en-US"/>
        </w:rPr>
        <w:t xml:space="preserve">using </w:t>
      </w:r>
      <w:r w:rsidRPr="00621EB7">
        <w:rPr>
          <w:color w:val="FF0000"/>
          <w:lang w:val="en-US"/>
        </w:rPr>
        <w:t>top-down,</w:t>
      </w:r>
      <w:r w:rsidR="00EF4A52" w:rsidRPr="00621EB7">
        <w:rPr>
          <w:color w:val="FF0000"/>
          <w:lang w:val="en-US"/>
        </w:rPr>
        <w:t xml:space="preserve"> siloed experiments (that </w:t>
      </w:r>
      <w:r w:rsidR="00F21A0C" w:rsidRPr="00621EB7">
        <w:rPr>
          <w:color w:val="FF0000"/>
          <w:lang w:val="en-US"/>
        </w:rPr>
        <w:t>often lack statistical power</w:t>
      </w:r>
      <w:r w:rsidRPr="00621EB7">
        <w:rPr>
          <w:color w:val="FF0000"/>
          <w:lang w:val="en-US"/>
        </w:rPr>
        <w:fldChar w:fldCharType="begin"/>
      </w:r>
      <w:r w:rsidR="00621EB7" w:rsidRPr="00621EB7">
        <w:rPr>
          <w:color w:val="FF0000"/>
          <w:lang w:val="en-US"/>
        </w:rPr>
        <w:instrText xml:space="preserve"> ADDIN ZOTERO_ITEM CSL_CITATION {"citationID":"U06N5Gez","properties":{"formattedCitation":"\\super 41\\nosupersub{}","plainCitation":"41","noteIndex":0},"citationItems":[{"id":"IV3kKgiz/YlHYRdDV","uris":["http://zotero.org/users/3599437/items/RJ82J8BQ"],"itemData":{"id":1491,"type":"article-journal","abstract":"For decades, agronomists have invested time and resources to identify the optimum nitrogen (N) rates for cereal crops. The most common method for estimating the agronomic optimum N rate (AONR) is to design a field experiment with several N fertilizer rates and fit a regression model to the yield observations. Here, we concentrate on its accuracy and precision given choices of experimental design and statistical analysis. Our first finding is that the choice of functional form has a large agronomic effect on the estimate of the AONR, and this depends on the data-generating model. Our second finding is that improving the precision and accuracy of AONR estimates will demand an increase in the number of N rates and replications. Finally, we propose that using either the best-fitting model or a weighted model is preferable to always choosing either the linear-plateau (negative bias) or quadratic-plateau (positive bias) models.","container-title":"Agricultural &amp; Environmental Letters","DOI":"10.1002/ael2.20075","ISSN":"2471-9625","issue":"1","language":"en","license":"© 2022 The Authors. Agricultural &amp; Environmental Letters published by Wiley Periodicals LLC on behalf of American Society of Agronomy, Crop Science Society of America, and Soil Science Society of America.","note":"_eprint: https://onlinelibrary.wiley.com/doi/pdf/10.1002/ael2.20075","page":"e20075","source":"Wiley Online Library","title":"How can we estimate optimum fertilizer rates with accuracy and precision?","volume":"7","author":[{"family":"Miguez","given":"Fernando E."},{"family":"Poffenbarger","given":"Hanna"}],"issued":{"date-parts":[["2022"]]}}}],"schema":"https://github.com/citation-style-language/schema/raw/master/csl-citation.json"} </w:instrText>
      </w:r>
      <w:r w:rsidRPr="00621EB7">
        <w:rPr>
          <w:color w:val="FF0000"/>
          <w:lang w:val="en-US"/>
        </w:rPr>
        <w:fldChar w:fldCharType="separate"/>
      </w:r>
      <w:r w:rsidR="00621EB7" w:rsidRPr="00621EB7">
        <w:rPr>
          <w:color w:val="FF0000"/>
          <w:vertAlign w:val="superscript"/>
          <w:lang w:val="en-US"/>
        </w:rPr>
        <w:t>41</w:t>
      </w:r>
      <w:r w:rsidRPr="00621EB7">
        <w:rPr>
          <w:color w:val="FF0000"/>
          <w:lang w:val="en-US"/>
        </w:rPr>
        <w:fldChar w:fldCharType="end"/>
      </w:r>
      <w:r w:rsidR="00EF4A52" w:rsidRPr="00621EB7">
        <w:rPr>
          <w:color w:val="FF0000"/>
          <w:lang w:val="en-US"/>
        </w:rPr>
        <w:t>)</w:t>
      </w:r>
      <w:r w:rsidRPr="00621EB7">
        <w:rPr>
          <w:color w:val="FF0000"/>
          <w:lang w:val="en-US"/>
        </w:rPr>
        <w:t xml:space="preserve"> </w:t>
      </w:r>
      <w:r w:rsidR="00F21A0C" w:rsidRPr="00621EB7">
        <w:rPr>
          <w:color w:val="FF0000"/>
          <w:lang w:val="en-US"/>
        </w:rPr>
        <w:t xml:space="preserve">using data that is not made publicly available and without </w:t>
      </w:r>
      <w:r w:rsidRPr="00621EB7">
        <w:rPr>
          <w:color w:val="FF0000"/>
          <w:lang w:val="en-US"/>
        </w:rPr>
        <w:t xml:space="preserve">extensive input from the public, farmers, or </w:t>
      </w:r>
      <w:r w:rsidR="00DE55BE" w:rsidRPr="00621EB7">
        <w:rPr>
          <w:color w:val="FF0000"/>
          <w:lang w:val="en-US"/>
        </w:rPr>
        <w:t>peer review</w:t>
      </w:r>
      <w:r w:rsidRPr="00621EB7">
        <w:rPr>
          <w:color w:val="FF0000"/>
          <w:lang w:val="en-US"/>
        </w:rPr>
        <w:t xml:space="preserve">. </w:t>
      </w:r>
      <w:r w:rsidR="00F21A0C" w:rsidRPr="00621EB7">
        <w:rPr>
          <w:color w:val="FF0000"/>
          <w:lang w:val="en-US"/>
        </w:rPr>
        <w:t>Driven largely by water quality concerns, the public has begun to demand more transparency with regards to agricultural nutrient management</w:t>
      </w:r>
      <w:r w:rsidR="00136412" w:rsidRPr="00621EB7">
        <w:rPr>
          <w:color w:val="FF0000"/>
          <w:lang w:val="en-US"/>
        </w:rPr>
        <w:t xml:space="preserve"> in the US</w:t>
      </w:r>
      <w:r w:rsidR="00F21A0C" w:rsidRPr="00621EB7">
        <w:rPr>
          <w:color w:val="FF0000"/>
          <w:lang w:val="en-US"/>
        </w:rPr>
        <w:t xml:space="preserve">, prompting </w:t>
      </w:r>
      <w:r w:rsidRPr="00621EB7">
        <w:rPr>
          <w:color w:val="FF0000"/>
          <w:lang w:val="en-US"/>
        </w:rPr>
        <w:t>farmer</w:t>
      </w:r>
      <w:r w:rsidR="008E4670" w:rsidRPr="00621EB7">
        <w:rPr>
          <w:color w:val="FF0000"/>
          <w:lang w:val="en-US"/>
        </w:rPr>
        <w:t>s</w:t>
      </w:r>
      <w:r w:rsidRPr="00621EB7">
        <w:rPr>
          <w:color w:val="FF0000"/>
          <w:lang w:val="en-US"/>
        </w:rPr>
        <w:t xml:space="preserve"> and universities </w:t>
      </w:r>
      <w:r w:rsidR="00F21A0C" w:rsidRPr="00621EB7">
        <w:rPr>
          <w:color w:val="FF0000"/>
          <w:lang w:val="en-US"/>
        </w:rPr>
        <w:t xml:space="preserve">to </w:t>
      </w:r>
      <w:r w:rsidRPr="00621EB7">
        <w:rPr>
          <w:color w:val="FF0000"/>
          <w:lang w:val="en-US"/>
        </w:rPr>
        <w:t xml:space="preserve">reimagine </w:t>
      </w:r>
      <w:r w:rsidR="00F21A0C" w:rsidRPr="00621EB7">
        <w:rPr>
          <w:color w:val="FF0000"/>
          <w:lang w:val="en-US"/>
        </w:rPr>
        <w:t xml:space="preserve">how nutrient recommendations are created. </w:t>
      </w:r>
      <w:r w:rsidR="00F21A0C">
        <w:rPr>
          <w:lang w:val="en-US"/>
        </w:rPr>
        <w:t xml:space="preserve">New programs are </w:t>
      </w:r>
      <w:r>
        <w:rPr>
          <w:lang w:val="en-US"/>
        </w:rPr>
        <w:t>democratiz</w:t>
      </w:r>
      <w:r w:rsidR="00F21A0C">
        <w:rPr>
          <w:lang w:val="en-US"/>
        </w:rPr>
        <w:t>ing</w:t>
      </w:r>
      <w:r>
        <w:rPr>
          <w:lang w:val="en-US"/>
        </w:rPr>
        <w:t xml:space="preserve"> and contextualiz</w:t>
      </w:r>
      <w:r w:rsidR="00F21A0C">
        <w:rPr>
          <w:lang w:val="en-US"/>
        </w:rPr>
        <w:t>ing</w:t>
      </w:r>
      <w:r>
        <w:rPr>
          <w:lang w:val="en-US"/>
        </w:rPr>
        <w:t xml:space="preserve"> recommendations</w:t>
      </w:r>
      <w:r w:rsidR="008F0247">
        <w:rPr>
          <w:lang w:val="en-US"/>
        </w:rPr>
        <w:t xml:space="preserve"> using </w:t>
      </w:r>
      <w:r w:rsidR="00015B96">
        <w:rPr>
          <w:lang w:val="en-US"/>
        </w:rPr>
        <w:t xml:space="preserve">open-source methodologies and </w:t>
      </w:r>
      <w:r w:rsidR="004F637D">
        <w:rPr>
          <w:lang w:val="en-US"/>
        </w:rPr>
        <w:t>modern computing power</w:t>
      </w:r>
      <w:r w:rsidR="00AE296C">
        <w:rPr>
          <w:lang w:val="en-US"/>
        </w:rPr>
        <w:t xml:space="preserve"> capabilities</w:t>
      </w:r>
      <w:r>
        <w:rPr>
          <w:lang w:val="en-US"/>
        </w:rPr>
        <w:t>,</w:t>
      </w:r>
      <w:r w:rsidR="00015B96">
        <w:rPr>
          <w:lang w:val="en-US"/>
        </w:rPr>
        <w:t xml:space="preserve"> while also </w:t>
      </w:r>
      <w:r>
        <w:rPr>
          <w:lang w:val="en-US"/>
        </w:rPr>
        <w:t xml:space="preserve">supporting horizontal knowledge exchange. Iowa State University recently launched an ambitious program wherein farmers volunteer to </w:t>
      </w:r>
      <w:r w:rsidRPr="0029011A">
        <w:rPr>
          <w:lang w:val="en-US"/>
        </w:rPr>
        <w:t>perform nitrogen rate trials in their own production contexts</w:t>
      </w:r>
      <w:r>
        <w:rPr>
          <w:lang w:val="en-US"/>
        </w:rPr>
        <w:fldChar w:fldCharType="begin"/>
      </w:r>
      <w:r w:rsidR="00621EB7">
        <w:rPr>
          <w:lang w:val="en-US"/>
        </w:rPr>
        <w:instrText xml:space="preserve"> ADDIN ZOTERO_ITEM CSL_CITATION {"citationID":"l25bAG4J","properties":{"formattedCitation":"\\super 42\\nosupersub{}","plainCitation":"42","noteIndex":0},"citationItems":[{"id":"IV3kKgiz/LfUsmMus","uris":["http://zotero.org/users/3599437/items/VZJ4DIIN"],"itemData":{"id":1495,"type":"webpage","abstract":"Recruiting Farmer Collaborators for 2024 Would you like to better understand and predict the optimum nitrogen fertilizer rate within and across your fields? We’re looking for farmers to participate in […]","container-title":"Department of Agronomy","language":"en-US","title":"Iowa Nitrogen Initiative","URL":"https://www.agron.iastate.edu/portfolio/iowa-nitrogen-initiative/","accessed":{"date-parts":[["2024",6,6]]}}}],"schema":"https://github.com/citation-style-language/schema/raw/master/csl-citation.json"} </w:instrText>
      </w:r>
      <w:r>
        <w:rPr>
          <w:lang w:val="en-US"/>
        </w:rPr>
        <w:fldChar w:fldCharType="separate"/>
      </w:r>
      <w:r w:rsidR="00621EB7" w:rsidRPr="00621EB7">
        <w:rPr>
          <w:vertAlign w:val="superscript"/>
          <w:lang w:val="en-US"/>
        </w:rPr>
        <w:t>42</w:t>
      </w:r>
      <w:r>
        <w:rPr>
          <w:lang w:val="en-US"/>
        </w:rPr>
        <w:fldChar w:fldCharType="end"/>
      </w:r>
      <w:r w:rsidR="00015B96">
        <w:rPr>
          <w:lang w:val="en-US"/>
        </w:rPr>
        <w:t xml:space="preserve">, increasing the relevance of the data driving the recommendations. </w:t>
      </w:r>
      <w:r>
        <w:rPr>
          <w:lang w:val="en-US"/>
        </w:rPr>
        <w:t xml:space="preserve">The data </w:t>
      </w:r>
      <w:r w:rsidR="007678D8">
        <w:rPr>
          <w:lang w:val="en-US"/>
        </w:rPr>
        <w:t>will be</w:t>
      </w:r>
      <w:r>
        <w:rPr>
          <w:lang w:val="en-US"/>
        </w:rPr>
        <w:t xml:space="preserve"> collectively pooled and used </w:t>
      </w:r>
      <w:r w:rsidRPr="00766FDE">
        <w:rPr>
          <w:color w:val="000000" w:themeColor="text1"/>
          <w:lang w:val="en-US"/>
        </w:rPr>
        <w:t>to drive transparently calculated</w:t>
      </w:r>
      <w:r>
        <w:rPr>
          <w:color w:val="000000" w:themeColor="text1"/>
          <w:lang w:val="en-US"/>
        </w:rPr>
        <w:t>, more nuanced</w:t>
      </w:r>
      <w:r w:rsidRPr="00766FDE">
        <w:rPr>
          <w:color w:val="000000" w:themeColor="text1"/>
          <w:lang w:val="en-US"/>
        </w:rPr>
        <w:t xml:space="preserve"> recommendations. Similarly, Practical Farmers launched a regional program paying farmers to test nitrogen rates of their choice using replicated trials and sharing their results with the public. These efforts </w:t>
      </w:r>
      <w:r w:rsidR="002440B0">
        <w:rPr>
          <w:color w:val="000000" w:themeColor="text1"/>
          <w:lang w:val="en-US"/>
        </w:rPr>
        <w:t xml:space="preserve">are </w:t>
      </w:r>
      <w:r w:rsidR="00EA20E7">
        <w:rPr>
          <w:color w:val="000000" w:themeColor="text1"/>
          <w:lang w:val="en-US"/>
        </w:rPr>
        <w:t>leverag</w:t>
      </w:r>
      <w:r w:rsidR="002440B0">
        <w:rPr>
          <w:color w:val="000000" w:themeColor="text1"/>
          <w:lang w:val="en-US"/>
        </w:rPr>
        <w:t>ing</w:t>
      </w:r>
      <w:r w:rsidR="00A82325">
        <w:rPr>
          <w:color w:val="000000" w:themeColor="text1"/>
          <w:lang w:val="en-US"/>
        </w:rPr>
        <w:t xml:space="preserve"> science</w:t>
      </w:r>
      <w:r w:rsidR="00EA20E7">
        <w:rPr>
          <w:color w:val="000000" w:themeColor="text1"/>
          <w:lang w:val="en-US"/>
        </w:rPr>
        <w:t xml:space="preserve"> to </w:t>
      </w:r>
      <w:r>
        <w:rPr>
          <w:color w:val="000000" w:themeColor="text1"/>
          <w:lang w:val="en-US"/>
        </w:rPr>
        <w:t>redistrib</w:t>
      </w:r>
      <w:r w:rsidR="00EA20E7">
        <w:rPr>
          <w:color w:val="000000" w:themeColor="text1"/>
          <w:lang w:val="en-US"/>
        </w:rPr>
        <w:t>ute</w:t>
      </w:r>
      <w:r>
        <w:rPr>
          <w:color w:val="000000" w:themeColor="text1"/>
          <w:lang w:val="en-US"/>
        </w:rPr>
        <w:t xml:space="preserve"> power </w:t>
      </w:r>
      <w:r w:rsidR="007678D8">
        <w:rPr>
          <w:lang w:val="en-US"/>
        </w:rPr>
        <w:t xml:space="preserve">more equally amongst </w:t>
      </w:r>
      <w:r w:rsidR="00EA20E7">
        <w:rPr>
          <w:lang w:val="en-US"/>
        </w:rPr>
        <w:t xml:space="preserve">farmers, scientists, and </w:t>
      </w:r>
      <w:r w:rsidR="007678D8">
        <w:rPr>
          <w:lang w:val="en-US"/>
        </w:rPr>
        <w:t>the public</w:t>
      </w:r>
      <w:r w:rsidR="00EA20E7">
        <w:rPr>
          <w:lang w:val="en-US"/>
        </w:rPr>
        <w:t>, but also represent a</w:t>
      </w:r>
      <w:r w:rsidR="00883353">
        <w:rPr>
          <w:lang w:val="en-US"/>
        </w:rPr>
        <w:t>n important and</w:t>
      </w:r>
      <w:r w:rsidR="00EA20E7">
        <w:rPr>
          <w:lang w:val="en-US"/>
        </w:rPr>
        <w:t xml:space="preserve"> positive shift in awareness regarding detrimental power inequities </w:t>
      </w:r>
      <w:r w:rsidR="00EE5623">
        <w:rPr>
          <w:lang w:val="en-US"/>
        </w:rPr>
        <w:t>in previous applications of science</w:t>
      </w:r>
      <w:r w:rsidR="00EA20E7">
        <w:rPr>
          <w:color w:val="000000" w:themeColor="text1"/>
          <w:lang w:val="en-US"/>
        </w:rPr>
        <w:t>.</w:t>
      </w:r>
    </w:p>
    <w:p w14:paraId="47041102" w14:textId="4C26F088" w:rsidR="00387D49" w:rsidRDefault="00387D49" w:rsidP="00A30E15">
      <w:pPr>
        <w:rPr>
          <w:lang w:val="en-US"/>
        </w:rPr>
      </w:pPr>
    </w:p>
    <w:p w14:paraId="7D5DAF8C" w14:textId="2675BC4C" w:rsidR="00C83D16" w:rsidRDefault="002E2390" w:rsidP="008A4A87">
      <w:pPr>
        <w:pStyle w:val="Heading2"/>
        <w:rPr>
          <w:lang w:val="en-US"/>
        </w:rPr>
      </w:pPr>
      <w:r>
        <w:rPr>
          <w:lang w:val="en-US"/>
        </w:rPr>
        <w:t xml:space="preserve">2.3 </w:t>
      </w:r>
      <w:r w:rsidR="00EE5623">
        <w:rPr>
          <w:lang w:val="en-US"/>
        </w:rPr>
        <w:t xml:space="preserve">Expanding </w:t>
      </w:r>
      <w:r w:rsidR="0061086F">
        <w:rPr>
          <w:lang w:val="en-US"/>
        </w:rPr>
        <w:t>the concept of scien</w:t>
      </w:r>
      <w:r w:rsidR="00551F22">
        <w:rPr>
          <w:lang w:val="en-US"/>
        </w:rPr>
        <w:t>tific measurements</w:t>
      </w:r>
    </w:p>
    <w:p w14:paraId="237F8432" w14:textId="6089B05A" w:rsidR="00A42909" w:rsidRDefault="00EE5623" w:rsidP="00C83D16">
      <w:pPr>
        <w:rPr>
          <w:lang w:val="en-US"/>
        </w:rPr>
      </w:pPr>
      <w:r>
        <w:rPr>
          <w:lang w:val="en-US"/>
        </w:rPr>
        <w:t xml:space="preserve">While traditional Western science methodologies can have a role in addressing power inequities, expanding the definition of science is also </w:t>
      </w:r>
      <w:r w:rsidR="0061086F">
        <w:rPr>
          <w:lang w:val="en-US"/>
        </w:rPr>
        <w:t xml:space="preserve">an </w:t>
      </w:r>
      <w:r>
        <w:rPr>
          <w:lang w:val="en-US"/>
        </w:rPr>
        <w:t>important</w:t>
      </w:r>
      <w:r w:rsidR="0061086F">
        <w:rPr>
          <w:lang w:val="en-US"/>
        </w:rPr>
        <w:t xml:space="preserve"> component of redistributing power</w:t>
      </w:r>
      <w:r>
        <w:rPr>
          <w:lang w:val="en-US"/>
        </w:rPr>
        <w:t>. The concept of ‘m</w:t>
      </w:r>
      <w:r w:rsidR="00A42909" w:rsidRPr="00A15848">
        <w:rPr>
          <w:lang w:val="en-US"/>
        </w:rPr>
        <w:t>ultiple ways of knowing</w:t>
      </w:r>
      <w:r>
        <w:rPr>
          <w:lang w:val="en-US"/>
        </w:rPr>
        <w:t>’</w:t>
      </w:r>
      <w:r w:rsidR="00A42909" w:rsidRPr="00A15848">
        <w:rPr>
          <w:lang w:val="en-US"/>
        </w:rPr>
        <w:t xml:space="preserve"> origina</w:t>
      </w:r>
      <w:r w:rsidR="00546CC0">
        <w:rPr>
          <w:lang w:val="en-US"/>
        </w:rPr>
        <w:t>tes in Indigenous</w:t>
      </w:r>
      <w:r w:rsidR="00A42909" w:rsidRPr="00A15848">
        <w:rPr>
          <w:lang w:val="en-US"/>
        </w:rPr>
        <w:t xml:space="preserve"> </w:t>
      </w:r>
      <w:r w:rsidR="00A86F8F" w:rsidRPr="00A15848">
        <w:rPr>
          <w:lang w:val="en-US"/>
        </w:rPr>
        <w:t>epistemolog</w:t>
      </w:r>
      <w:r w:rsidR="00546CC0">
        <w:rPr>
          <w:lang w:val="en-US"/>
        </w:rPr>
        <w:t>ies</w:t>
      </w:r>
      <w:r w:rsidR="00A42909" w:rsidRPr="00A15848">
        <w:rPr>
          <w:lang w:val="en-US"/>
        </w:rPr>
        <w:t xml:space="preserve"> but has </w:t>
      </w:r>
      <w:r>
        <w:rPr>
          <w:lang w:val="en-US"/>
        </w:rPr>
        <w:t xml:space="preserve">recently </w:t>
      </w:r>
      <w:r w:rsidR="00A42909" w:rsidRPr="00A15848">
        <w:rPr>
          <w:lang w:val="en-US"/>
        </w:rPr>
        <w:t>migrated into common vernacular</w:t>
      </w:r>
      <w:r w:rsidR="00650D5D">
        <w:rPr>
          <w:lang w:val="en-US"/>
        </w:rPr>
        <w:t>.</w:t>
      </w:r>
      <w:r w:rsidR="00A42909" w:rsidRPr="00A15848">
        <w:rPr>
          <w:lang w:val="en-US"/>
        </w:rPr>
        <w:t xml:space="preserve"> </w:t>
      </w:r>
      <w:r w:rsidR="0061086F">
        <w:rPr>
          <w:lang w:val="en-US"/>
        </w:rPr>
        <w:t>The concept</w:t>
      </w:r>
      <w:r w:rsidR="00A42909" w:rsidRPr="00A15848">
        <w:rPr>
          <w:lang w:val="en-US"/>
        </w:rPr>
        <w:t xml:space="preserve"> recognizes the diverse means through which individuals and groups understand the world around them</w:t>
      </w:r>
      <w:r w:rsidR="00546CC0">
        <w:rPr>
          <w:lang w:val="en-US"/>
        </w:rPr>
        <w:t xml:space="preserve">, including </w:t>
      </w:r>
      <w:r w:rsidR="00A42909" w:rsidRPr="00A15848">
        <w:rPr>
          <w:lang w:val="en-US"/>
        </w:rPr>
        <w:t xml:space="preserve">empirical observation and logical reasoning, but also personal experience </w:t>
      </w:r>
      <w:r w:rsidR="00784026">
        <w:rPr>
          <w:lang w:val="en-US"/>
        </w:rPr>
        <w:t xml:space="preserve">and </w:t>
      </w:r>
      <w:r w:rsidR="00A42909" w:rsidRPr="00A15848">
        <w:rPr>
          <w:lang w:val="en-US"/>
        </w:rPr>
        <w:t>cultural traditions</w:t>
      </w:r>
      <w:r w:rsidR="004F7CEA">
        <w:rPr>
          <w:lang w:val="en-US"/>
        </w:rPr>
        <w:t xml:space="preserve"> extending from place-based knowledges, for example. </w:t>
      </w:r>
      <w:r w:rsidR="00546CC0">
        <w:rPr>
          <w:lang w:val="en-US"/>
        </w:rPr>
        <w:t xml:space="preserve">In dismissing knowledge originating outside of </w:t>
      </w:r>
      <w:r w:rsidR="00A4510A">
        <w:rPr>
          <w:lang w:val="en-US"/>
        </w:rPr>
        <w:t xml:space="preserve">traditional scientific </w:t>
      </w:r>
      <w:r w:rsidR="0061086F">
        <w:rPr>
          <w:lang w:val="en-US"/>
        </w:rPr>
        <w:t>observations</w:t>
      </w:r>
      <w:r w:rsidR="00546CC0">
        <w:rPr>
          <w:lang w:val="en-US"/>
        </w:rPr>
        <w:t xml:space="preserve">, scientists limit the </w:t>
      </w:r>
      <w:r w:rsidR="0093395F">
        <w:rPr>
          <w:lang w:val="en-US"/>
        </w:rPr>
        <w:t>potential</w:t>
      </w:r>
      <w:r w:rsidR="00546CC0">
        <w:rPr>
          <w:lang w:val="en-US"/>
        </w:rPr>
        <w:t xml:space="preserve"> </w:t>
      </w:r>
      <w:r w:rsidR="0093395F">
        <w:rPr>
          <w:lang w:val="en-US"/>
        </w:rPr>
        <w:t>contribution</w:t>
      </w:r>
      <w:r w:rsidR="00546CC0">
        <w:rPr>
          <w:lang w:val="en-US"/>
        </w:rPr>
        <w:t xml:space="preserve"> such knowledge can </w:t>
      </w:r>
      <w:r w:rsidR="006A3F10">
        <w:rPr>
          <w:lang w:val="en-US"/>
        </w:rPr>
        <w:t xml:space="preserve">have in </w:t>
      </w:r>
      <w:r w:rsidR="00546CC0">
        <w:rPr>
          <w:lang w:val="en-US"/>
        </w:rPr>
        <w:t>enrich</w:t>
      </w:r>
      <w:r w:rsidR="006A3F10">
        <w:rPr>
          <w:lang w:val="en-US"/>
        </w:rPr>
        <w:t>ing</w:t>
      </w:r>
      <w:r w:rsidR="00546CC0">
        <w:rPr>
          <w:lang w:val="en-US"/>
        </w:rPr>
        <w:t xml:space="preserve"> scientific understanding</w:t>
      </w:r>
      <w:r w:rsidR="00174198">
        <w:rPr>
          <w:lang w:val="en-US"/>
        </w:rPr>
        <w:fldChar w:fldCharType="begin"/>
      </w:r>
      <w:r w:rsidR="00621EB7">
        <w:rPr>
          <w:lang w:val="en-US"/>
        </w:rPr>
        <w:instrText xml:space="preserve"> ADDIN ZOTERO_ITEM CSL_CITATION {"citationID":"ZMmV3Tfb","properties":{"formattedCitation":"\\super 43\\nosupersub{}","plainCitation":"43","noteIndex":0},"citationItems":[{"id":"IV3kKgiz/YpctJ3yf","uris":["http://zotero.org/users/3599437/items/V55B6XFC"],"itemData":{"id":1513,"type":"article-journal","abstract":"In this time of reconciliation, Indigenous researchers-in-relation are sharing research paradigms and approaches that align with Indigenous worldviews. This article shares an interpretation of the Mi’kmaw concept of Two-Eyed Seeing as the synthesis of Indigenous methodology and participatory action research situated within an Indigenous paradigm of relevant, reciprocal, respectful, and responsible research. Two-Eyed Seeing is discussed as a guiding approach for researchers offering Indigenous voices and ways of knowing as a means to shift existing qualitative research paradigms. The author offers practical considerations for conducting research with Indigenous peoples in a “good and authentic way.” Through the co-creation of knowledge with Indigenous communities, a collective story was produced as a wellness teaching tool to foster the transfer of knowledge in a meaningful way.","container-title":"International Journal of Qualitative Methods","DOI":"10.1177/1609406918812346","ISSN":"1609-4069","issue":"1","language":"en","note":"publisher: SAGE Publications Inc","page":"1609406918812346","source":"SAGE Journals","title":"An Application of Two-Eyed Seeing: Indigenous Research Methods With Participatory Action Research","title-short":"An Application of Two-Eyed Seeing","volume":"17","author":[{"family":"Peltier","given":"Cindy"}],"issued":{"date-parts":[["2018",12,1]]}}}],"schema":"https://github.com/citation-style-language/schema/raw/master/csl-citation.json"} </w:instrText>
      </w:r>
      <w:r w:rsidR="00174198">
        <w:rPr>
          <w:lang w:val="en-US"/>
        </w:rPr>
        <w:fldChar w:fldCharType="separate"/>
      </w:r>
      <w:r w:rsidR="00621EB7" w:rsidRPr="00621EB7">
        <w:rPr>
          <w:vertAlign w:val="superscript"/>
          <w:lang w:val="en-US"/>
        </w:rPr>
        <w:t>43</w:t>
      </w:r>
      <w:r w:rsidR="00174198">
        <w:rPr>
          <w:lang w:val="en-US"/>
        </w:rPr>
        <w:fldChar w:fldCharType="end"/>
      </w:r>
      <w:r w:rsidR="00A4510A">
        <w:rPr>
          <w:lang w:val="en-US"/>
        </w:rPr>
        <w:t>.</w:t>
      </w:r>
      <w:r w:rsidR="00546CC0">
        <w:rPr>
          <w:lang w:val="en-US"/>
        </w:rPr>
        <w:t xml:space="preserve"> It follows that </w:t>
      </w:r>
      <w:r w:rsidR="005F5DD2">
        <w:rPr>
          <w:lang w:val="en-US"/>
        </w:rPr>
        <w:t xml:space="preserve">by </w:t>
      </w:r>
      <w:r w:rsidR="00546CC0">
        <w:rPr>
          <w:lang w:val="en-US"/>
        </w:rPr>
        <w:t>u</w:t>
      </w:r>
      <w:r w:rsidR="00A42909">
        <w:rPr>
          <w:lang w:val="en-US"/>
        </w:rPr>
        <w:t>tilizing non-traditional measurements</w:t>
      </w:r>
      <w:r w:rsidR="005F5DD2">
        <w:rPr>
          <w:lang w:val="en-US"/>
        </w:rPr>
        <w:t xml:space="preserve">, </w:t>
      </w:r>
      <w:r w:rsidR="00A86F8F">
        <w:rPr>
          <w:lang w:val="en-US"/>
        </w:rPr>
        <w:t xml:space="preserve">agricultural </w:t>
      </w:r>
      <w:r w:rsidR="00A86F8F">
        <w:rPr>
          <w:lang w:val="en-US"/>
        </w:rPr>
        <w:lastRenderedPageBreak/>
        <w:t xml:space="preserve">scientists can honor multiple ways of knowing </w:t>
      </w:r>
      <w:r w:rsidR="00481783">
        <w:rPr>
          <w:lang w:val="en-US"/>
        </w:rPr>
        <w:t xml:space="preserve">while still working </w:t>
      </w:r>
      <w:r w:rsidR="00A86F8F">
        <w:rPr>
          <w:lang w:val="en-US"/>
        </w:rPr>
        <w:t xml:space="preserve">within </w:t>
      </w:r>
      <w:r w:rsidR="00481783">
        <w:rPr>
          <w:lang w:val="en-US"/>
        </w:rPr>
        <w:t>a</w:t>
      </w:r>
      <w:r w:rsidR="00A86F8F">
        <w:rPr>
          <w:lang w:val="en-US"/>
        </w:rPr>
        <w:t xml:space="preserve"> scientific framework. </w:t>
      </w:r>
      <w:r w:rsidR="00A15848">
        <w:rPr>
          <w:lang w:val="en-US"/>
        </w:rPr>
        <w:t>A</w:t>
      </w:r>
      <w:r w:rsidR="00546CC0">
        <w:rPr>
          <w:lang w:val="en-US"/>
        </w:rPr>
        <w:t>n</w:t>
      </w:r>
      <w:r w:rsidR="00A15848">
        <w:rPr>
          <w:lang w:val="en-US"/>
        </w:rPr>
        <w:t xml:space="preserve"> apposite example is USDA NASS </w:t>
      </w:r>
      <w:r w:rsidR="006A3F10">
        <w:rPr>
          <w:lang w:val="en-US"/>
        </w:rPr>
        <w:t>reporting</w:t>
      </w:r>
      <w:r w:rsidR="00A15848">
        <w:rPr>
          <w:lang w:val="en-US"/>
        </w:rPr>
        <w:t xml:space="preserve"> of a ‘workable field day’, defined as day where weather and field conditions allow producers to work in fields a major portion of the day</w:t>
      </w:r>
      <w:r w:rsidR="00174198">
        <w:rPr>
          <w:lang w:val="en-US"/>
        </w:rPr>
        <w:fldChar w:fldCharType="begin"/>
      </w:r>
      <w:r w:rsidR="00621EB7">
        <w:rPr>
          <w:lang w:val="en-US"/>
        </w:rPr>
        <w:instrText xml:space="preserve"> ADDIN ZOTERO_ITEM CSL_CITATION {"citationID":"XZBQCHjA","properties":{"formattedCitation":"\\super 44\\nosupersub{}","plainCitation":"44","noteIndex":0},"citationItems":[{"id":"IV3kKgiz/FPdX9RmN","uris":["http://zotero.org/users/3599437/items/TBMP2R75"],"itemData":{"id":1515,"type":"webpage","title":"USDA - National Agricultural Statistics Service - Publications - National Crop Progress - Terms and Definitions","URL":"https://www.nass.usda.gov/Publications/National_Crop_Progress/Terms_and_Definitions/index.php#days","accessed":{"date-parts":[["2024",6,6]]}}}],"schema":"https://github.com/citation-style-language/schema/raw/master/csl-citation.json"} </w:instrText>
      </w:r>
      <w:r w:rsidR="00174198">
        <w:rPr>
          <w:lang w:val="en-US"/>
        </w:rPr>
        <w:fldChar w:fldCharType="separate"/>
      </w:r>
      <w:r w:rsidR="00621EB7" w:rsidRPr="00621EB7">
        <w:rPr>
          <w:vertAlign w:val="superscript"/>
          <w:lang w:val="en-US"/>
        </w:rPr>
        <w:t>44</w:t>
      </w:r>
      <w:r w:rsidR="00174198">
        <w:rPr>
          <w:lang w:val="en-US"/>
        </w:rPr>
        <w:fldChar w:fldCharType="end"/>
      </w:r>
      <w:r w:rsidR="00A15848">
        <w:rPr>
          <w:lang w:val="en-US"/>
        </w:rPr>
        <w:t>.</w:t>
      </w:r>
      <w:r w:rsidR="000732A5">
        <w:rPr>
          <w:lang w:val="en-US"/>
        </w:rPr>
        <w:t xml:space="preserve"> </w:t>
      </w:r>
      <w:r w:rsidR="005F5DD2">
        <w:rPr>
          <w:lang w:val="en-US"/>
        </w:rPr>
        <w:t>It has a scientific underpinning</w:t>
      </w:r>
      <w:r w:rsidR="00174198">
        <w:rPr>
          <w:lang w:val="en-US"/>
        </w:rPr>
        <w:fldChar w:fldCharType="begin"/>
      </w:r>
      <w:r w:rsidR="00621EB7">
        <w:rPr>
          <w:lang w:val="en-US"/>
        </w:rPr>
        <w:instrText xml:space="preserve"> ADDIN ZOTERO_ITEM CSL_CITATION {"citationID":"8sXiLiJj","properties":{"formattedCitation":"\\super 45\\nosupersub{}","plainCitation":"45","noteIndex":0},"citationItems":[{"id":"IV3kKgiz/8Ubr6c4P","uris":["http://zotero.org/users/3599437/items/XPLPG83Z"],"itemData":{"id":1425,"type":"article-journal","abstract":"The relationship between the strength of field soils, under grass ley and winter wheat, and soil moisture deficit has been monitored over an 18 month period. The soil types selected represent a range of agricultural soils commonly found in Europe. Strong correlations were found to exist between moisture deficit and penetration resistance. This relationship has been used to develop a technique for predicting the average number of days on which land at a given site can be trafficked or worked during a year.","container-title":"Soil and Tillage Research","DOI":"10.1016/S0167-1987(96)01072-0","ISSN":"0167-1987","issue":"3","journalAbbreviation":"Soil and Tillage Research","page":"155-168","source":"ScienceDirect","title":"Prediction of trafficability and workability from soil moisture deficit","volume":"40","author":[{"family":"Earl","given":"R."}],"issued":{"date-parts":[["1997",1,1]]}}}],"schema":"https://github.com/citation-style-language/schema/raw/master/csl-citation.json"} </w:instrText>
      </w:r>
      <w:r w:rsidR="00174198">
        <w:rPr>
          <w:lang w:val="en-US"/>
        </w:rPr>
        <w:fldChar w:fldCharType="separate"/>
      </w:r>
      <w:r w:rsidR="00621EB7" w:rsidRPr="00621EB7">
        <w:rPr>
          <w:vertAlign w:val="superscript"/>
          <w:lang w:val="en-US"/>
        </w:rPr>
        <w:t>45</w:t>
      </w:r>
      <w:r w:rsidR="00174198">
        <w:rPr>
          <w:lang w:val="en-US"/>
        </w:rPr>
        <w:fldChar w:fldCharType="end"/>
      </w:r>
      <w:r w:rsidR="005F5DD2">
        <w:rPr>
          <w:lang w:val="en-US"/>
        </w:rPr>
        <w:t xml:space="preserve"> but</w:t>
      </w:r>
      <w:r w:rsidR="00CB44D5">
        <w:rPr>
          <w:lang w:val="en-US"/>
        </w:rPr>
        <w:t xml:space="preserve"> represents </w:t>
      </w:r>
      <w:r w:rsidR="006A3F10">
        <w:rPr>
          <w:lang w:val="en-US"/>
        </w:rPr>
        <w:t xml:space="preserve">a deeply personal </w:t>
      </w:r>
      <w:r w:rsidR="00CB44D5">
        <w:rPr>
          <w:lang w:val="en-US"/>
        </w:rPr>
        <w:t>interaction between the farmer and the land</w:t>
      </w:r>
      <w:r w:rsidR="00546CC0">
        <w:rPr>
          <w:lang w:val="en-US"/>
        </w:rPr>
        <w:t xml:space="preserve"> that has evaded modellin</w:t>
      </w:r>
      <w:r w:rsidR="0093543C">
        <w:rPr>
          <w:lang w:val="en-US"/>
        </w:rPr>
        <w:t>g</w:t>
      </w:r>
      <w:r w:rsidR="00546CC0">
        <w:rPr>
          <w:lang w:val="en-US"/>
        </w:rPr>
        <w:t xml:space="preserve"> attempts</w:t>
      </w:r>
      <w:r w:rsidR="00174198">
        <w:rPr>
          <w:lang w:val="en-US"/>
        </w:rPr>
        <w:fldChar w:fldCharType="begin"/>
      </w:r>
      <w:r w:rsidR="00621EB7">
        <w:rPr>
          <w:lang w:val="en-US"/>
        </w:rPr>
        <w:instrText xml:space="preserve"> ADDIN ZOTERO_ITEM CSL_CITATION {"citationID":"86oHCn3s","properties":{"formattedCitation":"\\super 46\\nosupersub{}","plainCitation":"46","noteIndex":0},"citationItems":[{"id":"IV3kKgiz/cGmHqMWg","uris":["http://zotero.org/users/3599437/items/FUK5SSCJ"],"itemData":{"id":1427,"type":"article-journal","abstract":"Context\nPrediction of days suitable for fieldwork is important for understanding the potential effects of climate change and for selecting machinery systems to improve efficiency in field operations and avoid soil damage. Yet, we lack predictive models to inform decision-making at scale.\nObjective\nWe filled this knowledge gap by developing and testing five new workability models.\nMethods\nOne model follows soil moisture-based methods (APSIM), one uses simple rain and temperature thresholds, and three follow machine learning techniques (Random Forest, Decision Table, Neural Network). We parameterized the models using USDA survey data from Iowa, USA and evaluated their temporal and spatial prediction over twelve US Corn Belt States and different time periods using multiple statistical indexes and sensitivity analysis. The models operate at a 5-arcminute resolution.\nResults and conclusions\nResults indicated that the simple rule model, the Decision Table model, and the process-based model predicted field workable days with an agreement index of 0.88, 0.86, and 0.84, respectively for the testing datasets (n = 22,671), and hence were deemed sufficient for future use. The selected models are better suited for large timespan evaluations of workability (monthly to annual, normalized root mean square error, nRMSE = 8 to 15%)) than weekly predictions (nRMSE = 21%). The machine learning models tended to cluster their predictions around a mean value and were about 50% less responsive to precipitation than the process-based or rule-based models. We concluded that simple approaches are more robust to be applied at scale than complex approaches with many data input requirements.\nSignificance\nThe developed models enhance our capacity to predict climate change impacts on workability, a valuable indicator for decision-making and overall sustainability.","container-title":"Agricultural Systems","DOI":"10.1016/j.agsy.2023.103603","ISSN":"0308-521X","journalAbbreviation":"Agricultural Systems","page":"103603","source":"ScienceDirect","title":"Modeling days suitable for fieldwork using machine learning, process-based, and rule-based models","volume":"206","author":[{"family":"Huber","given":"Isaiah"},{"family":"Wang","given":"Lizhi"},{"family":"Hatfield","given":"Jerry L."},{"family":"Hanna","given":"H. Mark"},{"family":"Archontoulis","given":"Sotirios V."}],"issued":{"date-parts":[["2023",3,1]]}}}],"schema":"https://github.com/citation-style-language/schema/raw/master/csl-citation.json"} </w:instrText>
      </w:r>
      <w:r w:rsidR="00174198">
        <w:rPr>
          <w:lang w:val="en-US"/>
        </w:rPr>
        <w:fldChar w:fldCharType="separate"/>
      </w:r>
      <w:r w:rsidR="00621EB7" w:rsidRPr="00621EB7">
        <w:rPr>
          <w:vertAlign w:val="superscript"/>
          <w:lang w:val="en-US"/>
        </w:rPr>
        <w:t>46</w:t>
      </w:r>
      <w:r w:rsidR="00174198">
        <w:rPr>
          <w:lang w:val="en-US"/>
        </w:rPr>
        <w:fldChar w:fldCharType="end"/>
      </w:r>
      <w:r w:rsidR="005F5DD2">
        <w:rPr>
          <w:lang w:val="en-US"/>
        </w:rPr>
        <w:t>. Workable</w:t>
      </w:r>
      <w:r w:rsidR="00481783">
        <w:rPr>
          <w:lang w:val="en-US"/>
        </w:rPr>
        <w:t>-</w:t>
      </w:r>
      <w:r w:rsidR="005F5DD2">
        <w:rPr>
          <w:lang w:val="en-US"/>
        </w:rPr>
        <w:t>day survey data is commonly used in extension, but to our knowledge has had li</w:t>
      </w:r>
      <w:r w:rsidR="00D52C99">
        <w:rPr>
          <w:lang w:val="en-US"/>
        </w:rPr>
        <w:t>mited</w:t>
      </w:r>
      <w:r w:rsidR="005F5DD2">
        <w:rPr>
          <w:lang w:val="en-US"/>
        </w:rPr>
        <w:t xml:space="preserve"> use within </w:t>
      </w:r>
      <w:r w:rsidR="00481783">
        <w:rPr>
          <w:lang w:val="en-US"/>
        </w:rPr>
        <w:t>research</w:t>
      </w:r>
      <w:r w:rsidR="00CB44D5">
        <w:rPr>
          <w:lang w:val="en-US"/>
        </w:rPr>
        <w:t xml:space="preserve">. </w:t>
      </w:r>
      <w:r w:rsidR="00766CF5">
        <w:rPr>
          <w:lang w:val="en-US"/>
        </w:rPr>
        <w:t xml:space="preserve">In an example of </w:t>
      </w:r>
      <w:r w:rsidR="00546CC0">
        <w:rPr>
          <w:lang w:val="en-US"/>
        </w:rPr>
        <w:t xml:space="preserve">challenging hegemonic </w:t>
      </w:r>
      <w:r w:rsidR="00167D8E">
        <w:rPr>
          <w:lang w:val="en-US"/>
        </w:rPr>
        <w:t xml:space="preserve">power </w:t>
      </w:r>
      <w:r w:rsidR="00065B3B">
        <w:rPr>
          <w:lang w:val="en-US"/>
        </w:rPr>
        <w:t xml:space="preserve">around </w:t>
      </w:r>
      <w:r w:rsidR="00167D8E">
        <w:rPr>
          <w:lang w:val="en-US"/>
        </w:rPr>
        <w:t>knowledge generation</w:t>
      </w:r>
      <w:r w:rsidR="0061086F">
        <w:rPr>
          <w:lang w:val="en-US"/>
        </w:rPr>
        <w:t xml:space="preserve"> (Table 2)</w:t>
      </w:r>
      <w:r w:rsidR="00167D8E">
        <w:rPr>
          <w:lang w:val="en-US"/>
        </w:rPr>
        <w:t xml:space="preserve">, </w:t>
      </w:r>
      <w:r w:rsidR="00766CF5">
        <w:rPr>
          <w:lang w:val="en-US"/>
        </w:rPr>
        <w:t xml:space="preserve">Practical Farmers </w:t>
      </w:r>
      <w:r w:rsidR="005F5DD2">
        <w:rPr>
          <w:lang w:val="en-US"/>
        </w:rPr>
        <w:t xml:space="preserve">recently launched </w:t>
      </w:r>
      <w:r w:rsidR="00766CF5">
        <w:rPr>
          <w:lang w:val="en-US"/>
        </w:rPr>
        <w:t xml:space="preserve">a study wherein farmers will quantify their experiences with cover cropping through the </w:t>
      </w:r>
      <w:r w:rsidR="00167D8E">
        <w:rPr>
          <w:lang w:val="en-US"/>
        </w:rPr>
        <w:t xml:space="preserve">metric </w:t>
      </w:r>
      <w:r w:rsidR="00766CF5">
        <w:rPr>
          <w:lang w:val="en-US"/>
        </w:rPr>
        <w:t>of workable field days</w:t>
      </w:r>
      <w:r w:rsidR="00FE199B">
        <w:rPr>
          <w:lang w:val="en-US"/>
        </w:rPr>
        <w:t xml:space="preserve"> (S</w:t>
      </w:r>
      <w:r w:rsidR="00B736CD">
        <w:rPr>
          <w:lang w:val="en-US"/>
        </w:rPr>
        <w:t>upplemental Information</w:t>
      </w:r>
      <w:r w:rsidR="00FE199B">
        <w:rPr>
          <w:lang w:val="en-US"/>
        </w:rPr>
        <w:t>)</w:t>
      </w:r>
      <w:r w:rsidR="00766CF5">
        <w:rPr>
          <w:lang w:val="en-US"/>
        </w:rPr>
        <w:t xml:space="preserve">. This </w:t>
      </w:r>
      <w:r w:rsidR="005904E5">
        <w:rPr>
          <w:lang w:val="en-US"/>
        </w:rPr>
        <w:t>effort</w:t>
      </w:r>
      <w:r w:rsidR="004F1CF0">
        <w:rPr>
          <w:lang w:val="en-US"/>
        </w:rPr>
        <w:t xml:space="preserve"> </w:t>
      </w:r>
      <w:r w:rsidR="005E063C">
        <w:rPr>
          <w:lang w:val="en-US"/>
        </w:rPr>
        <w:t>values</w:t>
      </w:r>
      <w:r w:rsidR="00E03974">
        <w:rPr>
          <w:lang w:val="en-US"/>
        </w:rPr>
        <w:t xml:space="preserve"> </w:t>
      </w:r>
      <w:r w:rsidR="004F1CF0">
        <w:rPr>
          <w:lang w:val="en-US"/>
        </w:rPr>
        <w:t>farmer</w:t>
      </w:r>
      <w:r w:rsidR="00481783">
        <w:rPr>
          <w:lang w:val="en-US"/>
        </w:rPr>
        <w:t xml:space="preserve">s’ ways of knowing in </w:t>
      </w:r>
      <w:r w:rsidR="004F1CF0">
        <w:rPr>
          <w:lang w:val="en-US"/>
        </w:rPr>
        <w:t xml:space="preserve">a scientific </w:t>
      </w:r>
      <w:proofErr w:type="gramStart"/>
      <w:r w:rsidR="004F1CF0">
        <w:rPr>
          <w:lang w:val="en-US"/>
        </w:rPr>
        <w:t>framework, and</w:t>
      </w:r>
      <w:proofErr w:type="gramEnd"/>
      <w:r w:rsidR="005904E5">
        <w:rPr>
          <w:lang w:val="en-US"/>
        </w:rPr>
        <w:t xml:space="preserve"> will uniquely enrich our</w:t>
      </w:r>
      <w:r w:rsidR="00481783">
        <w:rPr>
          <w:lang w:val="en-US"/>
        </w:rPr>
        <w:t xml:space="preserve"> </w:t>
      </w:r>
      <w:r w:rsidR="005904E5">
        <w:rPr>
          <w:lang w:val="en-US"/>
        </w:rPr>
        <w:t xml:space="preserve">understanding of how </w:t>
      </w:r>
      <w:r w:rsidR="00766CF5">
        <w:rPr>
          <w:lang w:val="en-US"/>
        </w:rPr>
        <w:t>cover crop</w:t>
      </w:r>
      <w:r w:rsidR="005904E5">
        <w:rPr>
          <w:lang w:val="en-US"/>
        </w:rPr>
        <w:t>s impact</w:t>
      </w:r>
      <w:r w:rsidR="00766CF5">
        <w:rPr>
          <w:lang w:val="en-US"/>
        </w:rPr>
        <w:t xml:space="preserve"> soil-water </w:t>
      </w:r>
      <w:r w:rsidR="006D11F1">
        <w:rPr>
          <w:lang w:val="en-US"/>
        </w:rPr>
        <w:t>dynamics</w:t>
      </w:r>
      <w:r w:rsidR="00766CF5">
        <w:rPr>
          <w:lang w:val="en-US"/>
        </w:rPr>
        <w:t>.</w:t>
      </w:r>
      <w:r w:rsidR="00DD0E18">
        <w:rPr>
          <w:lang w:val="en-US"/>
        </w:rPr>
        <w:t xml:space="preserve"> </w:t>
      </w:r>
      <w:r w:rsidR="00DD0E18" w:rsidRPr="00621EB7">
        <w:rPr>
          <w:color w:val="FF0000"/>
          <w:lang w:val="en-US"/>
        </w:rPr>
        <w:t xml:space="preserve">Participatory </w:t>
      </w:r>
      <w:r w:rsidR="006248D1" w:rsidRPr="00621EB7">
        <w:rPr>
          <w:color w:val="FF0000"/>
          <w:lang w:val="en-US"/>
        </w:rPr>
        <w:t xml:space="preserve">plant </w:t>
      </w:r>
      <w:r w:rsidR="00DD0E18" w:rsidRPr="00621EB7">
        <w:rPr>
          <w:color w:val="FF0000"/>
          <w:lang w:val="en-US"/>
        </w:rPr>
        <w:t>breeding</w:t>
      </w:r>
      <w:r w:rsidR="006248D1" w:rsidRPr="00621EB7">
        <w:rPr>
          <w:color w:val="FF0000"/>
          <w:lang w:val="en-US"/>
        </w:rPr>
        <w:fldChar w:fldCharType="begin"/>
      </w:r>
      <w:r w:rsidR="00621EB7" w:rsidRPr="00621EB7">
        <w:rPr>
          <w:color w:val="FF0000"/>
          <w:lang w:val="en-US"/>
        </w:rPr>
        <w:instrText xml:space="preserve"> ADDIN ZOTERO_ITEM CSL_CITATION {"citationID":"xmzQkw9z","properties":{"formattedCitation":"\\super 47\\nosupersub{}","plainCitation":"47","noteIndex":0},"citationItems":[{"id":1139,"uris":["http://zotero.org/users/3599437/items/GHGUW654"],"itemData":{"id":1139,"type":"book","abstract":"Although participatory plant breeding is gaining greater acceptance worldwide, the techniques needed to assess it are not well known. The papers in this volume address the three themes of the workshop: designing and analyzing joint experiments involving variety evaluation by farmers; identifying and analyzing farmers' evaluations of crop characteristics and varieties; and dealing with social heterogeneity and other research issues.","ISBN":"978-970-648-096-5","language":"en","publisher":"International Maize and Wheat Improvement Center","source":"cgspace.cgiar.org","title":"Quantitative Analysis of Data from Participatory Methods in Plant Breeding","URL":"https://hdl.handle.net/10568/76948","author":[{"family":"Bellon","given":"M."},{"family":"Reeves","given":"J."}],"accessed":{"date-parts":[["2024",9,20]]},"issued":{"date-parts":[["2002"]]}}}],"schema":"https://github.com/citation-style-language/schema/raw/master/csl-citation.json"} </w:instrText>
      </w:r>
      <w:r w:rsidR="006248D1" w:rsidRPr="00621EB7">
        <w:rPr>
          <w:color w:val="FF0000"/>
          <w:lang w:val="en-US"/>
        </w:rPr>
        <w:fldChar w:fldCharType="separate"/>
      </w:r>
      <w:r w:rsidR="00621EB7" w:rsidRPr="00621EB7">
        <w:rPr>
          <w:color w:val="FF0000"/>
          <w:vertAlign w:val="superscript"/>
          <w:lang w:val="en-US"/>
        </w:rPr>
        <w:t>47</w:t>
      </w:r>
      <w:r w:rsidR="006248D1" w:rsidRPr="00621EB7">
        <w:rPr>
          <w:color w:val="FF0000"/>
          <w:lang w:val="en-US"/>
        </w:rPr>
        <w:fldChar w:fldCharType="end"/>
      </w:r>
      <w:r w:rsidR="007B7937" w:rsidRPr="00621EB7">
        <w:rPr>
          <w:color w:val="FF0000"/>
          <w:lang w:val="en-US"/>
        </w:rPr>
        <w:t xml:space="preserve">, </w:t>
      </w:r>
      <w:r w:rsidR="00BC7700" w:rsidRPr="00621EB7">
        <w:rPr>
          <w:color w:val="FF0000"/>
          <w:lang w:val="en-US"/>
        </w:rPr>
        <w:t>mother-baby trial designs</w:t>
      </w:r>
      <w:r w:rsidR="00B5639E" w:rsidRPr="00621EB7">
        <w:rPr>
          <w:color w:val="FF0000"/>
          <w:lang w:val="en-US"/>
        </w:rPr>
        <w:t xml:space="preserve"> (CITE)</w:t>
      </w:r>
      <w:r w:rsidR="00DB59F6" w:rsidRPr="00621EB7">
        <w:rPr>
          <w:color w:val="FF0000"/>
          <w:lang w:val="en-US"/>
        </w:rPr>
        <w:t xml:space="preserve"> are </w:t>
      </w:r>
      <w:r w:rsidR="003B13CE" w:rsidRPr="00621EB7">
        <w:rPr>
          <w:color w:val="FF0000"/>
          <w:lang w:val="en-US"/>
        </w:rPr>
        <w:t xml:space="preserve">examples of formalized </w:t>
      </w:r>
      <w:r w:rsidR="00DB59F6" w:rsidRPr="00621EB7">
        <w:rPr>
          <w:color w:val="FF0000"/>
          <w:lang w:val="en-US"/>
        </w:rPr>
        <w:t>research methods that seek to include non-traditional measurements</w:t>
      </w:r>
      <w:r w:rsidR="00B5639E" w:rsidRPr="00621EB7">
        <w:rPr>
          <w:color w:val="FF0000"/>
          <w:lang w:val="en-US"/>
        </w:rPr>
        <w:t xml:space="preserve">. There is clearly </w:t>
      </w:r>
      <w:r w:rsidR="00DB59F6" w:rsidRPr="00621EB7">
        <w:rPr>
          <w:color w:val="FF0000"/>
          <w:lang w:val="en-US"/>
        </w:rPr>
        <w:t>ample room for creativity in this area</w:t>
      </w:r>
      <w:r w:rsidR="00C941A3" w:rsidRPr="00621EB7">
        <w:rPr>
          <w:color w:val="FF0000"/>
          <w:lang w:val="en-US"/>
        </w:rPr>
        <w:t xml:space="preserve">. </w:t>
      </w:r>
      <w:r w:rsidR="00DB59F6" w:rsidRPr="00621EB7">
        <w:rPr>
          <w:color w:val="FF0000"/>
          <w:lang w:val="en-US"/>
        </w:rPr>
        <w:t xml:space="preserve"> </w:t>
      </w:r>
    </w:p>
    <w:p w14:paraId="6C1F8FD3" w14:textId="0ECB9102" w:rsidR="002C7496" w:rsidRDefault="005740D3" w:rsidP="002E2390">
      <w:pPr>
        <w:pStyle w:val="Heading1"/>
        <w:numPr>
          <w:ilvl w:val="0"/>
          <w:numId w:val="15"/>
        </w:numPr>
        <w:rPr>
          <w:lang w:val="en-US"/>
        </w:rPr>
      </w:pPr>
      <w:r>
        <w:rPr>
          <w:lang w:val="en-US"/>
        </w:rPr>
        <w:t>Reciprocity</w:t>
      </w:r>
    </w:p>
    <w:p w14:paraId="4B3B3851" w14:textId="65BE424D" w:rsidR="001F647D" w:rsidRPr="004B348C" w:rsidRDefault="005740D3" w:rsidP="003B21F9">
      <w:pPr>
        <w:rPr>
          <w:lang w:val="en-US"/>
        </w:rPr>
      </w:pPr>
      <w:r>
        <w:rPr>
          <w:lang w:val="en-US"/>
        </w:rPr>
        <w:t>In addition to what research is done, t</w:t>
      </w:r>
      <w:r w:rsidR="00967FC4">
        <w:rPr>
          <w:lang w:val="en-US"/>
        </w:rPr>
        <w:t xml:space="preserve">he </w:t>
      </w:r>
      <w:r w:rsidR="00967FC4" w:rsidRPr="009147B2">
        <w:rPr>
          <w:i/>
          <w:iCs/>
          <w:lang w:val="en-US"/>
        </w:rPr>
        <w:t>way</w:t>
      </w:r>
      <w:r w:rsidR="00967FC4">
        <w:rPr>
          <w:lang w:val="en-US"/>
        </w:rPr>
        <w:t xml:space="preserve"> </w:t>
      </w:r>
      <w:r w:rsidR="009147B2">
        <w:rPr>
          <w:lang w:val="en-US"/>
        </w:rPr>
        <w:t xml:space="preserve">research </w:t>
      </w:r>
      <w:r w:rsidR="0093543C">
        <w:rPr>
          <w:lang w:val="en-US"/>
        </w:rPr>
        <w:t>is done</w:t>
      </w:r>
      <w:r w:rsidR="00967FC4">
        <w:rPr>
          <w:lang w:val="en-US"/>
        </w:rPr>
        <w:t xml:space="preserve"> </w:t>
      </w:r>
      <w:r w:rsidR="0093543C">
        <w:rPr>
          <w:lang w:val="en-US"/>
        </w:rPr>
        <w:t xml:space="preserve">presents </w:t>
      </w:r>
      <w:r w:rsidR="00481783">
        <w:rPr>
          <w:lang w:val="en-US"/>
        </w:rPr>
        <w:t xml:space="preserve">myriad </w:t>
      </w:r>
      <w:r w:rsidR="00967FC4">
        <w:rPr>
          <w:lang w:val="en-US"/>
        </w:rPr>
        <w:t>opportunit</w:t>
      </w:r>
      <w:r w:rsidR="0093543C">
        <w:rPr>
          <w:lang w:val="en-US"/>
        </w:rPr>
        <w:t>ies</w:t>
      </w:r>
      <w:r w:rsidR="00967FC4">
        <w:rPr>
          <w:lang w:val="en-US"/>
        </w:rPr>
        <w:t xml:space="preserve"> to distribute power more equitably</w:t>
      </w:r>
      <w:r>
        <w:rPr>
          <w:lang w:val="en-US"/>
        </w:rPr>
        <w:t xml:space="preserve"> in agricultural research</w:t>
      </w:r>
      <w:r w:rsidR="00967FC4">
        <w:rPr>
          <w:lang w:val="en-US"/>
        </w:rPr>
        <w:t>.</w:t>
      </w:r>
      <w:r>
        <w:rPr>
          <w:lang w:val="en-US"/>
        </w:rPr>
        <w:t xml:space="preserve"> </w:t>
      </w:r>
      <w:r w:rsidR="00886A8B">
        <w:rPr>
          <w:lang w:val="en-US"/>
        </w:rPr>
        <w:t>A</w:t>
      </w:r>
      <w:r w:rsidR="001F647D" w:rsidRPr="004B348C">
        <w:rPr>
          <w:lang w:val="en-US"/>
        </w:rPr>
        <w:t>s agricultural research evolve</w:t>
      </w:r>
      <w:r w:rsidR="00886A8B">
        <w:rPr>
          <w:lang w:val="en-US"/>
        </w:rPr>
        <w:t>s</w:t>
      </w:r>
      <w:r w:rsidR="00E000F5">
        <w:rPr>
          <w:lang w:val="en-US"/>
        </w:rPr>
        <w:t xml:space="preserve">, opportunities </w:t>
      </w:r>
      <w:r w:rsidR="00A30E15">
        <w:rPr>
          <w:lang w:val="en-US"/>
        </w:rPr>
        <w:t xml:space="preserve">abound </w:t>
      </w:r>
      <w:r w:rsidR="00E000F5" w:rsidRPr="004B348C">
        <w:rPr>
          <w:lang w:val="en-US"/>
        </w:rPr>
        <w:t>for</w:t>
      </w:r>
      <w:r w:rsidR="00E000F5">
        <w:rPr>
          <w:lang w:val="en-US"/>
        </w:rPr>
        <w:t xml:space="preserve"> </w:t>
      </w:r>
      <w:r w:rsidR="00E000F5" w:rsidRPr="004B348C">
        <w:rPr>
          <w:lang w:val="en-US"/>
        </w:rPr>
        <w:t>blending research plots with farm fields</w:t>
      </w:r>
      <w:r w:rsidR="00E000F5">
        <w:rPr>
          <w:lang w:val="en-US"/>
        </w:rPr>
        <w:t xml:space="preserve"> to perform</w:t>
      </w:r>
      <w:r w:rsidR="00E000F5" w:rsidRPr="004B348C">
        <w:rPr>
          <w:lang w:val="en-US"/>
        </w:rPr>
        <w:t xml:space="preserve"> more statistical</w:t>
      </w:r>
      <w:r w:rsidR="00E000F5">
        <w:rPr>
          <w:lang w:val="en-US"/>
        </w:rPr>
        <w:t>ly</w:t>
      </w:r>
      <w:r w:rsidR="00E000F5" w:rsidRPr="004B348C">
        <w:rPr>
          <w:lang w:val="en-US"/>
        </w:rPr>
        <w:t xml:space="preserve"> powerful and relevant public research in collaboration with farmers</w:t>
      </w:r>
      <w:r w:rsidR="009562A6">
        <w:rPr>
          <w:lang w:val="en-US"/>
        </w:rPr>
        <w:fldChar w:fldCharType="begin"/>
      </w:r>
      <w:r w:rsidR="00621EB7">
        <w:rPr>
          <w:lang w:val="en-US"/>
        </w:rPr>
        <w:instrText xml:space="preserve"> ADDIN ZOTERO_ITEM CSL_CITATION {"citationID":"304dnLlD","properties":{"formattedCitation":"\\super 48\\uc0\\u8211{}50\\nosupersub{}","plainCitation":"48–50","noteIndex":0},"citationItems":[{"id":398,"uris":["http://zotero.org/users/3599437/items/MX4SDQLD"],"itemData":{"id":398,"type":"article-journal","abstract":"Advances in technology and analytics to support data-driven agriculture has important implications for global food security and environmental sustainability. However, relatively few studies have investigated the potential to leverage the power of on-farm data for improved agronomy at scale using geospatial machine learning methods. Working in high-yielding rice systems of Uruguay, we developed a geospatial framework to identify yield-limiting factors across 55,000 ha annually of cropland over four seasons (2018–2021 harvest years), while also testing for tradeoffs in the environmental footprint related to nitrogen (N) fertilizer use. Our application of geographically-weighted random forest models showed that crop management decisions influenced rice yield more than variation in soil properties, highlighting the potential for improved agronomy to boost crop production by 1.4–1.8 Mg ha−1 across regions. Seeding date, variety, P rate, and K rate were the most important variables controlling yield, but with significant variation across fields. When these factors were optimized by farmers, the risk of environmental N losses or soil N mining did not increase, highlighting the potential for sustainable intensification by improving N use efficiency. These findings present a pathway for harnessing the benefits of increasingly available on-farm data to identify yield-limiting factors while minimizing negative environmental externalities at the field-level. To enable the development of such geospatial frameworks in other regions, new partnerships are required to engage stakeholders and promote data sharing and collaboration among farmers, researchers, and industry, helping guide regional extension programs and orient future investments in agricultural research.","container-title":"Global Food Security","DOI":"10.1016/j.gfs.2024.100752","ISSN":"2211-9124","journalAbbreviation":"Global Food Security","page":"100752","source":"ScienceDirect","title":"The power of on-farm data for improved agronomy","volume":"40","author":[{"family":"Macedo","given":"Ignacio"},{"family":"Pittelkow","given":"Cameron M."},{"family":"Terra","given":"José A."},{"family":"Castillo","given":"Jesús"},{"family":"Roel","given":"Alvaro"}],"issued":{"date-parts":[["2024",3,1]]}}},{"id":"IV3kKgiz/ghesajQ5","uris":["http://zotero.org/users/3599437/items/JECLV44P"],"itemData":{"id":1521,"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id":564,"uris":["http://zotero.org/users/3599437/items/EZQL8F3L"],"itemData":{"id":564,"type":"article-journal","abstract":"Restructuring farmer–researcher relationships and addressing complexity and uncertainty through joint exploration are at the heart of On-Farm Experimentation (OFE). OFE describes new approaches to agricultural research and innovation that are embedded in real-world farm management, and reflects new demands for decentralized and inclusive research that bridges sources of knowledge and fosters open innovation. Here we propose that OFE research could help to transform agriculture globally. We highlight the role of digitalization, which motivates and enables OFE by dramatically increasing scales and complexity when investigating agricultural challenges.","container-title":"Nature Food","DOI":"10.1038/s43016-021-00424-4","ISSN":"2662-1355","issue":"1","journalAbbreviation":"Nat Food","language":"en","license":"2021 Springer Nature Limited","note":"publisher: Nature Publishing Group","page":"11-18","source":"www.nature.com","title":"On-Farm Experimentation to transform global agriculture","volume":"3","author":[{"family":"Lacoste","given":"Myrtille"},{"family":"Cook","given":"Simon"},{"family":"McNee","given":"Matthew"},{"family":"Gale","given":"Danielle"},{"family":"Ingram","given":"Julie"},{"family":"Bellon-Maurel","given":"Véronique"},{"family":"MacMillan","given":"Tom"},{"family":"Sylvester-Bradley","given":"Roger"},{"family":"Kindred","given":"Daniel"},{"family":"Bramley","given":"Rob"},{"family":"Tremblay","given":"Nicolas"},{"family":"Longchamps","given":"Louis"},{"family":"Thompson","given":"Laura"},{"family":"Ruiz","given":"Julie"},{"family":"García","given":"Fernando Oscar"},{"family":"Maxwell","given":"Bruce"},{"family":"Griffin","given":"Terry"},{"family":"Oberthür","given":"Thomas"},{"family":"Huyghe","given":"Christian"},{"family":"Zhang","given":"Weifeng"},{"family":"McNamara","given":"John"},{"family":"Hall","given":"Andrew"}],"issued":{"date-parts":[["2022",1]]}}}],"schema":"https://github.com/citation-style-language/schema/raw/master/csl-citation.json"} </w:instrText>
      </w:r>
      <w:r w:rsidR="009562A6">
        <w:rPr>
          <w:lang w:val="en-US"/>
        </w:rPr>
        <w:fldChar w:fldCharType="separate"/>
      </w:r>
      <w:r w:rsidR="00621EB7" w:rsidRPr="00621EB7">
        <w:rPr>
          <w:vertAlign w:val="superscript"/>
          <w:lang w:val="en-US"/>
        </w:rPr>
        <w:t>48–50</w:t>
      </w:r>
      <w:r w:rsidR="009562A6">
        <w:rPr>
          <w:lang w:val="en-US"/>
        </w:rPr>
        <w:fldChar w:fldCharType="end"/>
      </w:r>
      <w:r w:rsidR="00E000F5">
        <w:rPr>
          <w:lang w:val="en-US"/>
        </w:rPr>
        <w:t>.</w:t>
      </w:r>
      <w:r w:rsidR="00F367C5" w:rsidRPr="004B348C">
        <w:rPr>
          <w:lang w:val="en-US"/>
        </w:rPr>
        <w:t xml:space="preserve"> However, these arrangements require careful consideration to support equitable and fair power relations.</w:t>
      </w:r>
      <w:r w:rsidR="00F367C5">
        <w:rPr>
          <w:b/>
          <w:bCs/>
          <w:lang w:val="en-US"/>
        </w:rPr>
        <w:t xml:space="preserve"> </w:t>
      </w:r>
      <w:r w:rsidR="00D54789">
        <w:rPr>
          <w:lang w:val="en-US"/>
        </w:rPr>
        <w:t xml:space="preserve">As these types of arrangements are becoming more common, the concept of reciprocity in farmer-researcher collaborations warrants explicit examination. </w:t>
      </w:r>
      <w:r w:rsidR="00E000F5">
        <w:rPr>
          <w:lang w:val="en-US"/>
        </w:rPr>
        <w:t xml:space="preserve">There are </w:t>
      </w:r>
      <w:r w:rsidR="009562A6">
        <w:rPr>
          <w:lang w:val="en-US"/>
        </w:rPr>
        <w:t>several</w:t>
      </w:r>
      <w:r w:rsidR="00E000F5">
        <w:rPr>
          <w:lang w:val="en-US"/>
        </w:rPr>
        <w:t xml:space="preserve"> guides for </w:t>
      </w:r>
      <w:r w:rsidR="00886A8B">
        <w:rPr>
          <w:lang w:val="en-US"/>
        </w:rPr>
        <w:t xml:space="preserve">farmers </w:t>
      </w:r>
      <w:r w:rsidR="009147B2">
        <w:rPr>
          <w:lang w:val="en-US"/>
        </w:rPr>
        <w:t>when</w:t>
      </w:r>
      <w:r w:rsidR="00886A8B">
        <w:rPr>
          <w:lang w:val="en-US"/>
        </w:rPr>
        <w:t xml:space="preserve"> </w:t>
      </w:r>
      <w:r w:rsidR="001F647D" w:rsidRPr="004B348C">
        <w:rPr>
          <w:lang w:val="en-US"/>
        </w:rPr>
        <w:t>conducting on-farm research</w:t>
      </w:r>
      <w:r w:rsidR="009562A6">
        <w:rPr>
          <w:lang w:val="en-US"/>
        </w:rPr>
        <w:fldChar w:fldCharType="begin"/>
      </w:r>
      <w:r w:rsidR="00621EB7">
        <w:rPr>
          <w:lang w:val="en-US"/>
        </w:rPr>
        <w:instrText xml:space="preserve"> ADDIN ZOTERO_ITEM CSL_CITATION {"citationID":"eEwyPIlQ","properties":{"formattedCitation":"\\super 51,52\\nosupersub{}","plainCitation":"51,52","noteIndex":0},"citationItems":[{"id":573,"uris":["http://zotero.org/users/3599437/items/4A2YMKNF"],"itemData":{"id":573,"type":"report","abstract":"A 32-page bulletin on how to conduct on-farm research at the farm or ranch, with practical instruction for crop and livestock producers, as well as educators, and a comprehensive list of resources for guidance.","language":"en-US","title":"How to Conduct Research on Your Farm or Ranch","URL":"https://www.sare.org/resources/how-to-conduct-research-on-your-farm-or-ranch/","author":[{"family":"Chaney","given":"David"}],"accessed":{"date-parts":[["2024",4,22]]},"issued":{"date-parts":[["2017"]]}}},{"id":"IV3kKgiz/pZ2TVaWs","uris":["http://zotero.org/users/3599437/items/KTGU3EZ4"],"itemData":{"id":1523,"type":"post-weblog","abstract":"Organic farmers and ranchers like you are always testing and experimenting with new ideas to improve their farming operations. You probably have some ideas every day that you would like to try. Incorporating a few scientific steps in your experiments will generate more reliable results that you can trust. This guide was specifically created for you, the organic farmer or rancher who is curious about conducting some type of trial or experiment on your farm in a more structured way. Whether you are looking at reducing the use of off-farm inputs, minimizing disease pressure, trying out new crop varieties or animal feed, or testing new cover crop techniques or irrigation sensors, this practical guide was created to assist you along the way.","container-title":"Organic Farming Research Foundation","language":"en-US","title":"Farmers Guide to Conducting On-Farm Research","URL":"https://ofrf.org/reports/farmers-guide-to-conducting-on-farm-research/","author":[{"family":"Orozco","given":"Jose Perez"},{"family":"Hathaway","given":"Mary"},{"family":"Veley","given":"Thelma"},{"family":"Estrada","given":"Heather"},{"family":"Tobey","given":"Elizabeth"}],"accessed":{"date-parts":[["2024",6,6]]},"issued":{"date-parts":[["2023",11,7]]}}}],"schema":"https://github.com/citation-style-language/schema/raw/master/csl-citation.json"} </w:instrText>
      </w:r>
      <w:r w:rsidR="009562A6">
        <w:rPr>
          <w:lang w:val="en-US"/>
        </w:rPr>
        <w:fldChar w:fldCharType="separate"/>
      </w:r>
      <w:r w:rsidR="00621EB7" w:rsidRPr="00621EB7">
        <w:rPr>
          <w:vertAlign w:val="superscript"/>
          <w:lang w:val="en-US"/>
        </w:rPr>
        <w:t>51,52</w:t>
      </w:r>
      <w:r w:rsidR="009562A6">
        <w:rPr>
          <w:lang w:val="en-US"/>
        </w:rPr>
        <w:fldChar w:fldCharType="end"/>
      </w:r>
      <w:r w:rsidR="00886A8B">
        <w:rPr>
          <w:lang w:val="en-US"/>
        </w:rPr>
        <w:t xml:space="preserve">, </w:t>
      </w:r>
      <w:r w:rsidR="00E000F5">
        <w:rPr>
          <w:lang w:val="en-US"/>
        </w:rPr>
        <w:t xml:space="preserve">but </w:t>
      </w:r>
      <w:r w:rsidR="001F647D" w:rsidRPr="004B348C">
        <w:rPr>
          <w:lang w:val="en-US"/>
        </w:rPr>
        <w:t>there are few</w:t>
      </w:r>
      <w:r w:rsidR="00D10D16" w:rsidRPr="004B348C">
        <w:rPr>
          <w:lang w:val="en-US"/>
        </w:rPr>
        <w:t>er</w:t>
      </w:r>
      <w:r w:rsidR="001F647D" w:rsidRPr="004B348C">
        <w:rPr>
          <w:lang w:val="en-US"/>
        </w:rPr>
        <w:t xml:space="preserve"> resources suggesting best practices for the </w:t>
      </w:r>
      <w:r w:rsidR="00F367C5" w:rsidRPr="004B348C">
        <w:rPr>
          <w:lang w:val="en-US"/>
        </w:rPr>
        <w:t xml:space="preserve">scientists, researchers, and organizations </w:t>
      </w:r>
      <w:r w:rsidR="00A06BCD">
        <w:rPr>
          <w:lang w:val="en-US"/>
        </w:rPr>
        <w:t>the</w:t>
      </w:r>
      <w:r w:rsidR="00065B3B">
        <w:rPr>
          <w:lang w:val="en-US"/>
        </w:rPr>
        <w:t>y</w:t>
      </w:r>
      <w:r w:rsidR="00A06BCD">
        <w:rPr>
          <w:lang w:val="en-US"/>
        </w:rPr>
        <w:t xml:space="preserve"> collaborat</w:t>
      </w:r>
      <w:r w:rsidR="00034A6D">
        <w:rPr>
          <w:lang w:val="en-US"/>
        </w:rPr>
        <w:t>e</w:t>
      </w:r>
      <w:r w:rsidR="00A06BCD">
        <w:rPr>
          <w:lang w:val="en-US"/>
        </w:rPr>
        <w:t xml:space="preserve"> with</w:t>
      </w:r>
      <w:r w:rsidR="00F367C5" w:rsidRPr="004B348C">
        <w:rPr>
          <w:lang w:val="en-US"/>
        </w:rPr>
        <w:t>.</w:t>
      </w:r>
      <w:r w:rsidR="00034A6D">
        <w:rPr>
          <w:lang w:val="en-US"/>
        </w:rPr>
        <w:t xml:space="preserve"> A recent publication </w:t>
      </w:r>
      <w:r w:rsidR="004B348C">
        <w:rPr>
          <w:lang w:val="en-US"/>
        </w:rPr>
        <w:t>provide</w:t>
      </w:r>
      <w:r w:rsidR="009562A6">
        <w:rPr>
          <w:lang w:val="en-US"/>
        </w:rPr>
        <w:t>s</w:t>
      </w:r>
      <w:r w:rsidR="004B348C">
        <w:rPr>
          <w:lang w:val="en-US"/>
        </w:rPr>
        <w:t xml:space="preserve"> </w:t>
      </w:r>
      <w:r w:rsidR="00034A6D">
        <w:rPr>
          <w:lang w:val="en-US"/>
        </w:rPr>
        <w:t xml:space="preserve">excellent </w:t>
      </w:r>
      <w:r w:rsidR="004B348C">
        <w:rPr>
          <w:lang w:val="en-US"/>
        </w:rPr>
        <w:t>guidance on working with communities</w:t>
      </w:r>
      <w:r w:rsidR="00065B3B">
        <w:rPr>
          <w:lang w:val="en-US"/>
        </w:rPr>
        <w:t xml:space="preserve"> and o</w:t>
      </w:r>
      <w:r w:rsidR="004B348C">
        <w:rPr>
          <w:lang w:val="en-US"/>
        </w:rPr>
        <w:t>rganizations in general</w:t>
      </w:r>
      <w:r w:rsidR="009562A6">
        <w:rPr>
          <w:lang w:val="en-US"/>
        </w:rPr>
        <w:fldChar w:fldCharType="begin"/>
      </w:r>
      <w:r w:rsidR="00692048">
        <w:rPr>
          <w:lang w:val="en-US"/>
        </w:rPr>
        <w:instrText xml:space="preserve"> ADDIN ZOTERO_ITEM CSL_CITATION {"citationID":"D8BOMq0E","properties":{"formattedCitation":"\\super 8\\nosupersub{}","plainCitation":"8","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schema":"https://github.com/citation-style-language/schema/raw/master/csl-citation.json"} </w:instrText>
      </w:r>
      <w:r w:rsidR="009562A6">
        <w:rPr>
          <w:lang w:val="en-US"/>
        </w:rPr>
        <w:fldChar w:fldCharType="separate"/>
      </w:r>
      <w:r w:rsidR="00692048" w:rsidRPr="00692048">
        <w:rPr>
          <w:vertAlign w:val="superscript"/>
          <w:lang w:val="en-US"/>
        </w:rPr>
        <w:t>8</w:t>
      </w:r>
      <w:r w:rsidR="009562A6">
        <w:rPr>
          <w:lang w:val="en-US"/>
        </w:rPr>
        <w:fldChar w:fldCharType="end"/>
      </w:r>
      <w:r w:rsidR="009562A6">
        <w:rPr>
          <w:lang w:val="en-US"/>
        </w:rPr>
        <w:t>, h</w:t>
      </w:r>
      <w:r w:rsidR="005370FC">
        <w:rPr>
          <w:lang w:val="en-US"/>
        </w:rPr>
        <w:t xml:space="preserve">owever </w:t>
      </w:r>
      <w:r w:rsidR="004B348C">
        <w:rPr>
          <w:lang w:val="en-US"/>
        </w:rPr>
        <w:t xml:space="preserve">we feel the </w:t>
      </w:r>
      <w:r w:rsidR="00065B3B">
        <w:rPr>
          <w:lang w:val="en-US"/>
        </w:rPr>
        <w:t>farmer-</w:t>
      </w:r>
      <w:r w:rsidR="004B348C">
        <w:rPr>
          <w:lang w:val="en-US"/>
        </w:rPr>
        <w:t>researcher collaboration merits explicit attention</w:t>
      </w:r>
      <w:r w:rsidR="00F67DEF">
        <w:rPr>
          <w:lang w:val="en-US"/>
        </w:rPr>
        <w:t xml:space="preserve"> for agricultural scientists</w:t>
      </w:r>
      <w:r w:rsidR="00D54789">
        <w:rPr>
          <w:lang w:val="en-US"/>
        </w:rPr>
        <w:t xml:space="preserve"> in relation to power and chose to focus on that relationship for this Perspective</w:t>
      </w:r>
      <w:r w:rsidR="004B348C">
        <w:rPr>
          <w:lang w:val="en-US"/>
        </w:rPr>
        <w:t xml:space="preserve">. </w:t>
      </w:r>
    </w:p>
    <w:p w14:paraId="57C0A40D" w14:textId="662B92F9" w:rsidR="00BF2CA1" w:rsidRPr="00BF2CA1" w:rsidRDefault="002E2390" w:rsidP="00BF2CA1">
      <w:pPr>
        <w:pStyle w:val="Heading2"/>
        <w:rPr>
          <w:lang w:val="en-US"/>
        </w:rPr>
      </w:pPr>
      <w:r>
        <w:rPr>
          <w:lang w:val="en-US"/>
        </w:rPr>
        <w:t xml:space="preserve">3.1 </w:t>
      </w:r>
      <w:proofErr w:type="gramStart"/>
      <w:r w:rsidR="00551F22">
        <w:rPr>
          <w:lang w:val="en-US"/>
        </w:rPr>
        <w:t>Multi-dimensional</w:t>
      </w:r>
      <w:proofErr w:type="gramEnd"/>
      <w:r w:rsidR="00551F22">
        <w:rPr>
          <w:lang w:val="en-US"/>
        </w:rPr>
        <w:t xml:space="preserve"> c</w:t>
      </w:r>
      <w:r w:rsidR="00D10D16">
        <w:rPr>
          <w:lang w:val="en-US"/>
        </w:rPr>
        <w:t>ompensation</w:t>
      </w:r>
    </w:p>
    <w:p w14:paraId="3AF8CAC9" w14:textId="7655717C" w:rsidR="00677699" w:rsidRPr="00677699" w:rsidRDefault="003B028F" w:rsidP="00BC2BE9">
      <w:pPr>
        <w:rPr>
          <w:lang w:val="en-US"/>
        </w:rPr>
      </w:pPr>
      <w:r w:rsidRPr="00A06BCD">
        <w:rPr>
          <w:lang w:val="en-US"/>
        </w:rPr>
        <w:t>The context for f</w:t>
      </w:r>
      <w:r w:rsidR="0038432A" w:rsidRPr="00A06BCD">
        <w:rPr>
          <w:lang w:val="en-US"/>
        </w:rPr>
        <w:t>armer involvement in research can vary widely</w:t>
      </w:r>
      <w:r w:rsidR="009562A6">
        <w:rPr>
          <w:lang w:val="en-US"/>
        </w:rPr>
        <w:fldChar w:fldCharType="begin"/>
      </w:r>
      <w:r w:rsidR="00621EB7">
        <w:rPr>
          <w:lang w:val="en-US"/>
        </w:rPr>
        <w:instrText xml:space="preserve"> ADDIN ZOTERO_ITEM CSL_CITATION {"citationID":"81Umz3ef","properties":{"formattedCitation":"\\super 53,54\\nosupersub{}","plainCitation":"53,54","noteIndex":0},"citationItems":[{"id":567,"uris":["http://zotero.org/users/3599437/items/3UUPFTCT"],"itemData":{"id":567,"type":"article-journal","abstract":"The convergence among the rise of digital technologies, the attention paid to the localized issues of transitions in practices toward agroecology, and the emergence of new open innovation models are renewing and reviving the scientific community’s interest in on-farm experimentation (OFE). This form of experimentation is claimed to be enhanced by digital tools as well as being an enabler of production of credible, salient, and legitimate science insofar as it embraces a farmer-centric perspective. However, the forms of research in which some experimental activities on farms are anchored vary greatly, notably with regard to the actual forms that interventions on farms take, the legitimacy of the actors involved and their roles, or the observations and instruments applied for interpretation. We propose a systematic review of the literature and an analytical framework in order to better understand this diversity of practices behind on-farm experimentation. Our analysis segregated six major publication clusters based on themes appearing in titles and abstracts. These themes guided a more in-depth analysis of representative articles, from which we identified seven types of OFE practices that are described and discussed here with regard to the knowledge targeted, roles of the various actors, and on-farm experimental space. Our typology provides an original basis for supporting reflexivity and building alignment between the above-mentioned dimensions and the ways in which new tools can support the experimental process.","container-title":"Agronomy for Sustainable Development","DOI":"10.1007/s13593-022-00845-w","ISSN":"1773-0155","issue":"6","journalAbbreviation":"Agron. Sustain. Dev.","language":"en","page":"114","source":"Springer Link","title":"On-farm experimentation practices and associated farmer-researcher relationships: a systematic literature review","title-short":"On-farm experimentation practices and associated farmer-researcher relationships","volume":"42","author":[{"family":"Toffolini","given":"Quentin"},{"family":"Jeuffroy","given":"Marie-Hélène"}],"issued":{"date-parts":[["2022",11,30]]}}},{"id":560,"uris":["http://zotero.org/users/3599437/items/I222JFT9"],"itemData":{"id":560,"type":"article-journal","abstract":"Participatory modes of agricultural research have gained significant attention over the last 40 years. While many scholars and practitioners agree that engaging farmers and other stakeholders is a valuable complement to traditional scientific research, there is significant diversity in the goals and approaches used by participatory projects. Building on previous conceptual frameworks on divergent approaches to participatory farming research (PFR), we propose an updated synthetic typology that can be used to design, evaluate, and distinguish PFR projects. Key elements of our typology include a recognition of the multidimensionality of projects that reflect different combinations of: (a) the goals or motivations behind engaging farmers in research, (b) the specific methods or approaches used to implement a PFR project, and (c) the social, institutional, and biophysical contexts that shape the dynamics and outcomes from PFR. We use this typology to highlight how particular manifestations of participatory agricultural research projects—ranging from farmer advisory boards, on-farm demonstrations, and researcher- versus farmer-led on-farm research projects—combine goals, methods, and contexts in distinctive ways. Proponents of PFR projects would benefit from clarifying how their work fits into or extends this multidimensional typology.","container-title":"Socio-Ecological Practice Research","DOI":"10.1007/s42532-023-00149-7","ISSN":"2524-5287","issue":"2","journalAbbreviation":"Socio Ecol Pract Res","language":"en","page":"159-174","source":"Springer Link","title":"A typology to guide design and assessment of participatory farming research projects","volume":"5","author":[{"family":"Jackson-Smith","given":"Douglas"},{"family":"Veisi","given":"Hadi"}],"issued":{"date-parts":[["2023",6,1]]}}}],"schema":"https://github.com/citation-style-language/schema/raw/master/csl-citation.json"} </w:instrText>
      </w:r>
      <w:r w:rsidR="009562A6">
        <w:rPr>
          <w:lang w:val="en-US"/>
        </w:rPr>
        <w:fldChar w:fldCharType="separate"/>
      </w:r>
      <w:r w:rsidR="00621EB7" w:rsidRPr="00621EB7">
        <w:rPr>
          <w:vertAlign w:val="superscript"/>
          <w:lang w:val="en-US"/>
        </w:rPr>
        <w:t>53,54</w:t>
      </w:r>
      <w:r w:rsidR="009562A6">
        <w:rPr>
          <w:lang w:val="en-US"/>
        </w:rPr>
        <w:fldChar w:fldCharType="end"/>
      </w:r>
      <w:r w:rsidR="00481783">
        <w:rPr>
          <w:lang w:val="en-US"/>
        </w:rPr>
        <w:t xml:space="preserve">, </w:t>
      </w:r>
      <w:r w:rsidR="00C02BB0">
        <w:rPr>
          <w:lang w:val="en-US"/>
        </w:rPr>
        <w:t xml:space="preserve">and while there are numerous publications examining the form of those relationships </w:t>
      </w:r>
      <w:r w:rsidR="005B1CF4">
        <w:rPr>
          <w:lang w:val="en-US"/>
        </w:rPr>
        <w:t>t</w:t>
      </w:r>
      <w:r w:rsidR="00C13479">
        <w:rPr>
          <w:lang w:val="en-US"/>
        </w:rPr>
        <w:t>o</w:t>
      </w:r>
      <w:r w:rsidR="005D0AB4">
        <w:rPr>
          <w:lang w:val="en-US"/>
        </w:rPr>
        <w:t xml:space="preserve"> our knowledge there are </w:t>
      </w:r>
      <w:r w:rsidR="00C13479">
        <w:rPr>
          <w:lang w:val="en-US"/>
        </w:rPr>
        <w:t>few</w:t>
      </w:r>
      <w:r w:rsidR="005D0AB4">
        <w:rPr>
          <w:lang w:val="en-US"/>
        </w:rPr>
        <w:t xml:space="preserve"> studies </w:t>
      </w:r>
      <w:r w:rsidR="005B1CF4">
        <w:rPr>
          <w:lang w:val="en-US"/>
        </w:rPr>
        <w:t>on</w:t>
      </w:r>
      <w:r w:rsidR="005D0AB4">
        <w:rPr>
          <w:lang w:val="en-US"/>
        </w:rPr>
        <w:t xml:space="preserve"> mechanisms for</w:t>
      </w:r>
      <w:r w:rsidR="005B1CF4">
        <w:rPr>
          <w:lang w:val="en-US"/>
        </w:rPr>
        <w:t xml:space="preserve"> farmer</w:t>
      </w:r>
      <w:r w:rsidR="005D0AB4">
        <w:rPr>
          <w:lang w:val="en-US"/>
        </w:rPr>
        <w:t xml:space="preserve"> compensation</w:t>
      </w:r>
      <w:r w:rsidR="00C02BB0">
        <w:rPr>
          <w:lang w:val="en-US"/>
        </w:rPr>
        <w:t>,</w:t>
      </w:r>
      <w:r w:rsidR="00481783">
        <w:rPr>
          <w:lang w:val="en-US"/>
        </w:rPr>
        <w:t xml:space="preserve"> and </w:t>
      </w:r>
      <w:r w:rsidR="00C02BB0">
        <w:rPr>
          <w:lang w:val="en-US"/>
        </w:rPr>
        <w:t xml:space="preserve">even fewer on </w:t>
      </w:r>
      <w:r w:rsidR="0027207A">
        <w:rPr>
          <w:lang w:val="en-US"/>
        </w:rPr>
        <w:t>how those mechanisms influence collaboration dynamics</w:t>
      </w:r>
      <w:r w:rsidR="009562A6">
        <w:rPr>
          <w:lang w:val="en-US"/>
        </w:rPr>
        <w:fldChar w:fldCharType="begin"/>
      </w:r>
      <w:r w:rsidR="00621EB7">
        <w:rPr>
          <w:lang w:val="en-US"/>
        </w:rPr>
        <w:instrText xml:space="preserve"> ADDIN ZOTERO_ITEM CSL_CITATION {"citationID":"3quk0yx8","properties":{"formattedCitation":"\\super 55\\nosupersub{}","plainCitation":"55","noteIndex":0},"citationItems":[{"id":493,"uris":["http://zotero.org/users/3599437/items/CDM2SYV8"],"itemData":{"id":493,"type":"article-journal","abstract":"Constraints to farmer participation in agricultural research require public institutions to compensate farmers for their involvement in research projects. Because of potential funding limitations in public institutions, it is important to identify approaches to compensate farmers who do not exclusively rely upon monetary remuneration. A novel barter compensation approach, called work-a-day compensation, is proposed. This approach involves compensating farmers for their time and involvement in research studies by having the principal investigator work for participating farmers. Twenty-four farmers throughout eastern Nebraska were offered work-a-day compensation for their involvement in a soil quality assessment study. Farmers' opinions of work-a-day compensation were surveyed as part of the study. One-third of the farmers participating in the study chose to utilize the work-a-day compensation offer. Comments were positive, and the majority (54%) felt that work-a-day compensation would be either very or somewhat important in their decision to participate in future studies. Experiences from work-a-day compensation were beneficial to both participating farmers and the principal investigator. Farmers benefited by receiving help doing chores or learning more about the principal investigator's technical expertise. The principal investigator benefited by acquiring more understanding and appreciation for the challenges that farmers face daily. Potential benefits from work-a-day compensation to public institutions include an improved image among farmers and greater farmer participation in research studies. Drawbacks of this compensation approach, however, such as liability issues, the high degree of mechanization of many farms, and researcher time may relegate it to being applicable only in unique situations.","container-title":"Journal of Natural Resources and Life Sciences Education","DOI":"10.2134/jnrlse.1999.0037","ISSN":"1539-1582","issue":"1","language":"en","license":"© 1999 American Society of Agronomy","note":"_eprint: https://onlinelibrary.wiley.com/doi/pdf/10.2134/jnrlse.1999.0037","page":"37-40","source":"Wiley Online Library","title":"“Work-a-Day” Compensation in Farmer Participatory Research","volume":"28","author":[{"family":"Liebig","given":"M. A."},{"family":"Doran","given":"J. W."},{"family":"Francis","given":"C. A."}],"issued":{"date-parts":[["1999"]]}}}],"schema":"https://github.com/citation-style-language/schema/raw/master/csl-citation.json"} </w:instrText>
      </w:r>
      <w:r w:rsidR="009562A6">
        <w:rPr>
          <w:lang w:val="en-US"/>
        </w:rPr>
        <w:fldChar w:fldCharType="separate"/>
      </w:r>
      <w:r w:rsidR="00621EB7" w:rsidRPr="00621EB7">
        <w:rPr>
          <w:vertAlign w:val="superscript"/>
          <w:lang w:val="en-US"/>
        </w:rPr>
        <w:t>55</w:t>
      </w:r>
      <w:r w:rsidR="009562A6">
        <w:rPr>
          <w:lang w:val="en-US"/>
        </w:rPr>
        <w:fldChar w:fldCharType="end"/>
      </w:r>
      <w:r w:rsidR="0027207A">
        <w:rPr>
          <w:lang w:val="en-US"/>
        </w:rPr>
        <w:t xml:space="preserve">. </w:t>
      </w:r>
      <w:r w:rsidR="00C13479">
        <w:rPr>
          <w:lang w:val="en-US"/>
        </w:rPr>
        <w:t xml:space="preserve">This omission is problematic; </w:t>
      </w:r>
      <w:r w:rsidR="00167D8E">
        <w:rPr>
          <w:lang w:val="en-US"/>
        </w:rPr>
        <w:t>research participants</w:t>
      </w:r>
      <w:r w:rsidR="0038432A" w:rsidRPr="00A06BCD">
        <w:rPr>
          <w:lang w:val="en-US"/>
        </w:rPr>
        <w:t xml:space="preserve"> should </w:t>
      </w:r>
      <w:r w:rsidR="00A81003">
        <w:rPr>
          <w:lang w:val="en-US"/>
        </w:rPr>
        <w:t xml:space="preserve">always </w:t>
      </w:r>
      <w:r w:rsidR="0038432A" w:rsidRPr="00A06BCD">
        <w:rPr>
          <w:lang w:val="en-US"/>
        </w:rPr>
        <w:t>be compensated</w:t>
      </w:r>
      <w:r w:rsidR="00C13479">
        <w:rPr>
          <w:lang w:val="en-US"/>
        </w:rPr>
        <w:t>, and</w:t>
      </w:r>
      <w:r w:rsidR="00803795">
        <w:rPr>
          <w:lang w:val="en-US"/>
        </w:rPr>
        <w:t xml:space="preserve"> the </w:t>
      </w:r>
      <w:r w:rsidRPr="00A06BCD">
        <w:rPr>
          <w:lang w:val="en-US"/>
        </w:rPr>
        <w:t xml:space="preserve">form this compensation takes is particularly germane to </w:t>
      </w:r>
      <w:r w:rsidR="0038243C">
        <w:rPr>
          <w:lang w:val="en-US"/>
        </w:rPr>
        <w:t>the</w:t>
      </w:r>
      <w:r w:rsidRPr="00A06BCD">
        <w:rPr>
          <w:lang w:val="en-US"/>
        </w:rPr>
        <w:t xml:space="preserve"> topic of power.</w:t>
      </w:r>
      <w:r w:rsidR="00E03974">
        <w:rPr>
          <w:lang w:val="en-US"/>
        </w:rPr>
        <w:t xml:space="preserve"> </w:t>
      </w:r>
      <w:r w:rsidR="00D10D16" w:rsidRPr="00A06BCD">
        <w:rPr>
          <w:lang w:val="en-US"/>
        </w:rPr>
        <w:t>I</w:t>
      </w:r>
      <w:r w:rsidR="005B1CF4">
        <w:rPr>
          <w:lang w:val="en-US"/>
        </w:rPr>
        <w:t xml:space="preserve">t is common for </w:t>
      </w:r>
      <w:r w:rsidR="00D10D16" w:rsidRPr="00A06BCD">
        <w:rPr>
          <w:lang w:val="en-US"/>
        </w:rPr>
        <w:t xml:space="preserve">farmers </w:t>
      </w:r>
      <w:r w:rsidR="005B1CF4">
        <w:rPr>
          <w:lang w:val="en-US"/>
        </w:rPr>
        <w:t xml:space="preserve">to be </w:t>
      </w:r>
      <w:r w:rsidR="00D10D16" w:rsidRPr="00A06BCD">
        <w:rPr>
          <w:lang w:val="en-US"/>
        </w:rPr>
        <w:t xml:space="preserve">compensated by </w:t>
      </w:r>
      <w:r w:rsidR="00D10D16" w:rsidRPr="0093543C">
        <w:rPr>
          <w:i/>
          <w:iCs/>
          <w:lang w:val="en-US"/>
        </w:rPr>
        <w:t>the experience and knowledge gained from the activities</w:t>
      </w:r>
      <w:r w:rsidRPr="00A06BCD">
        <w:rPr>
          <w:lang w:val="en-US"/>
        </w:rPr>
        <w:t>,</w:t>
      </w:r>
      <w:r w:rsidR="0093543C">
        <w:rPr>
          <w:lang w:val="en-US"/>
        </w:rPr>
        <w:t xml:space="preserve"> </w:t>
      </w:r>
      <w:r w:rsidR="00D10D16" w:rsidRPr="0093543C">
        <w:rPr>
          <w:i/>
          <w:iCs/>
          <w:lang w:val="en-US"/>
        </w:rPr>
        <w:t>access to research findings</w:t>
      </w:r>
      <w:r w:rsidRPr="00A06BCD">
        <w:rPr>
          <w:lang w:val="en-US"/>
        </w:rPr>
        <w:t>,</w:t>
      </w:r>
      <w:r w:rsidR="0093543C">
        <w:rPr>
          <w:lang w:val="en-US"/>
        </w:rPr>
        <w:t xml:space="preserve"> </w:t>
      </w:r>
      <w:r w:rsidR="00093453" w:rsidRPr="0093543C">
        <w:rPr>
          <w:i/>
          <w:iCs/>
          <w:lang w:val="en-US"/>
        </w:rPr>
        <w:t>better productivity</w:t>
      </w:r>
      <w:r w:rsidR="00093453">
        <w:rPr>
          <w:lang w:val="en-US"/>
        </w:rPr>
        <w:t>,</w:t>
      </w:r>
      <w:r w:rsidR="005B1CF4">
        <w:rPr>
          <w:lang w:val="en-US"/>
        </w:rPr>
        <w:t xml:space="preserve"> </w:t>
      </w:r>
      <w:r w:rsidRPr="00A06BCD">
        <w:rPr>
          <w:lang w:val="en-US"/>
        </w:rPr>
        <w:t xml:space="preserve">or </w:t>
      </w:r>
      <w:r w:rsidR="00A06BCD">
        <w:rPr>
          <w:lang w:val="en-US"/>
        </w:rPr>
        <w:t>a similarly non-tangible exchange</w:t>
      </w:r>
      <w:r w:rsidRPr="00A06BCD">
        <w:rPr>
          <w:lang w:val="en-US"/>
        </w:rPr>
        <w:t xml:space="preserve">. </w:t>
      </w:r>
      <w:r w:rsidR="00146801">
        <w:rPr>
          <w:lang w:val="en-US"/>
        </w:rPr>
        <w:t xml:space="preserve">In its most egregious forms, this arrangement is elitist, extractive, and disrespectful. </w:t>
      </w:r>
      <w:r w:rsidR="005B1CF4">
        <w:rPr>
          <w:lang w:val="en-US"/>
        </w:rPr>
        <w:t xml:space="preserve">We acknowledge individual researchers may be constrained in their access to unrestricted grant money to pay </w:t>
      </w:r>
      <w:r w:rsidR="00034A6D">
        <w:rPr>
          <w:lang w:val="en-US"/>
        </w:rPr>
        <w:t>collaborators</w:t>
      </w:r>
      <w:r w:rsidR="005B1CF4">
        <w:rPr>
          <w:lang w:val="en-US"/>
        </w:rPr>
        <w:t xml:space="preserve">, </w:t>
      </w:r>
      <w:r w:rsidR="0020694B">
        <w:rPr>
          <w:lang w:val="en-US"/>
        </w:rPr>
        <w:t>but</w:t>
      </w:r>
      <w:r w:rsidR="00E000F5">
        <w:rPr>
          <w:lang w:val="en-US"/>
        </w:rPr>
        <w:t xml:space="preserve"> </w:t>
      </w:r>
      <w:r w:rsidR="0093543C">
        <w:rPr>
          <w:lang w:val="en-US"/>
        </w:rPr>
        <w:t xml:space="preserve">without an offer of </w:t>
      </w:r>
      <w:r w:rsidR="009147B2">
        <w:rPr>
          <w:lang w:val="en-US"/>
        </w:rPr>
        <w:t>fair</w:t>
      </w:r>
      <w:r w:rsidR="0093543C">
        <w:rPr>
          <w:lang w:val="en-US"/>
        </w:rPr>
        <w:t xml:space="preserve"> compensation, </w:t>
      </w:r>
      <w:r w:rsidR="00AF58A9">
        <w:rPr>
          <w:lang w:val="en-US"/>
        </w:rPr>
        <w:t xml:space="preserve">collaborators </w:t>
      </w:r>
      <w:r w:rsidR="0093543C">
        <w:rPr>
          <w:lang w:val="en-US"/>
        </w:rPr>
        <w:t>may reasonably</w:t>
      </w:r>
      <w:r w:rsidR="0020694B">
        <w:rPr>
          <w:lang w:val="en-US"/>
        </w:rPr>
        <w:t xml:space="preserve"> intuit a devaluation. Moreover, f</w:t>
      </w:r>
      <w:r w:rsidR="0020694B" w:rsidRPr="00A06BCD">
        <w:rPr>
          <w:lang w:val="en-US"/>
        </w:rPr>
        <w:t>ailing to provide compensation further exacerbates historical biases, favoring well-resourced farmers in access to on-farm research activities.</w:t>
      </w:r>
      <w:r w:rsidR="00677699">
        <w:rPr>
          <w:lang w:val="en-US"/>
        </w:rPr>
        <w:t xml:space="preserve"> </w:t>
      </w:r>
      <w:r w:rsidR="001059F2">
        <w:rPr>
          <w:lang w:val="en-US"/>
        </w:rPr>
        <w:t>Funders</w:t>
      </w:r>
      <w:r w:rsidR="00E03974">
        <w:rPr>
          <w:lang w:val="en-US"/>
        </w:rPr>
        <w:t xml:space="preserve"> clearly have a role to play; r</w:t>
      </w:r>
      <w:r w:rsidR="00AF58A9">
        <w:rPr>
          <w:lang w:val="en-US"/>
          <w14:ligatures w14:val="none"/>
        </w:rPr>
        <w:t xml:space="preserve">esearchers </w:t>
      </w:r>
      <w:r w:rsidR="0012252F">
        <w:rPr>
          <w:lang w:val="en-US"/>
          <w14:ligatures w14:val="none"/>
        </w:rPr>
        <w:t xml:space="preserve">have </w:t>
      </w:r>
      <w:r w:rsidR="00AF58A9">
        <w:rPr>
          <w:lang w:val="en-US"/>
          <w14:ligatures w14:val="none"/>
        </w:rPr>
        <w:t xml:space="preserve">highlighted </w:t>
      </w:r>
      <w:r w:rsidR="00677699">
        <w:rPr>
          <w:lang w:val="en-US"/>
          <w14:ligatures w14:val="none"/>
        </w:rPr>
        <w:t xml:space="preserve">barriers </w:t>
      </w:r>
      <w:r w:rsidR="0012252F">
        <w:rPr>
          <w:lang w:val="en-US"/>
          <w14:ligatures w14:val="none"/>
        </w:rPr>
        <w:t>to</w:t>
      </w:r>
      <w:r w:rsidR="00677699">
        <w:rPr>
          <w:lang w:val="en-US"/>
          <w14:ligatures w14:val="none"/>
        </w:rPr>
        <w:t xml:space="preserve"> </w:t>
      </w:r>
      <w:r w:rsidR="00AF58A9">
        <w:rPr>
          <w:lang w:val="en-US"/>
          <w14:ligatures w14:val="none"/>
        </w:rPr>
        <w:t>budgeting for non-university research participants</w:t>
      </w:r>
      <w:r w:rsidR="00677699">
        <w:rPr>
          <w:lang w:val="en-US"/>
          <w14:ligatures w14:val="none"/>
        </w:rPr>
        <w:fldChar w:fldCharType="begin"/>
      </w:r>
      <w:r w:rsidR="00621EB7">
        <w:rPr>
          <w:lang w:val="en-US"/>
          <w14:ligatures w14:val="none"/>
        </w:rPr>
        <w:instrText xml:space="preserve"> ADDIN ZOTERO_ITEM CSL_CITATION {"citationID":"JYJslOy6","properties":{"formattedCitation":"\\super 56\\nosupersub{}","plainCitation":"56","noteIndex":0},"citationItems":[{"id":"IV3kKgiz/6ddgMbM6","uris":["http://zotero.org/users/3599437/items/DYPU3MEC"],"itemData":{"id":1549,"type":"article-journal","container-title":"College of Agriculture and Life Sciences Faculty Publications","title":"Proceedings - U.S.A Agroecology Summit 2023","URL":"https://scholarworks.uvm.edu/calsfac/204","author":[{"family":"Neher","given":"Deborah"},{"family":"Anderson","given":"Colin"},{"family":"Basche","given":"Andrea"},{"family":"Costello","given":"Christine"},{"family":"Hendrickson","given":"Mary"},{"family":"Maxwell","given":"Bruce"},{"family":"Roman-Alcalá","given":"Antonio"},{"family":"Krug","given":"Aubrey Streit"},{"family":"Tracy","given":"William"},{"family":"Méndez","given":"Ernesto"},{"family":"Horner","given":"Catherine"},{"family":"Anderzén","given":"Janica"}],"issued":{"date-parts":[["2023",1,1]]}}}],"schema":"https://github.com/citation-style-language/schema/raw/master/csl-citation.json"} </w:instrText>
      </w:r>
      <w:r w:rsidR="00677699">
        <w:rPr>
          <w:lang w:val="en-US"/>
          <w14:ligatures w14:val="none"/>
        </w:rPr>
        <w:fldChar w:fldCharType="separate"/>
      </w:r>
      <w:r w:rsidR="00621EB7" w:rsidRPr="00621EB7">
        <w:rPr>
          <w:vertAlign w:val="superscript"/>
          <w:lang w:val="en-US"/>
        </w:rPr>
        <w:t>56</w:t>
      </w:r>
      <w:r w:rsidR="00677699">
        <w:rPr>
          <w:lang w:val="en-US"/>
          <w14:ligatures w14:val="none"/>
        </w:rPr>
        <w:fldChar w:fldCharType="end"/>
      </w:r>
      <w:r w:rsidR="0012252F">
        <w:rPr>
          <w:lang w:val="en-US"/>
          <w14:ligatures w14:val="none"/>
        </w:rPr>
        <w:t xml:space="preserve">, and </w:t>
      </w:r>
      <w:r w:rsidR="0012252F">
        <w:rPr>
          <w:lang w:val="en-US"/>
        </w:rPr>
        <w:t>while some funding agencies explicitly allow for farmer-participant compensation (e.g.</w:t>
      </w:r>
      <w:r w:rsidR="00C02BB0">
        <w:rPr>
          <w:lang w:val="en-US"/>
        </w:rPr>
        <w:t>,</w:t>
      </w:r>
      <w:r w:rsidR="0012252F">
        <w:rPr>
          <w:lang w:val="en-US"/>
        </w:rPr>
        <w:t xml:space="preserve"> USDA-SARE), to our knowledge none </w:t>
      </w:r>
      <w:r w:rsidR="001059F2">
        <w:rPr>
          <w:lang w:val="en-US"/>
        </w:rPr>
        <w:t>require farmer participants to be compensated</w:t>
      </w:r>
      <w:r w:rsidR="0012252F">
        <w:rPr>
          <w:lang w:val="en-US"/>
        </w:rPr>
        <w:t xml:space="preserve">. </w:t>
      </w:r>
      <w:r w:rsidR="00677699">
        <w:rPr>
          <w:lang w:val="en-US"/>
          <w14:ligatures w14:val="none"/>
        </w:rPr>
        <w:t xml:space="preserve"> </w:t>
      </w:r>
    </w:p>
    <w:p w14:paraId="0BCD5331" w14:textId="77777777" w:rsidR="00677699" w:rsidRDefault="00677699" w:rsidP="00BC2BE9">
      <w:pPr>
        <w:rPr>
          <w:lang w:val="en-US"/>
          <w14:ligatures w14:val="none"/>
        </w:rPr>
      </w:pPr>
    </w:p>
    <w:p w14:paraId="0D68FA4E" w14:textId="3AB85300" w:rsidR="003F1594" w:rsidRPr="00621EB7" w:rsidRDefault="00677699" w:rsidP="00677699">
      <w:pPr>
        <w:rPr>
          <w:color w:val="FF0000"/>
          <w:lang w:val="en-US"/>
        </w:rPr>
      </w:pPr>
      <w:r>
        <w:rPr>
          <w:lang w:val="en-US"/>
          <w14:ligatures w14:val="none"/>
        </w:rPr>
        <w:t>Fair remuneration is in everyone’s best interests</w:t>
      </w:r>
      <w:r w:rsidR="00C02BB0">
        <w:rPr>
          <w:lang w:val="en-US"/>
          <w14:ligatures w14:val="none"/>
        </w:rPr>
        <w:t>, as</w:t>
      </w:r>
      <w:r>
        <w:rPr>
          <w:lang w:val="en-US"/>
          <w14:ligatures w14:val="none"/>
        </w:rPr>
        <w:t xml:space="preserve"> </w:t>
      </w:r>
      <w:r w:rsidR="0020694B" w:rsidRPr="00A06BCD">
        <w:rPr>
          <w:lang w:val="en-US"/>
        </w:rPr>
        <w:t>equitable partnerships are more likely to be sustained in the long-term</w:t>
      </w:r>
      <w:r w:rsidR="001059F2">
        <w:rPr>
          <w:lang w:val="en-US"/>
        </w:rPr>
        <w:fldChar w:fldCharType="begin"/>
      </w:r>
      <w:r w:rsidR="00621EB7">
        <w:rPr>
          <w:lang w:val="en-US"/>
        </w:rPr>
        <w:instrText xml:space="preserve"> ADDIN ZOTERO_ITEM CSL_CITATION {"citationID":"FLQhXRfa","properties":{"formattedCitation":"\\super 57\\nosupersub{}","plainCitation":"57","noteIndex":0},"citationItems":[{"id":492,"uris":["http://zotero.org/users/3599437/items/W88M5LRD"],"itemData":{"id":492,"type":"article-journal","abstract":"Farmer involvement in agricultural research is limited by inadequate funding, institutional policies and hierarchies, disciplinary specialization, and incompatible personalities. Additional barriers include academic emphasis on carefully controlled experiments, research priorities driven by personal interest, and farmers' reluctance to disclose trade secrets. Priorities for research conducted with public funds should be identified through a democratic process involving representatives from all sectors of agriculture. A broad, multidisciplinary, systems approach to agricultural research is needed; and farmers and researchers should consider long-term implications of projects. Better balance needs to be achieved between basic and applied research, and both should encourage innovation within the context of democratically determined research priorities. Opportunities abound for involving farmers in research as providers and recipients of information, as participants in determining priorities and ensuring practicality of methods, as collaborators and/or subjects for on-farm investigations, and as project evaluators. Farmers also need to take more initiative in getting involved in the political processes that set the stage for agricultural research.","container-title":"American Journal of Alternative Agriculture","DOI":"10.1017/S0889189300003659","ISSN":"1478-5498, 0889-1893","issue":"4","language":"en","page":"174-177","source":"Cambridge University Press","title":"Involving farmers in agricultural research: A farmer's perspective","title-short":"Involving farmers in agricultural research","volume":"5","author":[{"family":"Thornley","given":"Kay"}],"issued":{"date-parts":[["1990",12]]}}}],"schema":"https://github.com/citation-style-language/schema/raw/master/csl-citation.json"} </w:instrText>
      </w:r>
      <w:r w:rsidR="001059F2">
        <w:rPr>
          <w:lang w:val="en-US"/>
        </w:rPr>
        <w:fldChar w:fldCharType="separate"/>
      </w:r>
      <w:r w:rsidR="00621EB7" w:rsidRPr="00621EB7">
        <w:rPr>
          <w:vertAlign w:val="superscript"/>
          <w:lang w:val="en-US"/>
        </w:rPr>
        <w:t>57</w:t>
      </w:r>
      <w:r w:rsidR="001059F2">
        <w:rPr>
          <w:lang w:val="en-US"/>
        </w:rPr>
        <w:fldChar w:fldCharType="end"/>
      </w:r>
      <w:r w:rsidR="001059F2">
        <w:rPr>
          <w:lang w:val="en-US"/>
        </w:rPr>
        <w:t>.</w:t>
      </w:r>
      <w:r w:rsidR="0020694B">
        <w:rPr>
          <w:lang w:val="en-US"/>
        </w:rPr>
        <w:t xml:space="preserve"> </w:t>
      </w:r>
      <w:r w:rsidR="00146801">
        <w:rPr>
          <w:lang w:val="en-US"/>
        </w:rPr>
        <w:t xml:space="preserve">For example, </w:t>
      </w:r>
      <w:r w:rsidR="005B1CF4" w:rsidRPr="00A06BCD">
        <w:rPr>
          <w:lang w:val="en-US"/>
        </w:rPr>
        <w:t>Practical Farmers has</w:t>
      </w:r>
      <w:r w:rsidR="001D43ED">
        <w:rPr>
          <w:lang w:val="en-US"/>
        </w:rPr>
        <w:t xml:space="preserve"> a </w:t>
      </w:r>
      <w:r w:rsidR="009D4689">
        <w:rPr>
          <w:lang w:val="en-US"/>
        </w:rPr>
        <w:t xml:space="preserve">robust </w:t>
      </w:r>
      <w:r w:rsidR="001D43ED">
        <w:rPr>
          <w:lang w:val="en-US"/>
        </w:rPr>
        <w:t>farmer cooperator program that is still in operation after more than 30 years</w:t>
      </w:r>
      <w:r w:rsidR="00034A6D">
        <w:rPr>
          <w:lang w:val="en-US"/>
        </w:rPr>
        <w:t>, a fact</w:t>
      </w:r>
      <w:r w:rsidR="00065B3B">
        <w:rPr>
          <w:lang w:val="en-US"/>
        </w:rPr>
        <w:t xml:space="preserve"> they </w:t>
      </w:r>
      <w:r w:rsidR="001D43ED">
        <w:rPr>
          <w:lang w:val="en-US"/>
        </w:rPr>
        <w:t>attribute in part to their policy of monetarily compensating farmers for their participation in on-farm research (</w:t>
      </w:r>
      <w:r w:rsidR="00B736CD">
        <w:rPr>
          <w:lang w:val="en-US"/>
        </w:rPr>
        <w:t xml:space="preserve">Supplemental </w:t>
      </w:r>
      <w:r w:rsidR="00B736CD">
        <w:rPr>
          <w:lang w:val="en-US"/>
        </w:rPr>
        <w:lastRenderedPageBreak/>
        <w:t>Information</w:t>
      </w:r>
      <w:r w:rsidR="00C02BB0">
        <w:rPr>
          <w:lang w:val="en-US"/>
        </w:rPr>
        <w:t>)</w:t>
      </w:r>
      <w:r w:rsidR="001D43ED">
        <w:rPr>
          <w:lang w:val="en-US"/>
        </w:rPr>
        <w:t xml:space="preserve">. </w:t>
      </w:r>
      <w:r w:rsidR="00481783">
        <w:rPr>
          <w:lang w:val="en-US"/>
        </w:rPr>
        <w:t>For comparison, t</w:t>
      </w:r>
      <w:r w:rsidR="001D43ED">
        <w:rPr>
          <w:lang w:val="en-US"/>
        </w:rPr>
        <w:t>he Iowa Nitrogen Initiative</w:t>
      </w:r>
      <w:r w:rsidR="009D4689">
        <w:rPr>
          <w:lang w:val="en-US"/>
        </w:rPr>
        <w:t xml:space="preserve"> (see </w:t>
      </w:r>
      <w:r w:rsidR="00C02BB0">
        <w:rPr>
          <w:i/>
          <w:iCs/>
          <w:lang w:val="en-US"/>
        </w:rPr>
        <w:t>Leveraging Science</w:t>
      </w:r>
      <w:r w:rsidR="00481783">
        <w:rPr>
          <w:lang w:val="en-US"/>
        </w:rPr>
        <w:t xml:space="preserve">) </w:t>
      </w:r>
      <w:r w:rsidR="001D43ED">
        <w:rPr>
          <w:lang w:val="en-US"/>
        </w:rPr>
        <w:t xml:space="preserve">was not allocated money for farmer-participant compensation, and they have capacity for more participants than they can secure. </w:t>
      </w:r>
      <w:r w:rsidR="00BC2BE9">
        <w:rPr>
          <w:lang w:val="en-US"/>
        </w:rPr>
        <w:t xml:space="preserve">While research on farmer compensation and project outcomes is scarce, blending of monetary compensation with other forms that support learning, </w:t>
      </w:r>
      <w:r w:rsidR="0013156B">
        <w:rPr>
          <w:lang w:val="en-US"/>
        </w:rPr>
        <w:t xml:space="preserve">sharing, </w:t>
      </w:r>
      <w:r w:rsidR="00BC2BE9">
        <w:rPr>
          <w:lang w:val="en-US"/>
        </w:rPr>
        <w:t>development, and growth are likely to be most effective</w:t>
      </w:r>
      <w:r w:rsidR="009562A6">
        <w:rPr>
          <w:lang w:val="en-US"/>
        </w:rPr>
        <w:fldChar w:fldCharType="begin"/>
      </w:r>
      <w:r w:rsidR="00621EB7">
        <w:rPr>
          <w:lang w:val="en-US"/>
        </w:rPr>
        <w:instrText xml:space="preserve"> ADDIN ZOTERO_ITEM CSL_CITATION {"citationID":"zPDk3hX0","properties":{"formattedCitation":"\\super 49,55\\nosupersub{}","plainCitation":"49,55","noteIndex":0},"citationItems":[{"id":"IV3kKgiz/ghesajQ5","uris":["http://zotero.org/users/3599437/items/JECLV44P"],"itemData":{"id":1521,"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id":493,"uris":["http://zotero.org/users/3599437/items/CDM2SYV8"],"itemData":{"id":493,"type":"article-journal","abstract":"Constraints to farmer participation in agricultural research require public institutions to compensate farmers for their involvement in research projects. Because of potential funding limitations in public institutions, it is important to identify approaches to compensate farmers who do not exclusively rely upon monetary remuneration. A novel barter compensation approach, called work-a-day compensation, is proposed. This approach involves compensating farmers for their time and involvement in research studies by having the principal investigator work for participating farmers. Twenty-four farmers throughout eastern Nebraska were offered work-a-day compensation for their involvement in a soil quality assessment study. Farmers' opinions of work-a-day compensation were surveyed as part of the study. One-third of the farmers participating in the study chose to utilize the work-a-day compensation offer. Comments were positive, and the majority (54%) felt that work-a-day compensation would be either very or somewhat important in their decision to participate in future studies. Experiences from work-a-day compensation were beneficial to both participating farmers and the principal investigator. Farmers benefited by receiving help doing chores or learning more about the principal investigator's technical expertise. The principal investigator benefited by acquiring more understanding and appreciation for the challenges that farmers face daily. Potential benefits from work-a-day compensation to public institutions include an improved image among farmers and greater farmer participation in research studies. Drawbacks of this compensation approach, however, such as liability issues, the high degree of mechanization of many farms, and researcher time may relegate it to being applicable only in unique situations.","container-title":"Journal of Natural Resources and Life Sciences Education","DOI":"10.2134/jnrlse.1999.0037","ISSN":"1539-1582","issue":"1","language":"en","license":"© 1999 American Society of Agronomy","note":"_eprint: https://onlinelibrary.wiley.com/doi/pdf/10.2134/jnrlse.1999.0037","page":"37-40","source":"Wiley Online Library","title":"“Work-a-Day” Compensation in Farmer Participatory Research","volume":"28","author":[{"family":"Liebig","given":"M. A."},{"family":"Doran","given":"J. W."},{"family":"Francis","given":"C. A."}],"issued":{"date-parts":[["1999"]]}}}],"schema":"https://github.com/citation-style-language/schema/raw/master/csl-citation.json"} </w:instrText>
      </w:r>
      <w:r w:rsidR="009562A6">
        <w:rPr>
          <w:lang w:val="en-US"/>
        </w:rPr>
        <w:fldChar w:fldCharType="separate"/>
      </w:r>
      <w:r w:rsidR="00621EB7" w:rsidRPr="00621EB7">
        <w:rPr>
          <w:vertAlign w:val="superscript"/>
          <w:lang w:val="en-US"/>
        </w:rPr>
        <w:t>49,55</w:t>
      </w:r>
      <w:r w:rsidR="009562A6">
        <w:rPr>
          <w:lang w:val="en-US"/>
        </w:rPr>
        <w:fldChar w:fldCharType="end"/>
      </w:r>
      <w:r w:rsidR="00BC2BE9">
        <w:rPr>
          <w:lang w:val="en-US"/>
        </w:rPr>
        <w:t xml:space="preserve">, and could be used to </w:t>
      </w:r>
      <w:r w:rsidR="003F1594">
        <w:rPr>
          <w:lang w:val="en-US"/>
        </w:rPr>
        <w:t>specifically support institutionally-excluded groups</w:t>
      </w:r>
      <w:r w:rsidR="00BC2BE9">
        <w:rPr>
          <w:lang w:val="en-US"/>
        </w:rPr>
        <w:t>’ needs (e.g., childcare</w:t>
      </w:r>
      <w:r w:rsidR="009D4689">
        <w:rPr>
          <w:lang w:val="en-US"/>
        </w:rPr>
        <w:t xml:space="preserve">, language </w:t>
      </w:r>
      <w:r w:rsidR="00784026">
        <w:rPr>
          <w:lang w:val="en-US"/>
        </w:rPr>
        <w:t xml:space="preserve"> </w:t>
      </w:r>
      <w:r w:rsidR="009D4689">
        <w:rPr>
          <w:lang w:val="en-US"/>
        </w:rPr>
        <w:t>interpretation</w:t>
      </w:r>
      <w:r w:rsidR="00BC2BE9">
        <w:rPr>
          <w:lang w:val="en-US"/>
        </w:rPr>
        <w:t>)</w:t>
      </w:r>
      <w:r w:rsidR="003F1594">
        <w:rPr>
          <w:lang w:val="en-US"/>
        </w:rPr>
        <w:t>.</w:t>
      </w:r>
      <w:r w:rsidR="00784026">
        <w:rPr>
          <w:lang w:val="en-US"/>
        </w:rPr>
        <w:t xml:space="preserve"> </w:t>
      </w:r>
      <w:r w:rsidR="009D4689">
        <w:rPr>
          <w:lang w:val="en-US"/>
        </w:rPr>
        <w:t>The authors provide examples of b</w:t>
      </w:r>
      <w:r w:rsidR="00146801">
        <w:rPr>
          <w:lang w:val="en-US"/>
        </w:rPr>
        <w:t>lended compensation packages that coincided with high participant satisfaction in supplemental files as a resource</w:t>
      </w:r>
      <w:r w:rsidR="004A2080">
        <w:rPr>
          <w:lang w:val="en-US"/>
        </w:rPr>
        <w:t xml:space="preserve"> </w:t>
      </w:r>
      <w:r w:rsidR="009D4689">
        <w:rPr>
          <w:lang w:val="en-US"/>
        </w:rPr>
        <w:t>(</w:t>
      </w:r>
      <w:r w:rsidR="00B736CD">
        <w:rPr>
          <w:lang w:val="en-US"/>
        </w:rPr>
        <w:t>Supplemental Information</w:t>
      </w:r>
      <w:r w:rsidR="009D4689">
        <w:rPr>
          <w:lang w:val="en-US"/>
        </w:rPr>
        <w:t>)</w:t>
      </w:r>
      <w:r w:rsidR="00146801">
        <w:rPr>
          <w:lang w:val="en-US"/>
        </w:rPr>
        <w:t>.</w:t>
      </w:r>
      <w:r w:rsidR="00C02BB0">
        <w:rPr>
          <w:lang w:val="en-US"/>
        </w:rPr>
        <w:t xml:space="preserve"> </w:t>
      </w:r>
      <w:r w:rsidR="00C02BB0" w:rsidRPr="00621EB7">
        <w:rPr>
          <w:color w:val="FF0000"/>
          <w:lang w:val="en-US"/>
        </w:rPr>
        <w:t xml:space="preserve">Explicit attention to compensation </w:t>
      </w:r>
      <w:r w:rsidR="00AF6E1D" w:rsidRPr="00621EB7">
        <w:rPr>
          <w:color w:val="FF0000"/>
          <w:lang w:val="en-US"/>
        </w:rPr>
        <w:t xml:space="preserve">is therefore an accessible way for agricultural researchers to support more equitable power relations in agriculture.  </w:t>
      </w:r>
    </w:p>
    <w:p w14:paraId="1DE0D372" w14:textId="77777777" w:rsidR="003F1594" w:rsidRDefault="003F1594" w:rsidP="001D43ED">
      <w:pPr>
        <w:rPr>
          <w:lang w:val="en-US"/>
        </w:rPr>
      </w:pPr>
    </w:p>
    <w:p w14:paraId="1C6548EB" w14:textId="7EF28508" w:rsidR="00331DD2" w:rsidRDefault="002E2390" w:rsidP="00331DD2">
      <w:pPr>
        <w:pStyle w:val="Heading2"/>
        <w:rPr>
          <w:lang w:val="en-US"/>
        </w:rPr>
      </w:pPr>
      <w:r>
        <w:rPr>
          <w:lang w:val="en-US"/>
        </w:rPr>
        <w:t xml:space="preserve">3.2 </w:t>
      </w:r>
      <w:r w:rsidR="00C104F0">
        <w:rPr>
          <w:lang w:val="en-US"/>
        </w:rPr>
        <w:t>Metrics for success</w:t>
      </w:r>
    </w:p>
    <w:p w14:paraId="1A9BEC32" w14:textId="3EBFD800" w:rsidR="00D50F2E" w:rsidRPr="000D7352" w:rsidRDefault="00621EB7" w:rsidP="00CA2C6E">
      <w:pPr>
        <w:rPr>
          <w:lang w:val="en-US"/>
        </w:rPr>
      </w:pPr>
      <w:r w:rsidRPr="00772B8B">
        <w:rPr>
          <w:color w:val="FF0000"/>
          <w:lang w:val="en-US"/>
        </w:rPr>
        <w:t>R</w:t>
      </w:r>
      <w:r w:rsidR="00C104F0" w:rsidRPr="00772B8B">
        <w:rPr>
          <w:color w:val="FF0000"/>
          <w:lang w:val="en-US"/>
        </w:rPr>
        <w:t xml:space="preserve">esearchers and farmers </w:t>
      </w:r>
      <w:r w:rsidRPr="00772B8B">
        <w:rPr>
          <w:color w:val="FF0000"/>
          <w:lang w:val="en-US"/>
        </w:rPr>
        <w:t>are often aiming to develop</w:t>
      </w:r>
      <w:r w:rsidR="00C104F0" w:rsidRPr="00772B8B">
        <w:rPr>
          <w:color w:val="FF0000"/>
          <w:lang w:val="en-US"/>
        </w:rPr>
        <w:t xml:space="preserve"> </w:t>
      </w:r>
      <w:r w:rsidRPr="00772B8B">
        <w:rPr>
          <w:color w:val="FF0000"/>
          <w:lang w:val="en-US"/>
        </w:rPr>
        <w:t>rich</w:t>
      </w:r>
      <w:r w:rsidR="00772B8B">
        <w:rPr>
          <w:color w:val="FF0000"/>
          <w:lang w:val="en-US"/>
        </w:rPr>
        <w:t xml:space="preserve"> and equitable</w:t>
      </w:r>
      <w:r w:rsidRPr="00772B8B">
        <w:rPr>
          <w:color w:val="FF0000"/>
          <w:lang w:val="en-US"/>
        </w:rPr>
        <w:t xml:space="preserve"> </w:t>
      </w:r>
      <w:r w:rsidR="00C104F0" w:rsidRPr="00772B8B">
        <w:rPr>
          <w:color w:val="FF0000"/>
          <w:lang w:val="en-US"/>
        </w:rPr>
        <w:t>relationships</w:t>
      </w:r>
      <w:r w:rsidR="00AF6E1D" w:rsidRPr="00772B8B">
        <w:rPr>
          <w:color w:val="FF0000"/>
          <w:lang w:val="en-US"/>
        </w:rPr>
        <w:t xml:space="preserve">. The form of compensation </w:t>
      </w:r>
      <w:r w:rsidR="00B156DC" w:rsidRPr="00772B8B">
        <w:rPr>
          <w:color w:val="FF0000"/>
          <w:lang w:val="en-US"/>
        </w:rPr>
        <w:t xml:space="preserve">package can play a role in this goal, but </w:t>
      </w:r>
      <w:r w:rsidR="00772B8B" w:rsidRPr="00772B8B">
        <w:rPr>
          <w:color w:val="FF0000"/>
          <w:lang w:val="en-US"/>
        </w:rPr>
        <w:t>tangible metrics can</w:t>
      </w:r>
      <w:r w:rsidR="00D50F2E" w:rsidRPr="00772B8B">
        <w:rPr>
          <w:color w:val="FF0000"/>
          <w:lang w:val="en-US"/>
        </w:rPr>
        <w:t xml:space="preserve"> help articulate and measure success</w:t>
      </w:r>
      <w:r w:rsidR="00B156DC" w:rsidRPr="00772B8B">
        <w:rPr>
          <w:color w:val="FF0000"/>
          <w:lang w:val="en-US"/>
        </w:rPr>
        <w:t xml:space="preserve"> in those efforts</w:t>
      </w:r>
      <w:r w:rsidR="004C585D" w:rsidRPr="00772B8B">
        <w:rPr>
          <w:color w:val="FF0000"/>
          <w:lang w:val="en-US"/>
        </w:rPr>
        <w:t xml:space="preserve"> </w:t>
      </w:r>
      <w:r w:rsidR="004C585D">
        <w:rPr>
          <w:lang w:val="en-US"/>
        </w:rPr>
        <w:t>(Figure 1)</w:t>
      </w:r>
      <w:r w:rsidR="00D50F2E">
        <w:rPr>
          <w:lang w:val="en-US"/>
        </w:rPr>
        <w:t xml:space="preserve">. Building on recommendations from </w:t>
      </w:r>
      <w:r w:rsidR="009D4689">
        <w:rPr>
          <w:lang w:val="en-US"/>
        </w:rPr>
        <w:t>various sources</w:t>
      </w:r>
      <w:r w:rsidR="00DC3B55">
        <w:rPr>
          <w:lang w:val="en-US"/>
        </w:rPr>
        <w:fldChar w:fldCharType="begin"/>
      </w:r>
      <w:r>
        <w:rPr>
          <w:lang w:val="en-US"/>
        </w:rPr>
        <w:instrText xml:space="preserve"> ADDIN ZOTERO_ITEM CSL_CITATION {"citationID":"eXEvyUlC","properties":{"formattedCitation":"\\super 8,13,58\\nosupersub{}","plainCitation":"8,13,58","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id":"IV3kKgiz/nH7dJnPw","uris":["http://zotero.org/users/3599437/items/3664CACM"],"itemData":{"id":1466,"type":"book","ISBN":"978-0-262-54718-5","language":"en","note":"Google-Books-ID: rHOdEAAAQBAJ","number-of-pages":"328","publisher":"The MIT Press","title":"Data Feminism","URL":"https://data-feminism.mitpress.mit.edu/","author":[{"family":"D'Ignazio","given":"Catherine"},{"family":"Klein","given":"Lauren F."}],"issued":{"date-parts":[["2020"]]}}},{"id":"IV3kKgiz/MzFCQvxC","uris":["http://zotero.org/users/3599437/items/MNRQYPNB"],"itemData":{"id":1526,"type":"book","language":"en-gb","publisher":"Utah State University Press","title":"Opening Windows: Embracing New Perspectives and Practices in Natural Resource Social Sciences","URL":"https://www.upcolorado.com/utah-state-university-press/item/6587-opening-windows-chapter-abstracts","author":[{"family":"Sherren","given":"Kate"},{"family":"Thondhlana","given":"Gladman"},{"family":"Jackson-Smith","given":"Douglas"}],"accessed":{"date-parts":[["2024",6,6]]}}}],"schema":"https://github.com/citation-style-language/schema/raw/master/csl-citation.json"} </w:instrText>
      </w:r>
      <w:r w:rsidR="00DC3B55">
        <w:rPr>
          <w:lang w:val="en-US"/>
        </w:rPr>
        <w:fldChar w:fldCharType="separate"/>
      </w:r>
      <w:r w:rsidRPr="00621EB7">
        <w:rPr>
          <w:vertAlign w:val="superscript"/>
          <w:lang w:val="en-US"/>
        </w:rPr>
        <w:t>8,13,58</w:t>
      </w:r>
      <w:r w:rsidR="00DC3B55">
        <w:rPr>
          <w:lang w:val="en-US"/>
        </w:rPr>
        <w:fldChar w:fldCharType="end"/>
      </w:r>
      <w:r w:rsidR="00D50F2E">
        <w:rPr>
          <w:lang w:val="en-US"/>
        </w:rPr>
        <w:t>,</w:t>
      </w:r>
      <w:r w:rsidR="009D4689">
        <w:rPr>
          <w:lang w:val="en-US"/>
        </w:rPr>
        <w:t xml:space="preserve"> </w:t>
      </w:r>
      <w:r w:rsidR="00D50F2E">
        <w:rPr>
          <w:lang w:val="en-US"/>
        </w:rPr>
        <w:t xml:space="preserve">we </w:t>
      </w:r>
      <w:r w:rsidR="004A2080">
        <w:rPr>
          <w:lang w:val="en-US"/>
        </w:rPr>
        <w:t>present</w:t>
      </w:r>
      <w:r w:rsidR="00D50F2E">
        <w:rPr>
          <w:lang w:val="en-US"/>
        </w:rPr>
        <w:t xml:space="preserve"> the following </w:t>
      </w:r>
      <w:r w:rsidR="00FE1B8B">
        <w:rPr>
          <w:lang w:val="en-US"/>
        </w:rPr>
        <w:t>four</w:t>
      </w:r>
      <w:r w:rsidR="00D50F2E">
        <w:rPr>
          <w:lang w:val="en-US"/>
        </w:rPr>
        <w:t xml:space="preserve"> </w:t>
      </w:r>
      <w:r w:rsidR="00804663">
        <w:rPr>
          <w:lang w:val="en-US"/>
        </w:rPr>
        <w:t xml:space="preserve">broad </w:t>
      </w:r>
      <w:r w:rsidR="00D50F2E">
        <w:rPr>
          <w:lang w:val="en-US"/>
        </w:rPr>
        <w:t xml:space="preserve">metrics </w:t>
      </w:r>
      <w:r w:rsidR="00B156DC">
        <w:rPr>
          <w:lang w:val="en-US"/>
        </w:rPr>
        <w:t xml:space="preserve">to help guide the construction of </w:t>
      </w:r>
      <w:r w:rsidR="0012252F" w:rsidRPr="000D7352">
        <w:rPr>
          <w:lang w:val="en-US"/>
        </w:rPr>
        <w:t>equitable projects</w:t>
      </w:r>
      <w:r w:rsidR="00D50F2E" w:rsidRPr="000D7352">
        <w:rPr>
          <w:lang w:val="en-US"/>
        </w:rPr>
        <w:t>:</w:t>
      </w:r>
    </w:p>
    <w:p w14:paraId="325C8BE9" w14:textId="77777777" w:rsidR="00D50F2E" w:rsidRPr="000D7352" w:rsidRDefault="00D50F2E" w:rsidP="00CA2C6E">
      <w:pPr>
        <w:rPr>
          <w:lang w:val="en-US"/>
        </w:rPr>
      </w:pPr>
    </w:p>
    <w:p w14:paraId="32572870" w14:textId="77777777" w:rsidR="005E063C" w:rsidRPr="000D7352" w:rsidRDefault="005E063C" w:rsidP="005E063C">
      <w:pPr>
        <w:pStyle w:val="ListParagraph"/>
        <w:numPr>
          <w:ilvl w:val="0"/>
          <w:numId w:val="10"/>
        </w:numPr>
        <w:rPr>
          <w:rFonts w:ascii="Calibri" w:hAnsi="Calibri" w:cs="Calibri"/>
          <w:lang w:val="en-US"/>
        </w:rPr>
      </w:pPr>
      <w:r w:rsidRPr="000D7352">
        <w:rPr>
          <w:rFonts w:ascii="Calibri" w:hAnsi="Calibri" w:cs="Calibri"/>
          <w:lang w:val="en-US"/>
        </w:rPr>
        <w:t>Were power and resources shared?</w:t>
      </w:r>
    </w:p>
    <w:p w14:paraId="0A93EE46" w14:textId="77A4484D" w:rsidR="00D50F2E" w:rsidRPr="000D7352" w:rsidRDefault="00804663" w:rsidP="00D50F2E">
      <w:pPr>
        <w:pStyle w:val="ListParagraph"/>
        <w:numPr>
          <w:ilvl w:val="0"/>
          <w:numId w:val="10"/>
        </w:numPr>
        <w:rPr>
          <w:rFonts w:ascii="Calibri" w:hAnsi="Calibri" w:cs="Calibri"/>
          <w:lang w:val="en-US"/>
        </w:rPr>
      </w:pPr>
      <w:r w:rsidRPr="000D7352">
        <w:rPr>
          <w:rFonts w:ascii="Calibri" w:hAnsi="Calibri" w:cs="Calibri"/>
          <w:lang w:val="en-US"/>
        </w:rPr>
        <w:t>Was</w:t>
      </w:r>
      <w:r w:rsidR="00D50F2E" w:rsidRPr="000D7352">
        <w:rPr>
          <w:rFonts w:ascii="Calibri" w:hAnsi="Calibri" w:cs="Calibri"/>
          <w:lang w:val="en-US"/>
        </w:rPr>
        <w:t xml:space="preserve"> trust built?</w:t>
      </w:r>
    </w:p>
    <w:p w14:paraId="48066FE3" w14:textId="79ADB7F3" w:rsidR="00D50F2E" w:rsidRPr="000D7352" w:rsidRDefault="00804663" w:rsidP="00D50F2E">
      <w:pPr>
        <w:pStyle w:val="ListParagraph"/>
        <w:numPr>
          <w:ilvl w:val="0"/>
          <w:numId w:val="10"/>
        </w:numPr>
        <w:rPr>
          <w:rFonts w:ascii="Calibri" w:hAnsi="Calibri" w:cs="Calibri"/>
          <w:lang w:val="en-US"/>
        </w:rPr>
      </w:pPr>
      <w:r w:rsidRPr="000D7352">
        <w:rPr>
          <w:rFonts w:ascii="Calibri" w:hAnsi="Calibri" w:cs="Calibri"/>
          <w:lang w:val="en-US"/>
        </w:rPr>
        <w:t xml:space="preserve">Did </w:t>
      </w:r>
      <w:r w:rsidR="00D50F2E" w:rsidRPr="000D7352">
        <w:rPr>
          <w:rFonts w:ascii="Calibri" w:hAnsi="Calibri" w:cs="Calibri"/>
          <w:lang w:val="en-US"/>
        </w:rPr>
        <w:t xml:space="preserve">learning </w:t>
      </w:r>
      <w:r w:rsidRPr="000D7352">
        <w:rPr>
          <w:rFonts w:ascii="Calibri" w:hAnsi="Calibri" w:cs="Calibri"/>
          <w:lang w:val="en-US"/>
        </w:rPr>
        <w:t xml:space="preserve">occur </w:t>
      </w:r>
      <w:r w:rsidR="00D50F2E" w:rsidRPr="000D7352">
        <w:rPr>
          <w:rFonts w:ascii="Calibri" w:hAnsi="Calibri" w:cs="Calibri"/>
          <w:lang w:val="en-US"/>
        </w:rPr>
        <w:t>in both directions?</w:t>
      </w:r>
    </w:p>
    <w:p w14:paraId="7DE280F9" w14:textId="402EEC45" w:rsidR="00D50F2E" w:rsidRPr="000D7352" w:rsidRDefault="00804663" w:rsidP="00D50F2E">
      <w:pPr>
        <w:pStyle w:val="ListParagraph"/>
        <w:numPr>
          <w:ilvl w:val="0"/>
          <w:numId w:val="10"/>
        </w:numPr>
        <w:rPr>
          <w:rFonts w:ascii="Calibri" w:hAnsi="Calibri" w:cs="Calibri"/>
          <w:lang w:val="en-US"/>
        </w:rPr>
      </w:pPr>
      <w:r w:rsidRPr="000D7352">
        <w:rPr>
          <w:rFonts w:ascii="Calibri" w:hAnsi="Calibri" w:cs="Calibri"/>
          <w:lang w:val="en-US"/>
        </w:rPr>
        <w:t xml:space="preserve">Were </w:t>
      </w:r>
      <w:r w:rsidR="00D50F2E" w:rsidRPr="000D7352">
        <w:rPr>
          <w:rFonts w:ascii="Calibri" w:hAnsi="Calibri" w:cs="Calibri"/>
          <w:lang w:val="en-US"/>
        </w:rPr>
        <w:t xml:space="preserve">both entities transformed </w:t>
      </w:r>
      <w:proofErr w:type="gramStart"/>
      <w:r w:rsidR="00D50F2E" w:rsidRPr="000D7352">
        <w:rPr>
          <w:rFonts w:ascii="Calibri" w:hAnsi="Calibri" w:cs="Calibri"/>
          <w:lang w:val="en-US"/>
        </w:rPr>
        <w:t>as a result of</w:t>
      </w:r>
      <w:proofErr w:type="gramEnd"/>
      <w:r w:rsidR="00D50F2E" w:rsidRPr="000D7352">
        <w:rPr>
          <w:rFonts w:ascii="Calibri" w:hAnsi="Calibri" w:cs="Calibri"/>
          <w:lang w:val="en-US"/>
        </w:rPr>
        <w:t xml:space="preserve"> the collaboration?</w:t>
      </w:r>
    </w:p>
    <w:p w14:paraId="035F7928" w14:textId="3034EE14" w:rsidR="008A169F" w:rsidRDefault="00D50F2E" w:rsidP="00CA2C6E">
      <w:pPr>
        <w:rPr>
          <w:lang w:val="en-US"/>
        </w:rPr>
      </w:pPr>
      <w:r>
        <w:rPr>
          <w:lang w:val="en-US"/>
        </w:rPr>
        <w:t xml:space="preserve">Incorporating these metrics </w:t>
      </w:r>
      <w:r w:rsidRPr="00FE1B8B">
        <w:rPr>
          <w:i/>
          <w:iCs/>
          <w:lang w:val="en-US"/>
        </w:rPr>
        <w:t xml:space="preserve">a priori </w:t>
      </w:r>
      <w:r>
        <w:rPr>
          <w:lang w:val="en-US"/>
        </w:rPr>
        <w:t xml:space="preserve">can help guide activity </w:t>
      </w:r>
      <w:proofErr w:type="gramStart"/>
      <w:r>
        <w:rPr>
          <w:lang w:val="en-US"/>
        </w:rPr>
        <w:t>planning, and</w:t>
      </w:r>
      <w:proofErr w:type="gramEnd"/>
      <w:r>
        <w:rPr>
          <w:lang w:val="en-US"/>
        </w:rPr>
        <w:t xml:space="preserve"> help ensure anticipated outcomes are aligned within a relationship of reciprocity. </w:t>
      </w:r>
    </w:p>
    <w:p w14:paraId="0CAE56B4" w14:textId="18F9C826" w:rsidR="004C585D" w:rsidRDefault="004C585D" w:rsidP="00CA2C6E">
      <w:pPr>
        <w:rPr>
          <w:lang w:val="en-US"/>
        </w:rPr>
      </w:pPr>
    </w:p>
    <w:p w14:paraId="5CF8E67F" w14:textId="596E7B26" w:rsidR="004C585D" w:rsidRDefault="00E5368A" w:rsidP="00CA2C6E">
      <w:pPr>
        <w:rPr>
          <w:lang w:val="en-US"/>
        </w:rPr>
      </w:pPr>
      <w:r>
        <w:rPr>
          <w:noProof/>
          <w:lang w:val="en-US"/>
        </w:rPr>
        <w:drawing>
          <wp:inline distT="0" distB="0" distL="0" distR="0" wp14:anchorId="7E7747E7" wp14:editId="75FE0481">
            <wp:extent cx="3787140" cy="2810693"/>
            <wp:effectExtent l="0" t="0" r="3810" b="8890"/>
            <wp:docPr id="1290188444" name="Picture 1" descr="A collage of images of a fa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188444" name="Picture 1" descr="A collage of images of a farm&#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3799859" cy="2820133"/>
                    </a:xfrm>
                    <a:prstGeom prst="rect">
                      <a:avLst/>
                    </a:prstGeom>
                  </pic:spPr>
                </pic:pic>
              </a:graphicData>
            </a:graphic>
          </wp:inline>
        </w:drawing>
      </w:r>
    </w:p>
    <w:p w14:paraId="23B9ECE4" w14:textId="5CCC9C60" w:rsidR="004C585D" w:rsidRDefault="004C585D" w:rsidP="004C585D">
      <w:pPr>
        <w:rPr>
          <w:lang w:val="en-US"/>
        </w:rPr>
      </w:pPr>
      <w:r w:rsidRPr="00270076">
        <w:rPr>
          <w:b/>
          <w:bCs/>
          <w:i/>
          <w:iCs/>
          <w:lang w:val="en-US"/>
        </w:rPr>
        <w:t xml:space="preserve">Figure </w:t>
      </w:r>
      <w:r>
        <w:rPr>
          <w:b/>
          <w:bCs/>
          <w:i/>
          <w:iCs/>
          <w:lang w:val="en-US"/>
        </w:rPr>
        <w:t>1</w:t>
      </w:r>
      <w:r w:rsidRPr="00270076">
        <w:rPr>
          <w:b/>
          <w:bCs/>
          <w:i/>
          <w:iCs/>
          <w:lang w:val="en-US"/>
        </w:rPr>
        <w:t>.</w:t>
      </w:r>
      <w:r w:rsidRPr="00270076">
        <w:rPr>
          <w:i/>
          <w:iCs/>
          <w:lang w:val="en-US"/>
        </w:rPr>
        <w:t xml:space="preserve"> (</w:t>
      </w:r>
      <w:r w:rsidR="00BF353D">
        <w:rPr>
          <w:i/>
          <w:iCs/>
          <w:lang w:val="en-US"/>
        </w:rPr>
        <w:t>a</w:t>
      </w:r>
      <w:r w:rsidRPr="00270076">
        <w:rPr>
          <w:i/>
          <w:iCs/>
          <w:lang w:val="en-US"/>
        </w:rPr>
        <w:t>) A simple transactional</w:t>
      </w:r>
      <w:r w:rsidR="00B156DC">
        <w:rPr>
          <w:i/>
          <w:iCs/>
          <w:lang w:val="en-US"/>
        </w:rPr>
        <w:t xml:space="preserve"> (</w:t>
      </w:r>
      <w:r w:rsidRPr="00270076">
        <w:rPr>
          <w:i/>
          <w:iCs/>
          <w:lang w:val="en-US"/>
        </w:rPr>
        <w:t xml:space="preserve">and </w:t>
      </w:r>
      <w:r>
        <w:rPr>
          <w:i/>
          <w:iCs/>
          <w:lang w:val="en-US"/>
        </w:rPr>
        <w:t>i</w:t>
      </w:r>
      <w:r w:rsidRPr="00270076">
        <w:rPr>
          <w:i/>
          <w:iCs/>
          <w:lang w:val="en-US"/>
        </w:rPr>
        <w:t>n-equitable</w:t>
      </w:r>
      <w:r w:rsidR="00B156DC">
        <w:rPr>
          <w:i/>
          <w:iCs/>
          <w:lang w:val="en-US"/>
        </w:rPr>
        <w:t>)</w:t>
      </w:r>
      <w:r w:rsidRPr="00270076">
        <w:rPr>
          <w:i/>
          <w:iCs/>
          <w:lang w:val="en-US"/>
        </w:rPr>
        <w:t xml:space="preserve"> exchange of resources wherein the metric of project success </w:t>
      </w:r>
      <w:r w:rsidR="00BF353D">
        <w:rPr>
          <w:i/>
          <w:iCs/>
          <w:lang w:val="en-US"/>
        </w:rPr>
        <w:t xml:space="preserve">is </w:t>
      </w:r>
      <w:r w:rsidRPr="00270076">
        <w:rPr>
          <w:i/>
          <w:iCs/>
          <w:lang w:val="en-US"/>
        </w:rPr>
        <w:t xml:space="preserve">measured </w:t>
      </w:r>
      <w:r w:rsidR="00BF353D">
        <w:rPr>
          <w:i/>
          <w:iCs/>
          <w:lang w:val="en-US"/>
        </w:rPr>
        <w:t xml:space="preserve">by the increase in knowledge by the </w:t>
      </w:r>
      <w:r>
        <w:rPr>
          <w:i/>
          <w:iCs/>
          <w:lang w:val="en-US"/>
        </w:rPr>
        <w:t>collaborating farmers</w:t>
      </w:r>
      <w:r w:rsidRPr="00270076">
        <w:rPr>
          <w:i/>
          <w:iCs/>
          <w:lang w:val="en-US"/>
        </w:rPr>
        <w:t xml:space="preserve"> (</w:t>
      </w:r>
      <w:r w:rsidR="00BF353D">
        <w:rPr>
          <w:i/>
          <w:iCs/>
          <w:lang w:val="en-US"/>
        </w:rPr>
        <w:t>b</w:t>
      </w:r>
      <w:r w:rsidRPr="00270076">
        <w:rPr>
          <w:i/>
          <w:iCs/>
          <w:lang w:val="en-US"/>
        </w:rPr>
        <w:t>) A richer relationship built on exchanges and associated metrics that promote fair</w:t>
      </w:r>
      <w:r w:rsidR="005167FB">
        <w:rPr>
          <w:i/>
          <w:iCs/>
          <w:lang w:val="en-US"/>
        </w:rPr>
        <w:t xml:space="preserve"> </w:t>
      </w:r>
      <w:r w:rsidRPr="00270076">
        <w:rPr>
          <w:i/>
          <w:iCs/>
          <w:lang w:val="en-US"/>
        </w:rPr>
        <w:t>and sustainable relationships</w:t>
      </w:r>
      <w:r w:rsidR="00384F1B">
        <w:rPr>
          <w:i/>
          <w:iCs/>
          <w:lang w:val="en-US"/>
        </w:rPr>
        <w:t xml:space="preserve">; an example survey for assessing these metrics is available in </w:t>
      </w:r>
      <w:r w:rsidR="00B736CD">
        <w:rPr>
          <w:i/>
          <w:iCs/>
          <w:lang w:val="en-US"/>
        </w:rPr>
        <w:t>S</w:t>
      </w:r>
      <w:r w:rsidR="00384F1B">
        <w:rPr>
          <w:i/>
          <w:iCs/>
          <w:lang w:val="en-US"/>
        </w:rPr>
        <w:t xml:space="preserve">upplemental </w:t>
      </w:r>
      <w:r w:rsidR="00B736CD">
        <w:rPr>
          <w:i/>
          <w:iCs/>
          <w:lang w:val="en-US"/>
        </w:rPr>
        <w:t>I</w:t>
      </w:r>
      <w:r w:rsidR="00384F1B">
        <w:rPr>
          <w:i/>
          <w:iCs/>
          <w:lang w:val="en-US"/>
        </w:rPr>
        <w:t>nformation</w:t>
      </w:r>
      <w:r>
        <w:rPr>
          <w:lang w:val="en-US"/>
        </w:rPr>
        <w:t xml:space="preserve"> </w:t>
      </w:r>
    </w:p>
    <w:p w14:paraId="0F9DB682" w14:textId="77777777" w:rsidR="004C585D" w:rsidRDefault="004C585D" w:rsidP="00CA2C6E">
      <w:pPr>
        <w:rPr>
          <w:lang w:val="en-US"/>
        </w:rPr>
      </w:pPr>
    </w:p>
    <w:p w14:paraId="2DD6D6AB" w14:textId="3567F460" w:rsidR="004C585D" w:rsidRDefault="004C585D" w:rsidP="00CA2C6E">
      <w:pPr>
        <w:rPr>
          <w:lang w:val="en-US"/>
        </w:rPr>
      </w:pPr>
      <w:r>
        <w:rPr>
          <w:lang w:val="en-US"/>
        </w:rPr>
        <w:t>The success of this type of model can again be demonstrated by the longevity of the Practical Farmers on-farm research program, which has been in place since 1987. Practical Farmers has continually refined their post-program participation surveys, and the current form quantifies outcomes in the four metrics</w:t>
      </w:r>
      <w:r w:rsidR="00772B8B">
        <w:rPr>
          <w:lang w:val="en-US"/>
        </w:rPr>
        <w:t xml:space="preserve"> presented here</w:t>
      </w:r>
      <w:r>
        <w:rPr>
          <w:lang w:val="en-US"/>
        </w:rPr>
        <w:t xml:space="preserve"> (</w:t>
      </w:r>
      <w:r w:rsidR="00B736CD">
        <w:rPr>
          <w:lang w:val="en-US"/>
        </w:rPr>
        <w:t>Supplemental Information</w:t>
      </w:r>
      <w:r>
        <w:rPr>
          <w:lang w:val="en-US"/>
        </w:rPr>
        <w:t xml:space="preserve">). As these questions have </w:t>
      </w:r>
      <w:r>
        <w:rPr>
          <w:lang w:val="en-US"/>
        </w:rPr>
        <w:lastRenderedPageBreak/>
        <w:t>become guides for program design, participants have been highly satisfied (</w:t>
      </w:r>
      <w:r w:rsidR="00B736CD">
        <w:rPr>
          <w:lang w:val="en-US"/>
        </w:rPr>
        <w:t>Supplemental Information</w:t>
      </w:r>
      <w:proofErr w:type="gramStart"/>
      <w:r>
        <w:rPr>
          <w:lang w:val="en-US"/>
        </w:rPr>
        <w:t>)</w:t>
      </w:r>
      <w:proofErr w:type="gramEnd"/>
      <w:r>
        <w:rPr>
          <w:lang w:val="en-US"/>
        </w:rPr>
        <w:t xml:space="preserve"> and membership is growing. Other researchers and entities likely utilize some form of these metrics, but more explicit and ubiquitous use would </w:t>
      </w:r>
      <w:r w:rsidR="008774CE">
        <w:rPr>
          <w:lang w:val="en-US"/>
        </w:rPr>
        <w:t xml:space="preserve">likely </w:t>
      </w:r>
      <w:r>
        <w:rPr>
          <w:lang w:val="en-US"/>
        </w:rPr>
        <w:t>benefit project designs and evaluations</w:t>
      </w:r>
      <w:r w:rsidR="008774CE">
        <w:rPr>
          <w:lang w:val="en-US"/>
        </w:rPr>
        <w:t>, while concomitantly promoting equitable partnerships</w:t>
      </w:r>
      <w:r>
        <w:rPr>
          <w:lang w:val="en-US"/>
        </w:rPr>
        <w:t xml:space="preserve">.   </w:t>
      </w:r>
    </w:p>
    <w:p w14:paraId="0099F0BD" w14:textId="5319EBF8" w:rsidR="00CC38CF" w:rsidRDefault="00C02BB0" w:rsidP="002E2390">
      <w:pPr>
        <w:pStyle w:val="Heading1"/>
        <w:numPr>
          <w:ilvl w:val="0"/>
          <w:numId w:val="15"/>
        </w:numPr>
        <w:rPr>
          <w:lang w:val="en-US"/>
        </w:rPr>
      </w:pPr>
      <w:r>
        <w:rPr>
          <w:lang w:val="en-US"/>
        </w:rPr>
        <w:t>Framing</w:t>
      </w:r>
    </w:p>
    <w:p w14:paraId="2F8A5137" w14:textId="0FB92B1B" w:rsidR="00555110" w:rsidRDefault="004E66BE" w:rsidP="00FF710E">
      <w:pPr>
        <w:rPr>
          <w:lang w:val="en-US"/>
        </w:rPr>
      </w:pPr>
      <w:r>
        <w:rPr>
          <w:lang w:val="en-US"/>
        </w:rPr>
        <w:t xml:space="preserve">The feasibility (or even desirability) of objectivity in science has </w:t>
      </w:r>
      <w:r w:rsidR="00BC34A4">
        <w:rPr>
          <w:lang w:val="en-US"/>
        </w:rPr>
        <w:t xml:space="preserve">long </w:t>
      </w:r>
      <w:r>
        <w:rPr>
          <w:lang w:val="en-US"/>
        </w:rPr>
        <w:t xml:space="preserve">been debated, and recent discussions highlight </w:t>
      </w:r>
      <w:r w:rsidR="004A2080">
        <w:rPr>
          <w:lang w:val="en-US"/>
        </w:rPr>
        <w:t xml:space="preserve">its conceptual abuse </w:t>
      </w:r>
      <w:r w:rsidR="00BC34A4">
        <w:rPr>
          <w:lang w:val="en-US"/>
        </w:rPr>
        <w:t xml:space="preserve">in </w:t>
      </w:r>
      <w:r>
        <w:rPr>
          <w:lang w:val="en-US"/>
        </w:rPr>
        <w:t xml:space="preserve">colonialism, </w:t>
      </w:r>
      <w:r w:rsidR="000D7352">
        <w:rPr>
          <w:lang w:val="en-US"/>
        </w:rPr>
        <w:t>eugenics</w:t>
      </w:r>
      <w:r>
        <w:rPr>
          <w:lang w:val="en-US"/>
        </w:rPr>
        <w:t>, and other forms of oppression</w:t>
      </w:r>
      <w:r w:rsidR="00561BF2">
        <w:rPr>
          <w:lang w:val="en-US"/>
        </w:rPr>
        <w:fldChar w:fldCharType="begin"/>
      </w:r>
      <w:r w:rsidR="00621EB7">
        <w:rPr>
          <w:lang w:val="en-US"/>
        </w:rPr>
        <w:instrText xml:space="preserve"> ADDIN ZOTERO_ITEM CSL_CITATION {"citationID":"8Tz7TQER","properties":{"formattedCitation":"\\super 59,60\\nosupersub{}","plainCitation":"59,60","noteIndex":0},"citationItems":[{"id":"IV3kKgiz/54feWxbS","uris":["http://zotero.org/users/3599437/items/IT7TT7RX"],"itemData":{"id":1390,"type":"chapter","container-title":"Anti-Colonialism and Education","ISBN":"978-90-8790-111-0","language":"en","note":"section: Anti-Colonialism and Education\nDOI: 10.1163/9789087901110_003","page":"25-42","publisher":"Brill","source":"brill.com","title":"A Tool of Massive Erosion: Scientific Knowledge in the Neo-Colonial Enterprise","title-short":"A Tool of Massive Erosion","URL":"https://brill.com/display/book/edcoll/9789087901110/BP000003.xml","author":[{"family":"Thésée","given":"Gina"}],"accessed":{"date-parts":[["2024",5,5]]},"issued":{"date-parts":[["2006",1,1]]}}},{"id":"IV3kKgiz/jdt65WLZ","uris":["http://zotero.org/users/3599437/items/RJ9LSDB5"],"itemData":{"id":1388,"type":"article-journal","abstract":"Synopsis\nThe concept of scientific objectivity, which incorporates the dichotomies of “intellect versus emotions” and “self versus other,” is considered the cornerstone of modern science. Until recently, western science has been conducted primarily by white, upper and middle class, heterosexual men of Christian background. This has resulted in the identification of these characteristics with “the self” and, consequently, with their being regarded as valuable and “normal.” All else was relegated to the status of “the other,” lacking in value and, therefore, necessitating scientific explanation. Thus, the self versus other split, in conjunction with the intellect versus emotions dichotomy, has provided the justification for the oppression and domination of “the other,” which has been prevalent throughout the history of western science. While women have been equated to nature and both have been oppressed, this oppression is the result of a broader dynamic which labels everything different from the scientist's “self” as inferior. The history of biological determinism is used to demonstrate that all oppressed groups have been used interchangeably and equated with each other, as well as with nature. Examples of the treatment by science of women, racial minorities, Jews, the poor, and gays and lesbians are discussed to illustrate the dynamics of scientific oppression, and the equation of all categories considered as “other.” The resistance of many scientists to animal welfare concerns is discussed within the same framework and shown to be also the result of the identification of animals with “the other.”","collection-title":"Feminism and science: In memory of Ruth Bleier","container-title":"Women's Studies International Forum","DOI":"10.1016/S0277-5395(89)80006-8","ISSN":"0277-5395","issue":"3","journalAbbreviation":"Women's Studies International Forum","page":"285-294","source":"ScienceDirect","title":"Scientific objectivity and the concept of “the other”","volume":"12","author":[{"family":"Halpin","given":"Zuleyma Tang"}],"issued":{"date-parts":[["1989",1,1]]}}}],"schema":"https://github.com/citation-style-language/schema/raw/master/csl-citation.json"} </w:instrText>
      </w:r>
      <w:r w:rsidR="00561BF2">
        <w:rPr>
          <w:lang w:val="en-US"/>
        </w:rPr>
        <w:fldChar w:fldCharType="separate"/>
      </w:r>
      <w:r w:rsidR="00621EB7" w:rsidRPr="00621EB7">
        <w:rPr>
          <w:vertAlign w:val="superscript"/>
          <w:lang w:val="en-US"/>
        </w:rPr>
        <w:t>59,60</w:t>
      </w:r>
      <w:r w:rsidR="00561BF2">
        <w:rPr>
          <w:lang w:val="en-US"/>
        </w:rPr>
        <w:fldChar w:fldCharType="end"/>
      </w:r>
      <w:r>
        <w:rPr>
          <w:lang w:val="en-US"/>
        </w:rPr>
        <w:t xml:space="preserve">. </w:t>
      </w:r>
      <w:r w:rsidR="000D16E3">
        <w:rPr>
          <w:lang w:val="en-US"/>
        </w:rPr>
        <w:t xml:space="preserve">Today, many disciplines </w:t>
      </w:r>
      <w:r w:rsidR="00BC34A4">
        <w:rPr>
          <w:lang w:val="en-US"/>
        </w:rPr>
        <w:t>embrace</w:t>
      </w:r>
      <w:r w:rsidR="00034A6D">
        <w:rPr>
          <w:lang w:val="en-US"/>
        </w:rPr>
        <w:t xml:space="preserve"> </w:t>
      </w:r>
      <w:r>
        <w:rPr>
          <w:lang w:val="en-US"/>
        </w:rPr>
        <w:t xml:space="preserve">interpretation, plurality of methods, critical reflexivity, and fallibilism </w:t>
      </w:r>
      <w:r w:rsidR="00BC34A4">
        <w:rPr>
          <w:lang w:val="en-US"/>
        </w:rPr>
        <w:t>as i</w:t>
      </w:r>
      <w:r>
        <w:rPr>
          <w:lang w:val="en-US"/>
        </w:rPr>
        <w:t>nherent in the pursuit of knowledge</w:t>
      </w:r>
      <w:r w:rsidR="009F6D33">
        <w:rPr>
          <w:lang w:val="en-US"/>
        </w:rPr>
        <w:fldChar w:fldCharType="begin"/>
      </w:r>
      <w:r w:rsidR="00621EB7">
        <w:rPr>
          <w:lang w:val="en-US"/>
        </w:rPr>
        <w:instrText xml:space="preserve"> ADDIN ZOTERO_ITEM CSL_CITATION {"citationID":"AZJHcKuk","properties":{"formattedCitation":"\\super 61,62\\nosupersub{}","plainCitation":"61,62","noteIndex":0},"citationItems":[{"id":"IV3kKgiz/UoSKMHvA","uris":["http://zotero.org/users/3599437/items/YZBM9ZMB"],"itemData":{"id":1382,"type":"article-journal","abstract":"A post-positivist understanding of ecological science and the call for an “ecological ethic” indicate the need for a radically new approach to evaluating environmental change. The positivist view of science cannot capture the essence of environmental sciences because the recent work of “reflexive” ecological modelers shows that this requires a reconceptualization of the way in which values and ecological models interact in scientific process. Reflexive modelers are ecological modelers who believe it is appropriate for ecologists to examine the motives for their choices in developing models; this self-reflexive approach opens the door to a new way of integrating values into public discourse and to a more comprehensive approach to evaluating ecological change. This reflexive building of ecological models is introduced through the transformative simile of Aldo Leopold, which shows that learning to “think like a mountain” involves a shift in both ecological modeling and in values and responsibility. An adequate, interdisciplinary approach to ecological valuation, requires a re-framing of the evaluation questions in entirely new ways, i.e., a review of the current status of interdisciplinary value theory with respect to ecological values reveals that neither of the widely accepted theories of environmental value—neither economic utilitarianism nor intrinsic value theory (environmental ethics)—provides a foundation for an ecologically sensitive evaluation process. Thus, a new, ecologically sensitive, and more comprehensive approach to evaluating ecological change would include an examination of the metaphors that motivate the models used to describe environmental change.","container-title":"Science and Engineering Ethics","DOI":"10.1007/s11948-008-9095-0","ISSN":"1471-5546","issue":"4","journalAbbreviation":"Sci Eng Ethics","language":"en","page":"581-592","source":"Springer Link","title":"Beyond Positivist Ecology: Toward an Integrated Ecological Ethics","title-short":"Beyond Positivist Ecology","volume":"14","author":[{"family":"Norton","given":"Bryan G."}],"issued":{"date-parts":[["2008",12,1]]}}},{"id":"IV3kKgiz/CJSEHSKl","uris":["http://zotero.org/users/3599437/items/UPTD8YBC"],"itemData":{"id":1391,"type":"article-journal","container-title":"Facts, Views &amp; Vision in ObGyn","DOI":"10.52054/FVVO.13.1.012","ISSN":"2032-0418","issue":"1","journalAbbreviation":"Facts Views Vis Obgyn","note":"PMID: 33889854\nPMCID: PMC8051197","page":"1-2","source":"PubMed Central","title":"Science may be objective, scientists are not always","volume":"13","author":[{"family":"S","given":"Becker"}]}}],"schema":"https://github.com/citation-style-language/schema/raw/master/csl-citation.json"} </w:instrText>
      </w:r>
      <w:r w:rsidR="009F6D33">
        <w:rPr>
          <w:lang w:val="en-US"/>
        </w:rPr>
        <w:fldChar w:fldCharType="separate"/>
      </w:r>
      <w:r w:rsidR="00621EB7" w:rsidRPr="00621EB7">
        <w:rPr>
          <w:vertAlign w:val="superscript"/>
          <w:lang w:val="en-US"/>
        </w:rPr>
        <w:t>61,62</w:t>
      </w:r>
      <w:r w:rsidR="009F6D33">
        <w:rPr>
          <w:lang w:val="en-US"/>
        </w:rPr>
        <w:fldChar w:fldCharType="end"/>
      </w:r>
      <w:r>
        <w:rPr>
          <w:lang w:val="en-US"/>
        </w:rPr>
        <w:t xml:space="preserve">. </w:t>
      </w:r>
      <w:r w:rsidR="000D16E3">
        <w:rPr>
          <w:lang w:val="en-US"/>
        </w:rPr>
        <w:t>Rather than pursuing objectivism (</w:t>
      </w:r>
      <w:r w:rsidR="009147B2">
        <w:rPr>
          <w:lang w:val="en-US"/>
        </w:rPr>
        <w:t xml:space="preserve">and </w:t>
      </w:r>
      <w:r w:rsidR="000D16E3">
        <w:rPr>
          <w:lang w:val="en-US"/>
        </w:rPr>
        <w:t xml:space="preserve">insinuating it is possible), Data Feminism </w:t>
      </w:r>
      <w:r>
        <w:rPr>
          <w:lang w:val="en-US"/>
        </w:rPr>
        <w:t>acknowledge</w:t>
      </w:r>
      <w:r w:rsidR="000D16E3">
        <w:rPr>
          <w:lang w:val="en-US"/>
        </w:rPr>
        <w:t>s</w:t>
      </w:r>
      <w:r>
        <w:rPr>
          <w:lang w:val="en-US"/>
        </w:rPr>
        <w:t xml:space="preserve"> that</w:t>
      </w:r>
      <w:r w:rsidR="003618A2">
        <w:rPr>
          <w:lang w:val="en-US"/>
        </w:rPr>
        <w:t xml:space="preserve"> all research is framed</w:t>
      </w:r>
      <w:r w:rsidR="000D16E3">
        <w:rPr>
          <w:lang w:val="en-US"/>
        </w:rPr>
        <w:t xml:space="preserve"> by the background, values, and experiences of the researcher</w:t>
      </w:r>
      <w:r w:rsidR="00BC34A4">
        <w:rPr>
          <w:lang w:val="en-US"/>
        </w:rPr>
        <w:t xml:space="preserve">. </w:t>
      </w:r>
      <w:r w:rsidR="004A2080">
        <w:rPr>
          <w:lang w:val="en-US"/>
        </w:rPr>
        <w:t>Moreover, i</w:t>
      </w:r>
      <w:r w:rsidR="00BC34A4">
        <w:rPr>
          <w:lang w:val="en-US"/>
        </w:rPr>
        <w:t xml:space="preserve">n a Data Feminism framework, this is </w:t>
      </w:r>
      <w:r w:rsidR="000D16E3">
        <w:rPr>
          <w:lang w:val="en-US"/>
        </w:rPr>
        <w:t xml:space="preserve">desirable. </w:t>
      </w:r>
      <w:r w:rsidR="00757B8D">
        <w:rPr>
          <w:lang w:val="en-US"/>
        </w:rPr>
        <w:t xml:space="preserve">In agricultural research, reflexivity on implicit values and their consequences for research framing is not common. </w:t>
      </w:r>
      <w:r w:rsidR="00757B8D" w:rsidRPr="00772B8B">
        <w:rPr>
          <w:color w:val="FF0000"/>
          <w:lang w:val="en-US"/>
        </w:rPr>
        <w:t>To help cement framing as an inherent component of all agricultural research endeavors, here we discuss two xx that may help   does however require the researcher to break from reflect and their own values</w:t>
      </w:r>
      <w:r w:rsidR="00772B8B">
        <w:rPr>
          <w:color w:val="FF0000"/>
          <w:lang w:val="en-US"/>
        </w:rPr>
        <w:t xml:space="preserve"> NEEDS WORK</w:t>
      </w:r>
    </w:p>
    <w:p w14:paraId="37748B00" w14:textId="4C85F5A4" w:rsidR="000D16E3" w:rsidRDefault="002E2390" w:rsidP="000D16E3">
      <w:pPr>
        <w:pStyle w:val="Heading2"/>
        <w:rPr>
          <w:lang w:val="en-US"/>
        </w:rPr>
      </w:pPr>
      <w:r>
        <w:rPr>
          <w:lang w:val="en-US"/>
        </w:rPr>
        <w:t xml:space="preserve">4.1 </w:t>
      </w:r>
      <w:r w:rsidR="00757B8D">
        <w:rPr>
          <w:lang w:val="en-US"/>
        </w:rPr>
        <w:t>A</w:t>
      </w:r>
      <w:r w:rsidR="00551F22">
        <w:rPr>
          <w:lang w:val="en-US"/>
        </w:rPr>
        <w:t>cknowledging and identifying values</w:t>
      </w:r>
    </w:p>
    <w:p w14:paraId="12B02B4D" w14:textId="3B53C4FA" w:rsidR="00836245" w:rsidRDefault="00FF710E" w:rsidP="00FF710E">
      <w:pPr>
        <w:rPr>
          <w:lang w:val="en-US"/>
        </w:rPr>
      </w:pPr>
      <w:r>
        <w:rPr>
          <w:lang w:val="en-US"/>
        </w:rPr>
        <w:t xml:space="preserve">A book written to illustrate how underlying value systems shape individuals’ </w:t>
      </w:r>
      <w:r w:rsidR="009147B2">
        <w:rPr>
          <w:lang w:val="en-US"/>
        </w:rPr>
        <w:t>approach</w:t>
      </w:r>
      <w:r w:rsidR="004B79B8">
        <w:rPr>
          <w:lang w:val="en-US"/>
        </w:rPr>
        <w:t>es</w:t>
      </w:r>
      <w:r>
        <w:rPr>
          <w:lang w:val="en-US"/>
        </w:rPr>
        <w:t xml:space="preserve"> to complex global challenges unwittingly uses agricultural research as its backdrop</w:t>
      </w:r>
      <w:r w:rsidR="000D7352">
        <w:rPr>
          <w:lang w:val="en-US"/>
        </w:rPr>
        <w:t>:</w:t>
      </w:r>
      <w:r>
        <w:rPr>
          <w:lang w:val="en-US"/>
        </w:rPr>
        <w:t xml:space="preserve"> </w:t>
      </w:r>
      <w:r w:rsidRPr="00561BF2">
        <w:rPr>
          <w:i/>
          <w:iCs/>
          <w:lang w:val="en-US"/>
        </w:rPr>
        <w:t>The Wizard and the Prophet</w:t>
      </w:r>
      <w:r w:rsidR="000D7352">
        <w:rPr>
          <w:i/>
          <w:iCs/>
          <w:lang w:val="en-US"/>
        </w:rPr>
        <w:fldChar w:fldCharType="begin"/>
      </w:r>
      <w:r w:rsidR="00621EB7">
        <w:rPr>
          <w:i/>
          <w:iCs/>
          <w:lang w:val="en-US"/>
        </w:rPr>
        <w:instrText xml:space="preserve"> ADDIN ZOTERO_ITEM CSL_CITATION {"citationID":"l9J5UtWf","properties":{"formattedCitation":"\\super 63\\nosupersub{}","plainCitation":"63","noteIndex":0},"citationItems":[{"id":"IV3kKgiz/3qjZRLVd","uris":["http://zotero.org/users/3599437/items/JBKSTQ7W"],"itemData":{"id":1532,"type":"book","event-place":"New York, NY","ISBN":"978-0-345-80284-2","language":"en-US","publisher":"Vintage","publisher-place":"New York, NY","title":"The Wizard and the Prophet","URL":"https://www.penguinrandomhouse.com/books/220698/the-wizard-and-the-prophet-by-charles-c-mann/","author":[{"family":"Mann","given":"Charles"}],"accessed":{"date-parts":[["2024",6,6]]},"issued":{"date-parts":[["2019"]]}}}],"schema":"https://github.com/citation-style-language/schema/raw/master/csl-citation.json"} </w:instrText>
      </w:r>
      <w:r w:rsidR="000D7352">
        <w:rPr>
          <w:i/>
          <w:iCs/>
          <w:lang w:val="en-US"/>
        </w:rPr>
        <w:fldChar w:fldCharType="separate"/>
      </w:r>
      <w:r w:rsidR="00621EB7" w:rsidRPr="00621EB7">
        <w:rPr>
          <w:vertAlign w:val="superscript"/>
          <w:lang w:val="en-US"/>
        </w:rPr>
        <w:t>63</w:t>
      </w:r>
      <w:r w:rsidR="000D7352">
        <w:rPr>
          <w:i/>
          <w:iCs/>
          <w:lang w:val="en-US"/>
        </w:rPr>
        <w:fldChar w:fldCharType="end"/>
      </w:r>
      <w:r>
        <w:rPr>
          <w:lang w:val="en-US"/>
        </w:rPr>
        <w:t xml:space="preserve"> explores the worldviews of Norman Borlaug and William Vogt, two white, Western men </w:t>
      </w:r>
      <w:r w:rsidR="000D16E3">
        <w:rPr>
          <w:lang w:val="en-US"/>
        </w:rPr>
        <w:t>coming from divergent backgrounds</w:t>
      </w:r>
      <w:r w:rsidR="00BC34A4">
        <w:rPr>
          <w:lang w:val="en-US"/>
        </w:rPr>
        <w:t>,</w:t>
      </w:r>
      <w:r w:rsidR="000D16E3">
        <w:rPr>
          <w:lang w:val="en-US"/>
        </w:rPr>
        <w:t xml:space="preserve"> as they work</w:t>
      </w:r>
      <w:r>
        <w:rPr>
          <w:lang w:val="en-US"/>
        </w:rPr>
        <w:t xml:space="preserve"> on agricultural topics </w:t>
      </w:r>
      <w:r w:rsidR="004A756B">
        <w:rPr>
          <w:lang w:val="en-US"/>
        </w:rPr>
        <w:t>during</w:t>
      </w:r>
      <w:r>
        <w:rPr>
          <w:lang w:val="en-US"/>
        </w:rPr>
        <w:t xml:space="preserve"> the </w:t>
      </w:r>
      <w:r w:rsidR="004A756B">
        <w:rPr>
          <w:lang w:val="en-US"/>
        </w:rPr>
        <w:t>20</w:t>
      </w:r>
      <w:r w:rsidR="004A756B" w:rsidRPr="004A756B">
        <w:rPr>
          <w:vertAlign w:val="superscript"/>
          <w:lang w:val="en-US"/>
        </w:rPr>
        <w:t>th</w:t>
      </w:r>
      <w:r w:rsidR="004A756B">
        <w:rPr>
          <w:lang w:val="en-US"/>
        </w:rPr>
        <w:t xml:space="preserve"> century</w:t>
      </w:r>
      <w:r>
        <w:rPr>
          <w:lang w:val="en-US"/>
        </w:rPr>
        <w:t>.</w:t>
      </w:r>
      <w:r w:rsidR="004A756B">
        <w:rPr>
          <w:lang w:val="en-US"/>
        </w:rPr>
        <w:t xml:space="preserve"> </w:t>
      </w:r>
      <w:r w:rsidR="009859E5">
        <w:rPr>
          <w:lang w:val="en-US"/>
        </w:rPr>
        <w:t xml:space="preserve">Borlaug, raised on a Midwestern US farm, experienced </w:t>
      </w:r>
      <w:r w:rsidR="000D7352">
        <w:rPr>
          <w:lang w:val="en-US"/>
        </w:rPr>
        <w:t>a</w:t>
      </w:r>
      <w:r w:rsidR="009859E5">
        <w:rPr>
          <w:lang w:val="en-US"/>
        </w:rPr>
        <w:t xml:space="preserve"> rural transformation </w:t>
      </w:r>
      <w:r w:rsidR="000D7352">
        <w:rPr>
          <w:lang w:val="en-US"/>
        </w:rPr>
        <w:t xml:space="preserve">born </w:t>
      </w:r>
      <w:r w:rsidR="004B79B8">
        <w:rPr>
          <w:lang w:val="en-US"/>
        </w:rPr>
        <w:t>from t</w:t>
      </w:r>
      <w:r w:rsidR="009859E5">
        <w:rPr>
          <w:lang w:val="en-US"/>
        </w:rPr>
        <w:t>he introduction of tractors</w:t>
      </w:r>
      <w:r w:rsidR="009147B2">
        <w:rPr>
          <w:lang w:val="en-US"/>
        </w:rPr>
        <w:t xml:space="preserve">. </w:t>
      </w:r>
      <w:r w:rsidR="00757B8D" w:rsidRPr="00772B8B">
        <w:rPr>
          <w:color w:val="FF0000"/>
          <w:lang w:val="en-US"/>
        </w:rPr>
        <w:t xml:space="preserve">This experience likely informed his approach to problems: </w:t>
      </w:r>
      <w:r w:rsidR="004B79B8">
        <w:rPr>
          <w:lang w:val="en-US"/>
        </w:rPr>
        <w:t>Borlaug</w:t>
      </w:r>
      <w:r w:rsidR="009147B2">
        <w:rPr>
          <w:lang w:val="en-US"/>
        </w:rPr>
        <w:t xml:space="preserve"> researched ways to leverage technology to increase food production, </w:t>
      </w:r>
      <w:r w:rsidR="00D65312">
        <w:rPr>
          <w:lang w:val="en-US"/>
        </w:rPr>
        <w:t xml:space="preserve">an effort that contributed to a larger collection of innovations referred to as </w:t>
      </w:r>
      <w:r w:rsidR="00B85F6E">
        <w:rPr>
          <w:lang w:val="en-US"/>
        </w:rPr>
        <w:t>t</w:t>
      </w:r>
      <w:r w:rsidR="00D65312">
        <w:rPr>
          <w:lang w:val="en-US"/>
        </w:rPr>
        <w:t>he Green Revolution and for which Borlaug won a Nobel Peace Prize</w:t>
      </w:r>
      <w:r w:rsidR="00561BF2">
        <w:rPr>
          <w:lang w:val="en-US"/>
        </w:rPr>
        <w:fldChar w:fldCharType="begin"/>
      </w:r>
      <w:r w:rsidR="00621EB7">
        <w:rPr>
          <w:lang w:val="en-US"/>
        </w:rPr>
        <w:instrText xml:space="preserve"> ADDIN ZOTERO_ITEM CSL_CITATION {"citationID":"MLdD23Sz","properties":{"formattedCitation":"\\super 64\\nosupersub{}","plainCitation":"64","noteIndex":0},"citationItems":[{"id":"IV3kKgiz/NSjAs72e","uris":["http://zotero.org/users/3599437/items/WRCXHW7P"],"itemData":{"id":1534,"type":"article-journal","abstract":"(1971). The Green Revolution: For Bread and Peace. Bulletin of the Atomic Scientists: Vol. 27, No. 6, pp. 6-48.","archive_location":"world","container-title":"Bulletin of the Atomic Scientists","ISSN":"0096-3402","language":"EN","license":"© 1971 Bulletin of The Atomic Scientists","note":"publisher: Routledge","source":"www.tandfonline.com","title":"The Green Revolution: For Bread and Peace","title-short":"The Green Revolution","URL":"https://www.tandfonline.com/doi/abs/10.1080/00963402.1971.11455372","author":[{"family":"Borlaug","given":"Norman E."}],"accessed":{"date-parts":[["2024",6,6]]},"issued":{"date-parts":[["1971",6,1]]}}}],"schema":"https://github.com/citation-style-language/schema/raw/master/csl-citation.json"} </w:instrText>
      </w:r>
      <w:r w:rsidR="00561BF2">
        <w:rPr>
          <w:lang w:val="en-US"/>
        </w:rPr>
        <w:fldChar w:fldCharType="separate"/>
      </w:r>
      <w:r w:rsidR="00621EB7" w:rsidRPr="00621EB7">
        <w:rPr>
          <w:vertAlign w:val="superscript"/>
          <w:lang w:val="en-US"/>
        </w:rPr>
        <w:t>64</w:t>
      </w:r>
      <w:r w:rsidR="00561BF2">
        <w:rPr>
          <w:lang w:val="en-US"/>
        </w:rPr>
        <w:fldChar w:fldCharType="end"/>
      </w:r>
      <w:r w:rsidR="00D65312">
        <w:rPr>
          <w:lang w:val="en-US"/>
        </w:rPr>
        <w:t>.</w:t>
      </w:r>
      <w:r w:rsidR="00725FDB">
        <w:rPr>
          <w:lang w:val="en-US"/>
        </w:rPr>
        <w:t xml:space="preserve"> Vogt </w:t>
      </w:r>
      <w:r w:rsidR="00757B8D">
        <w:rPr>
          <w:lang w:val="en-US"/>
        </w:rPr>
        <w:t xml:space="preserve">also </w:t>
      </w:r>
      <w:r w:rsidR="00725FDB">
        <w:rPr>
          <w:lang w:val="en-US"/>
        </w:rPr>
        <w:t xml:space="preserve">began his life in a rural </w:t>
      </w:r>
      <w:proofErr w:type="gramStart"/>
      <w:r w:rsidR="00725FDB">
        <w:rPr>
          <w:lang w:val="en-US"/>
        </w:rPr>
        <w:t>area</w:t>
      </w:r>
      <w:r w:rsidR="00757B8D">
        <w:rPr>
          <w:lang w:val="en-US"/>
        </w:rPr>
        <w:t xml:space="preserve">, </w:t>
      </w:r>
      <w:r w:rsidR="00725FDB">
        <w:rPr>
          <w:lang w:val="en-US"/>
        </w:rPr>
        <w:t>but</w:t>
      </w:r>
      <w:proofErr w:type="gramEnd"/>
      <w:r w:rsidR="00725FDB">
        <w:rPr>
          <w:lang w:val="en-US"/>
        </w:rPr>
        <w:t xml:space="preserve"> moved to the city and witnessed the urban development of</w:t>
      </w:r>
      <w:r w:rsidR="00757B8D">
        <w:rPr>
          <w:lang w:val="en-US"/>
        </w:rPr>
        <w:t xml:space="preserve"> the natural areas he associated with his childhood</w:t>
      </w:r>
      <w:r w:rsidR="00725FDB">
        <w:rPr>
          <w:lang w:val="en-US"/>
        </w:rPr>
        <w:t>. Vogt</w:t>
      </w:r>
      <w:r w:rsidR="004B79B8">
        <w:rPr>
          <w:lang w:val="en-US"/>
        </w:rPr>
        <w:t>’s research</w:t>
      </w:r>
      <w:r w:rsidR="00725FDB">
        <w:rPr>
          <w:lang w:val="en-US"/>
        </w:rPr>
        <w:t xml:space="preserve"> emphasiz</w:t>
      </w:r>
      <w:r w:rsidR="004B79B8">
        <w:rPr>
          <w:lang w:val="en-US"/>
        </w:rPr>
        <w:t>ed</w:t>
      </w:r>
      <w:r w:rsidR="00725FDB">
        <w:rPr>
          <w:lang w:val="en-US"/>
        </w:rPr>
        <w:t xml:space="preserve"> the need to live within ecological limits</w:t>
      </w:r>
      <w:r w:rsidR="00191CB0">
        <w:rPr>
          <w:lang w:val="en-US"/>
        </w:rPr>
        <w:t xml:space="preserve"> rather than increase food production,</w:t>
      </w:r>
      <w:r w:rsidR="00D65312">
        <w:rPr>
          <w:lang w:val="en-US"/>
        </w:rPr>
        <w:t xml:space="preserve"> and </w:t>
      </w:r>
      <w:r w:rsidR="00191CB0">
        <w:rPr>
          <w:lang w:val="en-US"/>
        </w:rPr>
        <w:t xml:space="preserve">he </w:t>
      </w:r>
      <w:r w:rsidR="00725FDB">
        <w:rPr>
          <w:lang w:val="en-US"/>
        </w:rPr>
        <w:t>formally develop</w:t>
      </w:r>
      <w:r w:rsidR="00D65312">
        <w:rPr>
          <w:lang w:val="en-US"/>
        </w:rPr>
        <w:t xml:space="preserve">ed the concept of </w:t>
      </w:r>
      <w:r w:rsidR="009859E5">
        <w:rPr>
          <w:lang w:val="en-US"/>
        </w:rPr>
        <w:t xml:space="preserve">ecological </w:t>
      </w:r>
      <w:r w:rsidR="00725FDB">
        <w:rPr>
          <w:lang w:val="en-US"/>
        </w:rPr>
        <w:t>carrying-capacity</w:t>
      </w:r>
      <w:r w:rsidR="00561BF2">
        <w:rPr>
          <w:lang w:val="en-US"/>
        </w:rPr>
        <w:fldChar w:fldCharType="begin"/>
      </w:r>
      <w:r w:rsidR="00621EB7">
        <w:rPr>
          <w:lang w:val="en-US"/>
        </w:rPr>
        <w:instrText xml:space="preserve"> ADDIN ZOTERO_ITEM CSL_CITATION {"citationID":"uDS1IynQ","properties":{"formattedCitation":"\\super 65\\nosupersub{}","plainCitation":"65","noteIndex":0},"citationItems":[{"id":"IV3kKgiz/kNX2EYIl","uris":["http://zotero.org/users/3599437/items/XCZ98J57"],"itemData":{"id":1536,"type":"article-journal","abstract":"The concept of carrying capacity is employed in a remarkably wide range of disciplines and debates, and it has been forcefully critiqued within numerous fields. Yet its historical origins remain obscure. I identify four major types of uses of carrying capacity: (1) as a mechanical or engineered attribute of manufactured objects or systems, beginning around 1840 in the context of international shipping; (2) as an attribute of living organisms and natural systems, beginning in the 1870s and most fully developed in range and game management early in the twentieth century; (3) as K, the intrinsic limit of population increase in organisms, used by population biologists since the mid-twentieth century; and (4) as the number of humans the earth can support, employed by neo-Malthusians, also since midcentury. All four uses persist to the present, although the first has been largely supplanted by other terms such as payload. In all cases, carrying capacity has been conceived as ideal, static, and numerical—characteristics that were appropriate in the first case but increasingly untenable as the concept was extended to systems of larger scale, greater variability, and lesser human control.","container-title":"Annals of the Association of American Geographers","DOI":"10.1080/00045600701734356","ISSN":"0004-5608","issue":"1","note":"publisher: Routledge\n_eprint: https://doi.org/10.1080/00045600701734356","page":"120–134","source":"Taylor and Francis+NEJM","title":"The Genesis, History, and Limits of Carrying Capacity","volume":"98","author":[{"family":"Sayre","given":"Nathan F."}],"issued":{"date-parts":[["2008",2,5]]}}}],"schema":"https://github.com/citation-style-language/schema/raw/master/csl-citation.json"} </w:instrText>
      </w:r>
      <w:r w:rsidR="00561BF2">
        <w:rPr>
          <w:lang w:val="en-US"/>
        </w:rPr>
        <w:fldChar w:fldCharType="separate"/>
      </w:r>
      <w:r w:rsidR="00621EB7" w:rsidRPr="00621EB7">
        <w:rPr>
          <w:vertAlign w:val="superscript"/>
          <w:lang w:val="en-US"/>
        </w:rPr>
        <w:t>65</w:t>
      </w:r>
      <w:r w:rsidR="00561BF2">
        <w:rPr>
          <w:lang w:val="en-US"/>
        </w:rPr>
        <w:fldChar w:fldCharType="end"/>
      </w:r>
      <w:r w:rsidR="00D65312">
        <w:rPr>
          <w:lang w:val="en-US"/>
        </w:rPr>
        <w:t xml:space="preserve"> as well as </w:t>
      </w:r>
      <w:r w:rsidR="00CA747F">
        <w:rPr>
          <w:lang w:val="en-US"/>
        </w:rPr>
        <w:t>a model for environmental activism that is still used today.</w:t>
      </w:r>
      <w:r w:rsidR="00197361">
        <w:rPr>
          <w:lang w:val="en-US"/>
        </w:rPr>
        <w:t xml:space="preserve"> </w:t>
      </w:r>
      <w:r w:rsidR="00836245">
        <w:rPr>
          <w:lang w:val="en-US"/>
        </w:rPr>
        <w:t xml:space="preserve">Borlaug and Vogt </w:t>
      </w:r>
      <w:r w:rsidR="009859E5">
        <w:rPr>
          <w:lang w:val="en-US"/>
        </w:rPr>
        <w:t xml:space="preserve">were both scientists, </w:t>
      </w:r>
      <w:r w:rsidR="000D16E3">
        <w:rPr>
          <w:lang w:val="en-US"/>
        </w:rPr>
        <w:t>but</w:t>
      </w:r>
      <w:r w:rsidR="009A141C">
        <w:rPr>
          <w:lang w:val="en-US"/>
        </w:rPr>
        <w:t xml:space="preserve"> </w:t>
      </w:r>
      <w:r w:rsidR="009859E5">
        <w:rPr>
          <w:lang w:val="en-US"/>
        </w:rPr>
        <w:t xml:space="preserve">their divergent approaches and conclusions were shaped </w:t>
      </w:r>
      <w:r w:rsidR="009A141C">
        <w:rPr>
          <w:lang w:val="en-US"/>
        </w:rPr>
        <w:t>by their personal values and experiences.</w:t>
      </w:r>
      <w:r w:rsidR="00757B8D">
        <w:rPr>
          <w:lang w:val="en-US"/>
        </w:rPr>
        <w:t xml:space="preserve"> The differing motivations do not invalidate their truths, but rather demonstrate how multiple valid, but </w:t>
      </w:r>
      <w:proofErr w:type="gramStart"/>
      <w:r w:rsidR="00757B8D">
        <w:rPr>
          <w:lang w:val="en-US"/>
        </w:rPr>
        <w:t>values</w:t>
      </w:r>
      <w:proofErr w:type="gramEnd"/>
      <w:r w:rsidR="00757B8D">
        <w:rPr>
          <w:lang w:val="en-US"/>
        </w:rPr>
        <w:t xml:space="preserve">-informed truths can co-exist. </w:t>
      </w:r>
      <w:r w:rsidR="00772B8B" w:rsidRPr="00772B8B">
        <w:rPr>
          <w:color w:val="FF0000"/>
          <w:lang w:val="en-US"/>
        </w:rPr>
        <w:t>SOMETHING about how we need to understand our own values</w:t>
      </w:r>
      <w:r w:rsidR="00772B8B">
        <w:rPr>
          <w:color w:val="FF0000"/>
          <w:lang w:val="en-US"/>
        </w:rPr>
        <w:t xml:space="preserve"> and implications, give a simple </w:t>
      </w:r>
      <w:proofErr w:type="gramStart"/>
      <w:r w:rsidR="00772B8B">
        <w:rPr>
          <w:color w:val="FF0000"/>
          <w:lang w:val="en-US"/>
        </w:rPr>
        <w:t>high level</w:t>
      </w:r>
      <w:proofErr w:type="gramEnd"/>
      <w:r w:rsidR="00772B8B">
        <w:rPr>
          <w:color w:val="FF0000"/>
          <w:lang w:val="en-US"/>
        </w:rPr>
        <w:t xml:space="preserve"> example, intrinsic value of things versus valuable only insofar as it provides value to humans…</w:t>
      </w:r>
    </w:p>
    <w:p w14:paraId="1FF78FBF" w14:textId="10F8D874" w:rsidR="000D16E3" w:rsidRDefault="002E2390" w:rsidP="000D16E3">
      <w:pPr>
        <w:pStyle w:val="Heading2"/>
        <w:rPr>
          <w:lang w:val="en-US"/>
        </w:rPr>
      </w:pPr>
      <w:r>
        <w:rPr>
          <w:lang w:val="en-US"/>
        </w:rPr>
        <w:t xml:space="preserve">4.2 </w:t>
      </w:r>
      <w:r w:rsidR="00757B8D">
        <w:rPr>
          <w:lang w:val="en-US"/>
        </w:rPr>
        <w:t>The importance of diverse framings</w:t>
      </w:r>
    </w:p>
    <w:p w14:paraId="4C9FEBD3" w14:textId="5462570C" w:rsidR="00757B8D" w:rsidRDefault="00757B8D" w:rsidP="00757B8D">
      <w:pPr>
        <w:rPr>
          <w:lang w:val="en-US"/>
        </w:rPr>
      </w:pPr>
      <w:r>
        <w:rPr>
          <w:lang w:val="en-US"/>
        </w:rPr>
        <w:t>Borlaug and Vogt represent two American males of European descent, and their differing worldviews demonstrate how even classical delineations such as race and gender portend little regarding value systems. Today, an increasing availability of diversely framed reflections concerning the Green Revolution has led to significantly more nuanced understandings of the motivations behind and impacts of the Green Revolution</w:t>
      </w:r>
      <w:r>
        <w:rPr>
          <w:lang w:val="en-US"/>
        </w:rPr>
        <w:fldChar w:fldCharType="begin"/>
      </w:r>
      <w:r w:rsidR="00621EB7">
        <w:rPr>
          <w:lang w:val="en-US"/>
        </w:rPr>
        <w:instrText xml:space="preserve"> ADDIN ZOTERO_ITEM CSL_CITATION {"citationID":"Cf0uvXAz","properties":{"formattedCitation":"\\super 66\\nosupersub{}","plainCitation":"66","noteIndex":0},"citationItems":[{"id":"IV3kKgiz/AqNBGUIH","uris":["http://zotero.org/users/3599437/items/JKGQM9CH"],"itemData":{"id":1540,"type":"webpage","abstract":"The Man Who Tried to Feed the World recounts the story of the man who would not only solve India’s famine problem but would go on to lead a “Green Revolution” of worldwide agriculture programs, saving countless lives.","language":"en","title":"The Man Who Tried To Feed The World | American Experience | PBS","URL":"https://www.pbs.org/wgbh/americanexperience/films/man-who-tried-to-feed-the-world/","accessed":{"date-parts":[["2024",6,6]]}}}],"schema":"https://github.com/citation-style-language/schema/raw/master/csl-citation.json"} </w:instrText>
      </w:r>
      <w:r>
        <w:rPr>
          <w:lang w:val="en-US"/>
        </w:rPr>
        <w:fldChar w:fldCharType="separate"/>
      </w:r>
      <w:r w:rsidR="00621EB7" w:rsidRPr="00621EB7">
        <w:rPr>
          <w:vertAlign w:val="superscript"/>
          <w:lang w:val="en-US"/>
        </w:rPr>
        <w:t>66</w:t>
      </w:r>
      <w:r>
        <w:rPr>
          <w:lang w:val="en-US"/>
        </w:rPr>
        <w:fldChar w:fldCharType="end"/>
      </w:r>
      <w:r>
        <w:rPr>
          <w:lang w:val="en-US"/>
        </w:rPr>
        <w:t xml:space="preserve">. As calls for a second Green Revolution proliferate, the ability of society to leverage diverse voices is a prerequisite for crafting fair and equitable agricultural trajectories that xxx. </w:t>
      </w:r>
    </w:p>
    <w:p w14:paraId="4038C481" w14:textId="7FCC9213" w:rsidR="00757B8D" w:rsidRPr="00757B8D" w:rsidRDefault="00757B8D" w:rsidP="00757B8D">
      <w:pPr>
        <w:rPr>
          <w:color w:val="FF0000"/>
          <w:lang w:val="en-US"/>
        </w:rPr>
      </w:pPr>
      <w:r w:rsidRPr="00757B8D">
        <w:rPr>
          <w:color w:val="FF0000"/>
          <w:lang w:val="en-US"/>
        </w:rPr>
        <w:t>Policy thing…I deleted it on accident</w:t>
      </w:r>
    </w:p>
    <w:p w14:paraId="14B331D8" w14:textId="7148AC1A" w:rsidR="00757B8D" w:rsidRDefault="00757B8D" w:rsidP="00757B8D">
      <w:pPr>
        <w:rPr>
          <w:lang w:val="en-US"/>
        </w:rPr>
      </w:pPr>
      <w:r>
        <w:rPr>
          <w:lang w:val="en-US"/>
        </w:rPr>
        <w:t>It follows that the broader the set of framings available, the greater the possibility for more equitable solutions</w:t>
      </w:r>
      <w:r>
        <w:rPr>
          <w:lang w:val="en-US"/>
        </w:rPr>
        <w:fldChar w:fldCharType="begin"/>
      </w:r>
      <w:r w:rsidR="00621EB7">
        <w:rPr>
          <w:lang w:val="en-US"/>
        </w:rPr>
        <w:instrText xml:space="preserve"> ADDIN ZOTERO_ITEM CSL_CITATION {"citationID":"ZlejrkSf","properties":{"formattedCitation":"\\super 67\\nosupersub{}","plainCitation":"67","noteIndex":0},"citationItems":[{"id":"IV3kKgiz/28jTSZ1T","uris":["http://zotero.org/users/3599437/items/KUGLLCNC"],"itemData":{"id":1538,"type":"article-journal","container-title":"Policy Sciences","DOI":"10.1007/s11077-015-9214-0","ISSN":"1573-0891","issue":"1","journalAbbreviation":"Policy Sci","language":"en","page":"127-133","source":"Springer Link","title":"“Get those voices at the table!”: Interview with Deborah Stone","title-short":"“Get those voices at the table!”","volume":"48","author":[{"family":"Ostaijen","given":"Mark","non-dropping-particle":"van"},{"family":"Jhagroe","given":"Shivant"}],"issued":{"date-parts":[["2015",3,1]]}}}],"schema":"https://github.com/citation-style-language/schema/raw/master/csl-citation.json"} </w:instrText>
      </w:r>
      <w:r>
        <w:rPr>
          <w:lang w:val="en-US"/>
        </w:rPr>
        <w:fldChar w:fldCharType="separate"/>
      </w:r>
      <w:r w:rsidR="00621EB7" w:rsidRPr="00621EB7">
        <w:rPr>
          <w:vertAlign w:val="superscript"/>
          <w:lang w:val="en-US"/>
        </w:rPr>
        <w:t>67</w:t>
      </w:r>
      <w:r>
        <w:rPr>
          <w:lang w:val="en-US"/>
        </w:rPr>
        <w:fldChar w:fldCharType="end"/>
      </w:r>
      <w:r>
        <w:rPr>
          <w:lang w:val="en-US"/>
        </w:rPr>
        <w:t>. Increased diversity of agricultural research scientists is a necessary corollary to that effort</w:t>
      </w:r>
      <w:r>
        <w:rPr>
          <w:lang w:val="en-US"/>
        </w:rPr>
        <w:fldChar w:fldCharType="begin"/>
      </w:r>
      <w:r w:rsidR="00621EB7">
        <w:rPr>
          <w:lang w:val="en-US"/>
        </w:rPr>
        <w:instrText xml:space="preserve"> ADDIN ZOTERO_ITEM CSL_CITATION {"citationID":"ZyQl0vk3","properties":{"formattedCitation":"\\super 68\\nosupersub{}","plainCitation":"68","noteIndex":0},"citationItems":[{"id":"IV3kKgiz/RBoKdQYa","uris":["http://zotero.org/users/3599437/items/XPG5ZZEZ"],"itemData":{"id":1559,"type":"article-journal","abstract":"Female scientists and researchers with diverse cultural backgrounds, especially of the Global South, are underrepresented in scientific systems. This is also the case for land use science and even for research teams researching in Global South countries. To assess trends in gender parity, ethnic diversity and intersectionality in this field, we conducted a meta-analysis based on systematic literature review that included 316,390 peer-reviewed journal articles. We found that 27% of all authors between 2000–2021 represented women. Ethnicity representation was biased towards White researchers (62%) followed by Asian (30%), Hispanic (6%) and Black (2%) researchers. Intersection of inequalities further underrepresented Black and Hispanic women when author positions were considered, giving Black women 0.6% chance of becoming first authors in land use science in comparison to 19.3% chance of White women. Supportive actions to empower women are needed to reduce intersectional inequalities and to achieve the sustainable development goals.","container-title":"Journal of Land Use Science","DOI":"10.1080/1747423X.2021.2015001","ISSN":"1747-423X","issue":"1","note":"publisher: Taylor &amp; Francis\n_eprint: https://doi.org/10.1080/1747423X.2021.2015001","page":"262–280","source":"Taylor and Francis+NEJM","title":"A long way to go: gender and diversity in land use science","title-short":"A long way to go","volume":"17","author":[{"family":"Kamau","given":"Hannah N."},{"family":"Tran","given":"Uyen"},{"family":"Biber-Freudenberger","given":"Lisa"}],"issued":{"date-parts":[["2022",1,2]]}}}],"schema":"https://github.com/citation-style-language/schema/raw/master/csl-citation.json"} </w:instrText>
      </w:r>
      <w:r>
        <w:rPr>
          <w:lang w:val="en-US"/>
        </w:rPr>
        <w:fldChar w:fldCharType="separate"/>
      </w:r>
      <w:r w:rsidR="00621EB7" w:rsidRPr="00621EB7">
        <w:rPr>
          <w:vertAlign w:val="superscript"/>
          <w:lang w:val="en-US"/>
        </w:rPr>
        <w:t>68</w:t>
      </w:r>
      <w:r>
        <w:rPr>
          <w:lang w:val="en-US"/>
        </w:rPr>
        <w:fldChar w:fldCharType="end"/>
      </w:r>
      <w:r>
        <w:rPr>
          <w:lang w:val="en-US"/>
        </w:rPr>
        <w:t xml:space="preserve">. </w:t>
      </w:r>
    </w:p>
    <w:p w14:paraId="5D79371C" w14:textId="77777777" w:rsidR="00757B8D" w:rsidRDefault="00757B8D" w:rsidP="00757B8D">
      <w:pPr>
        <w:rPr>
          <w:lang w:val="en-US"/>
        </w:rPr>
      </w:pPr>
    </w:p>
    <w:p w14:paraId="6C9A3276" w14:textId="2A0720C4" w:rsidR="00F51D31" w:rsidRDefault="00F51D31" w:rsidP="00757B8D">
      <w:pPr>
        <w:rPr>
          <w:lang w:val="en-US"/>
        </w:rPr>
      </w:pPr>
      <w:r>
        <w:rPr>
          <w:lang w:val="en-US"/>
        </w:rPr>
        <w:t>The importance of values for science</w:t>
      </w:r>
      <w:r>
        <w:rPr>
          <w:lang w:val="en-US"/>
        </w:rPr>
        <w:fldChar w:fldCharType="begin"/>
      </w:r>
      <w:r w:rsidR="00621EB7">
        <w:rPr>
          <w:lang w:val="en-US"/>
        </w:rPr>
        <w:instrText xml:space="preserve"> ADDIN ZOTERO_ITEM CSL_CITATION {"citationID":"czmA225y","properties":{"formattedCitation":"\\super 69\\nosupersub{}","plainCitation":"69","noteIndex":0},"citationItems":[{"id":1129,"uris":["http://zotero.org/users/3599437/items/PWRW3E49"],"itemData":{"id":1129,"type":"article-journal","abstract":"This essay examines the important roles for values in science, from deciding which research projects are worth pursuing, to shaping good methodological approaches (including ethical concerns), to assessing the sufficiency of evidence for scientific claims. I highlight the necessity of social and ethical value judgements in science, particularly for producing properly responsible research. I then examine the implications of the need for values to inform scientific practice for public trust in science. I argue that values serve as a key basis for public trust in scientists, along with the presence of expertise and engagement in a well-functioning expert community, and that scientists should thus be more open about the values informing their work. This result holds whether the science at issue is a matter of consensus or still contested within the scientific community.","container-title":"Interdisciplinary Science Reviews","DOI":"10.1080/03080188.2023.2191559","ISSN":"0308-0188","issue":"2","note":"publisher: Taylor &amp; Francis\n_eprint: https://doi.org/10.1080/03080188.2023.2191559","page":"251-263","source":"Taylor and Francis+NEJM","title":"The importance of values for science","volume":"48","author":[{"family":"Douglas","given":"Heather"}],"issued":{"date-parts":[["2023",4,3]]}}}],"schema":"https://github.com/citation-style-language/schema/raw/master/csl-citation.json"} </w:instrText>
      </w:r>
      <w:r>
        <w:rPr>
          <w:lang w:val="en-US"/>
        </w:rPr>
        <w:fldChar w:fldCharType="separate"/>
      </w:r>
      <w:r w:rsidR="00621EB7" w:rsidRPr="00621EB7">
        <w:rPr>
          <w:vertAlign w:val="superscript"/>
          <w:lang w:val="en-US"/>
        </w:rPr>
        <w:t>69</w:t>
      </w:r>
      <w:r>
        <w:rPr>
          <w:lang w:val="en-US"/>
        </w:rPr>
        <w:fldChar w:fldCharType="end"/>
      </w:r>
    </w:p>
    <w:p w14:paraId="0F6ADF3D" w14:textId="77777777" w:rsidR="00F51D31" w:rsidRDefault="00F51D31" w:rsidP="00757B8D">
      <w:pPr>
        <w:rPr>
          <w:lang w:val="en-US"/>
        </w:rPr>
      </w:pPr>
    </w:p>
    <w:p w14:paraId="55FE70AA" w14:textId="7185A9DE" w:rsidR="00757B8D" w:rsidRDefault="00757B8D" w:rsidP="00757B8D">
      <w:pPr>
        <w:rPr>
          <w:lang w:val="en-US"/>
        </w:rPr>
      </w:pPr>
      <w:r>
        <w:rPr>
          <w:lang w:val="en-US"/>
        </w:rPr>
        <w:t>In more general terms, curiosity-driven explorations of seemingly contradicting truths in science are extremely productive, and often expose differences in values that may not have previously been well articulated</w:t>
      </w:r>
      <w:r>
        <w:rPr>
          <w:lang w:val="en-US"/>
        </w:rPr>
        <w:fldChar w:fldCharType="begin"/>
      </w:r>
      <w:r w:rsidR="00621EB7">
        <w:rPr>
          <w:lang w:val="en-US"/>
        </w:rPr>
        <w:instrText xml:space="preserve"> ADDIN ZOTERO_ITEM CSL_CITATION {"citationID":"OjVGStlc","properties":{"formattedCitation":"\\super 70\\uc0\\u8211{}75\\nosupersub{}","plainCitation":"70–75","noteIndex":0},"citationItems":[{"id":"IV3kKgiz/2FUUnluh","uris":["http://zotero.org/users/3599437/items/PG466J7I"],"itemData":{"id":1406,"type":"article-journal","container-title":"Proceedings of the National Academy of Sciences","DOI":"10.1073/pnas.2200997119","issue":"11","note":"publisher: Proceedings of the National Academy of Sciences","page":"e2200997119","source":"pnas.org (Atypon)","title":"The sobering truth about corn ethanol","volume":"119","author":[{"family":"Hill","given":"Jason"}],"issued":{"date-parts":[["2022",3,15]]}}},{"id":"IV3kKgiz/Cwbg8ISx","uris":["http://zotero.org/users/3599437/items/HGBJCCEN"],"itemData":{"id":1368,"type":"post-weblog","abstract":"It’s a simple question. And at first glance it seems like there should be a simple answer to this simple question. We have planted millions of acres of genetically-engineered (GE) crops, a va…","container-title":"A Plant Out of Place","language":"en-US","title":"Have genetically engineered herbicide-resistant crops increased or decreased herbicide use?","URL":"https://plantoutofplace.com/2018/12/have-genetically-engineered-herbicide-resistant-crops-increased-or-decreased-herbicide-use/","author":[{"family":"Kniss","given":"Andrew"}],"accessed":{"date-parts":[["2024",5,4]]},"issued":{"date-parts":[["2018",12,5]]}}},{"id":"IV3kKgiz/hEFVdwQU","uris":["http://zotero.org/users/3599437/items/BLQ9CHA5"],"itemData":{"id":1557,"type":"article-journal","container-title":"Agriculture and Human Values","DOI":"10.1007/s10460-023-10530-7","page":"1–19","source":"PhilPapers","title":"Chemical, Ecological, Other? Identifying Weed Management Typologies Within Industrialized Cropping Systems in Georgia (U.S.)","title-short":"Chemical, Ecological, Other?","author":[{"family":"Weisberger","given":"David"},{"family":"Ray","given":"Melissa Ann"},{"family":"Basinger","given":"Nicholas T."},{"family":"Thompson","given":"Jennifer Jo"}]}},{"id":1123,"uris":["http://zotero.org/users/3599437/items/CVTZ5LRD"],"itemData":{"id":1123,"type":"article-journal","abstract":"Biofuels derived from low-input high-diversity (LIHD) mixtures of native grassland perennials can provide more usable energy, greater greenhouse gas reductions, and less agrichemical pollution per hectare than can corn grain ethanol or soybean biodiesel. High-diversity grasslands had increasingly higher bioenergy yields that were 238% greater than monoculture yields after a decade. LIHD biofuels are carbon negative because net ecosystem carbon dioxide sequestration (4.4 megagram hectare–1 year–1 of carbon dioxide in soil and roots) exceeds fossil carbon dioxide release during biofuel production (0.32 megagram hectare–1 year–1). Moreover, LIHD biofuels can be produced on agriculturally degraded lands and thus need to neither displace food production nor cause loss of biodiversity via habitat destruction.","container-title":"Science","DOI":"10.1126/science.1133306","issue":"5805","note":"publisher: American Association for the Advancement of Science","page":"1598-1600","source":"science.org (Atypon)","title":"Carbon-Negative Biofuels from Low-Input High-Diversity Grassland Biomass","volume":"314","author":[{"family":"Tilman","given":"David"},{"family":"Hill","given":"Jason"},{"family":"Lehman","given":"Clarence"}],"issued":{"date-parts":[["2006",12,8]]}}},{"id":1125,"uris":["http://zotero.org/users/3599437/items/B2SVGWND"],"itemData":{"id":1125,"type":"article-journal","abstract":"We discovered that biofuels from low-input high-diversity mixtures of native perennial prairie plants grown on degraded soil can provide similar bioenergy gains and greater greenhouse gas benefits than current corn ethanol produced from crops grown in monoculture on fertile soil with high inputs. Russelle et al.'s technical concerns are refuted by a substantial body of research on prairie ecosystems and managed perennial grasslands.","container-title":"Science","DOI":"10.1126/science.1140365","issue":"5831","note":"publisher: American Association for the Advancement of Science","page":"1567-1567","source":"science.org (Atypon)","title":"Response to Comment on \"Carbon-Negative Biofuels from Low-Input High-Diversity Grassland Biomass\"","volume":"316","author":[{"family":"Tilman","given":"David"},{"family":"Hill","given":"Jason"},{"family":"Lehman","given":"Clarence"}],"issued":{"date-parts":[["2007",6,15]]}}},{"id":1127,"uris":["http://zotero.org/users/3599437/items/UJUR88NV"],"itemData":{"id":1127,"type":"article-journal","abstract":"Tilman et al. (Reports, 8 December 2006, p. 1598) argued that low-input high-diversity grasslands can provide a substantial proportion of global energy needs. We contend that their conclusions are not substantiated by their experimental protocol. The authors understated the management inputs required to establish prairies, extrapolated globally from site-specific results, and presented potentially misleading energy accounting.","container-title":"Science","DOI":"10.1126/science.1139388","issue":"5831","note":"publisher: American Association for the Advancement of Science","page":"1567-1567","source":"science.org (Atypon)","title":"Comment on \"Carbon-Negative Biofuels from Low-Input High-Diversity Grassland Biomass\"","volume":"316","author":[{"family":"Russelle","given":"Michael P."},{"family":"Morey","given":"R. Vance"},{"family":"Baker","given":"John M."},{"family":"Porter","given":"Paul M."},{"family":"Jung","given":"Hans-Joachim G."}],"issued":{"date-parts":[["2007",6,15]]}}}],"schema":"https://github.com/citation-style-language/schema/raw/master/csl-citation.json"} </w:instrText>
      </w:r>
      <w:r>
        <w:rPr>
          <w:lang w:val="en-US"/>
        </w:rPr>
        <w:fldChar w:fldCharType="separate"/>
      </w:r>
      <w:r w:rsidR="00621EB7" w:rsidRPr="00621EB7">
        <w:rPr>
          <w:vertAlign w:val="superscript"/>
          <w:lang w:val="en-US"/>
        </w:rPr>
        <w:t>70–75</w:t>
      </w:r>
      <w:r>
        <w:rPr>
          <w:lang w:val="en-US"/>
        </w:rPr>
        <w:fldChar w:fldCharType="end"/>
      </w:r>
      <w:r>
        <w:rPr>
          <w:lang w:val="en-US"/>
        </w:rPr>
        <w:t xml:space="preserve">. This articulation can greatly aid in understanding XXXX something from the reviewer’s comments </w:t>
      </w:r>
      <w:proofErr w:type="spellStart"/>
      <w:r>
        <w:rPr>
          <w:lang w:val="en-US"/>
        </w:rPr>
        <w:t>xxxxx</w:t>
      </w:r>
      <w:proofErr w:type="spellEnd"/>
      <w:r>
        <w:rPr>
          <w:lang w:val="en-US"/>
        </w:rPr>
        <w:t>. Scientists who acknowledge and navigate the existence of multiple truths are better equipped to provide solutions that do not preferentially disadvantage vulnerable groups</w:t>
      </w:r>
      <w:r>
        <w:rPr>
          <w:lang w:val="en-US"/>
        </w:rPr>
        <w:fldChar w:fldCharType="begin"/>
      </w:r>
      <w:r w:rsidR="00621EB7">
        <w:rPr>
          <w:lang w:val="en-US"/>
        </w:rPr>
        <w:instrText xml:space="preserve"> ADDIN ZOTERO_ITEM CSL_CITATION {"citationID":"dnyeDnrP","properties":{"formattedCitation":"\\super 76\\nosupersub{}","plainCitation":"76","noteIndex":0},"citationItems":[{"id":523,"uris":["http://zotero.org/users/3599437/items/FM9JJN8X"],"itemData":{"id":523,"type":"article-journal","abstract":"Agriculture now faces grand challenges, with crucial implications for the global future. These include the need to increase production of nutrient-dense food, to improve agriculture's effects on soil, water, wildlife, and climate, and to enhance equity and justice in food and agricultural systems. We argue that certain politics of constructive collective action—and integral involvement of agricultural scientists in these politics—are essential for meeting grand challenges and other complex problems facing agriculture in the 21st century. To spur reflection and deliberation about the role of politics in the work of agricultural scientists, we outline these politics of constructive collective action. These serve to organize forceful responses to grand challenges through coordinated and cooperative action taken by multiple sectors of society. In essence, these politics entail (1) building bonds of affinity within a heterogenous network, (2) developing a shared roadmap for collective action, and (3) taking sustained action together. These emerging politics differ markedly from more commonly discussed forms of political activity by scientists, e.g., policy advisory, policy advocacy, and protest. We present key premises for our thesis, and then describe and discuss a politics of constructive collective action, the necessary roles of agricultural scientists, and an agenda for exploring and expanding their engagement in these politics.","container-title":"Crop Science","DOI":"10.1002/csc2.20318","ISSN":"1435-0653","issue":"1","language":"en","license":"© 2020 The Authors. Crop Science published by Wiley Periodicals, Inc. on behalf of Crop Science Society of America","note":"_eprint: https://onlinelibrary.wiley.com/doi/pdf/10.1002/csc2.20318","page":"24-31","source":"Wiley Online Library","title":"To meet grand challenges, agricultural scientists must engage in the politics of constructive collective action","volume":"61","author":[{"family":"Jordan","given":"N."},{"family":"Gutknecht","given":"J."},{"family":"Bybee-Finley","given":"K. A."},{"family":"Hunter","given":"M."},{"family":"Krupnik","given":"T. J."},{"family":"Pittelkow","given":"C. M."},{"family":"Prasad","given":"P. V. V."},{"family":"Snapp","given":"S."}],"issued":{"date-parts":[["2021"]]}}}],"schema":"https://github.com/citation-style-language/schema/raw/master/csl-citation.json"} </w:instrText>
      </w:r>
      <w:r>
        <w:rPr>
          <w:lang w:val="en-US"/>
        </w:rPr>
        <w:fldChar w:fldCharType="separate"/>
      </w:r>
      <w:r w:rsidR="00621EB7" w:rsidRPr="00621EB7">
        <w:rPr>
          <w:vertAlign w:val="superscript"/>
          <w:lang w:val="en-US"/>
        </w:rPr>
        <w:t>76</w:t>
      </w:r>
      <w:r>
        <w:rPr>
          <w:lang w:val="en-US"/>
        </w:rPr>
        <w:fldChar w:fldCharType="end"/>
      </w:r>
      <w:r>
        <w:rPr>
          <w:lang w:val="en-US"/>
        </w:rPr>
        <w:t xml:space="preserve">. </w:t>
      </w:r>
    </w:p>
    <w:p w14:paraId="0D24667E" w14:textId="77777777" w:rsidR="00757B8D" w:rsidRDefault="00757B8D" w:rsidP="00757B8D">
      <w:pPr>
        <w:rPr>
          <w:lang w:val="en-US"/>
        </w:rPr>
      </w:pPr>
    </w:p>
    <w:p w14:paraId="2C6111FC" w14:textId="77777777" w:rsidR="00810A3C" w:rsidRDefault="00810A3C" w:rsidP="00810A3C">
      <w:pPr>
        <w:rPr>
          <w:color w:val="20124D"/>
          <w:shd w:val="clear" w:color="auto" w:fill="FFFFFF"/>
          <w:lang w:val="en-US"/>
        </w:rPr>
      </w:pPr>
    </w:p>
    <w:p w14:paraId="22FBB4A9" w14:textId="05F791E8" w:rsidR="00810A3C" w:rsidRDefault="00810A3C" w:rsidP="00810A3C">
      <w:pPr>
        <w:rPr>
          <w:color w:val="20124D"/>
          <w:shd w:val="clear" w:color="auto" w:fill="FFFFFF"/>
          <w:lang w:val="en-US"/>
        </w:rPr>
      </w:pPr>
      <w:r>
        <w:rPr>
          <w:lang w:val="en-US"/>
        </w:rPr>
        <w:t>It follows that the broader the set of framings available, the greater the possibility for more equitable solutions</w:t>
      </w:r>
      <w:r>
        <w:rPr>
          <w:lang w:val="en-US"/>
        </w:rPr>
        <w:fldChar w:fldCharType="begin"/>
      </w:r>
      <w:r w:rsidR="00621EB7">
        <w:rPr>
          <w:lang w:val="en-US"/>
        </w:rPr>
        <w:instrText xml:space="preserve"> ADDIN ZOTERO_ITEM CSL_CITATION {"citationID":"wubwJPZl","properties":{"formattedCitation":"\\super 67\\nosupersub{}","plainCitation":"67","noteIndex":0},"citationItems":[{"id":"IV3kKgiz/28jTSZ1T","uris":["http://zotero.org/users/3599437/items/KUGLLCNC"],"itemData":{"id":1538,"type":"article-journal","container-title":"Policy Sciences","DOI":"10.1007/s11077-015-9214-0","ISSN":"1573-0891","issue":"1","journalAbbreviation":"Policy Sci","language":"en","page":"127-133","source":"Springer Link","title":"“Get those voices at the table!”: Interview with Deborah Stone","title-short":"“Get those voices at the table!”","volume":"48","author":[{"family":"Ostaijen","given":"Mark","non-dropping-particle":"van"},{"family":"Jhagroe","given":"Shivant"}],"issued":{"date-parts":[["2015",3,1]]}}}],"schema":"https://github.com/citation-style-language/schema/raw/master/csl-citation.json"} </w:instrText>
      </w:r>
      <w:r>
        <w:rPr>
          <w:lang w:val="en-US"/>
        </w:rPr>
        <w:fldChar w:fldCharType="separate"/>
      </w:r>
      <w:r w:rsidR="00621EB7" w:rsidRPr="00621EB7">
        <w:rPr>
          <w:vertAlign w:val="superscript"/>
          <w:lang w:val="en-US"/>
        </w:rPr>
        <w:t>67</w:t>
      </w:r>
      <w:r>
        <w:rPr>
          <w:lang w:val="en-US"/>
        </w:rPr>
        <w:fldChar w:fldCharType="end"/>
      </w:r>
      <w:r>
        <w:rPr>
          <w:lang w:val="en-US"/>
        </w:rPr>
        <w:t>.</w:t>
      </w:r>
    </w:p>
    <w:p w14:paraId="7226B718" w14:textId="77777777" w:rsidR="00757B8D" w:rsidRDefault="00757B8D" w:rsidP="00757B8D">
      <w:pPr>
        <w:rPr>
          <w:lang w:val="en-US"/>
        </w:rPr>
      </w:pPr>
    </w:p>
    <w:p w14:paraId="6EB0E75D" w14:textId="77777777" w:rsidR="00757B8D" w:rsidRDefault="00757B8D" w:rsidP="00757B8D">
      <w:pPr>
        <w:rPr>
          <w:lang w:val="en-US"/>
        </w:rPr>
      </w:pPr>
    </w:p>
    <w:p w14:paraId="258909FC" w14:textId="2DF2312B" w:rsidR="008A169F" w:rsidRDefault="008A169F" w:rsidP="00810A3C">
      <w:pPr>
        <w:pStyle w:val="Heading1"/>
        <w:numPr>
          <w:ilvl w:val="0"/>
          <w:numId w:val="15"/>
        </w:numPr>
        <w:rPr>
          <w:lang w:val="en-US"/>
        </w:rPr>
      </w:pPr>
      <w:r>
        <w:rPr>
          <w:lang w:val="en-US"/>
        </w:rPr>
        <w:t>Conclusions</w:t>
      </w:r>
    </w:p>
    <w:p w14:paraId="4D090398" w14:textId="5BA7757C" w:rsidR="00191CB0" w:rsidRPr="007018EE" w:rsidRDefault="00810A3C" w:rsidP="00832084">
      <w:pPr>
        <w:rPr>
          <w:color w:val="20124D"/>
          <w:shd w:val="clear" w:color="auto" w:fill="FFFFFF"/>
          <w:lang w:val="en-US"/>
        </w:rPr>
      </w:pPr>
      <w:r>
        <w:rPr>
          <w:lang w:val="en-US"/>
        </w:rPr>
        <w:t xml:space="preserve">Agricultural scientists who </w:t>
      </w:r>
      <w:r w:rsidR="008A169F">
        <w:rPr>
          <w:lang w:val="en-US"/>
        </w:rPr>
        <w:t>examin</w:t>
      </w:r>
      <w:r>
        <w:rPr>
          <w:lang w:val="en-US"/>
        </w:rPr>
        <w:t>e</w:t>
      </w:r>
      <w:r w:rsidR="004B79B8">
        <w:rPr>
          <w:lang w:val="en-US"/>
        </w:rPr>
        <w:t xml:space="preserve">, </w:t>
      </w:r>
      <w:r w:rsidR="008A169F">
        <w:rPr>
          <w:lang w:val="en-US"/>
        </w:rPr>
        <w:t>challeng</w:t>
      </w:r>
      <w:r>
        <w:rPr>
          <w:lang w:val="en-US"/>
        </w:rPr>
        <w:t>e</w:t>
      </w:r>
      <w:r w:rsidR="004B79B8">
        <w:rPr>
          <w:lang w:val="en-US"/>
        </w:rPr>
        <w:t>, and redistribut</w:t>
      </w:r>
      <w:r>
        <w:rPr>
          <w:lang w:val="en-US"/>
        </w:rPr>
        <w:t>e</w:t>
      </w:r>
      <w:r w:rsidR="008A169F">
        <w:rPr>
          <w:lang w:val="en-US"/>
        </w:rPr>
        <w:t xml:space="preserve"> power</w:t>
      </w:r>
      <w:r>
        <w:rPr>
          <w:lang w:val="en-US"/>
        </w:rPr>
        <w:t xml:space="preserve"> can uniquely contribute to xxx, and may </w:t>
      </w:r>
      <w:r w:rsidR="00555E31">
        <w:rPr>
          <w:lang w:val="en-US"/>
        </w:rPr>
        <w:t>experience</w:t>
      </w:r>
      <w:r>
        <w:rPr>
          <w:lang w:val="en-US"/>
        </w:rPr>
        <w:t xml:space="preserve"> positive impacts on </w:t>
      </w:r>
      <w:r w:rsidR="00124EC3" w:rsidRPr="007018EE">
        <w:rPr>
          <w:color w:val="20124D"/>
          <w:shd w:val="clear" w:color="auto" w:fill="FFFFFF"/>
          <w:lang w:val="en-US"/>
        </w:rPr>
        <w:t>research creativity</w:t>
      </w:r>
      <w:r>
        <w:rPr>
          <w:color w:val="20124D"/>
          <w:shd w:val="clear" w:color="auto" w:fill="FFFFFF"/>
          <w:lang w:val="en-US"/>
        </w:rPr>
        <w:t xml:space="preserve"> and </w:t>
      </w:r>
      <w:r w:rsidR="00124EC3" w:rsidRPr="007018EE">
        <w:rPr>
          <w:color w:val="20124D"/>
          <w:shd w:val="clear" w:color="auto" w:fill="FFFFFF"/>
          <w:lang w:val="en-US"/>
        </w:rPr>
        <w:t>stakeholder participation</w:t>
      </w:r>
      <w:r>
        <w:rPr>
          <w:color w:val="20124D"/>
          <w:shd w:val="clear" w:color="auto" w:fill="FFFFFF"/>
          <w:lang w:val="en-US"/>
        </w:rPr>
        <w:t xml:space="preserve">. Moreover, agricultural scientists who build self-awareness of their own values and how those inform their perceived problems and solutions will likely be better able to recognize, incorporate (need better word), and solicit diverse framings, which promotes better outcomes for agricultural sustainability overall. </w:t>
      </w:r>
      <w:r w:rsidR="00F50C8B">
        <w:rPr>
          <w:color w:val="20124D"/>
          <w:shd w:val="clear" w:color="auto" w:fill="FFFFFF"/>
          <w:lang w:val="en-US"/>
        </w:rPr>
        <w:t xml:space="preserve">For agricultural researchers, engaging with </w:t>
      </w:r>
      <w:r w:rsidR="00191CB0">
        <w:rPr>
          <w:lang w:val="en-US"/>
        </w:rPr>
        <w:t xml:space="preserve">Data Feminism </w:t>
      </w:r>
      <w:r w:rsidR="00F50C8B">
        <w:rPr>
          <w:lang w:val="en-US"/>
        </w:rPr>
        <w:t>need not be overwhelming nor demand world changing activities; it simply asks that one</w:t>
      </w:r>
      <w:r>
        <w:rPr>
          <w:lang w:val="en-US"/>
        </w:rPr>
        <w:t xml:space="preserve"> reflect on power disparities and values embedded </w:t>
      </w:r>
      <w:r w:rsidR="00191CB0">
        <w:rPr>
          <w:lang w:val="en-US"/>
        </w:rPr>
        <w:t xml:space="preserve">in their research. </w:t>
      </w:r>
      <w:r w:rsidRPr="00555E31">
        <w:rPr>
          <w:color w:val="FF0000"/>
          <w:lang w:val="en-US"/>
        </w:rPr>
        <w:t>We hope this Perspective demonstrates both the worthiness and feasibility of such pursuits.</w:t>
      </w:r>
    </w:p>
    <w:p w14:paraId="471FEA93" w14:textId="2197A4D2" w:rsidR="006735A7" w:rsidRDefault="006735A7" w:rsidP="006735A7">
      <w:pPr>
        <w:pStyle w:val="Heading1"/>
        <w:rPr>
          <w:lang w:val="en-US"/>
        </w:rPr>
      </w:pPr>
      <w:r>
        <w:rPr>
          <w:lang w:val="en-US"/>
        </w:rPr>
        <w:t>Supplemental Information</w:t>
      </w:r>
    </w:p>
    <w:p w14:paraId="67499CB3" w14:textId="4F38F424" w:rsidR="0011609C" w:rsidRDefault="004C585D" w:rsidP="006735A7">
      <w:pPr>
        <w:rPr>
          <w:lang w:val="en-US"/>
        </w:rPr>
      </w:pPr>
      <w:r>
        <w:rPr>
          <w:lang w:val="en-US"/>
        </w:rPr>
        <w:t>A list of website references for cited Practical Farmers of Iowa activities and outputs</w:t>
      </w:r>
      <w:r w:rsidR="00294719">
        <w:rPr>
          <w:lang w:val="en-US"/>
        </w:rPr>
        <w:t>; t</w:t>
      </w:r>
      <w:r w:rsidR="0011609C">
        <w:rPr>
          <w:lang w:val="en-US"/>
        </w:rPr>
        <w:t>wo examples of blended farmer compensation packages used by a non-profit and university team</w:t>
      </w:r>
      <w:r w:rsidR="005167FB">
        <w:rPr>
          <w:lang w:val="en-US"/>
        </w:rPr>
        <w:t>, respectively</w:t>
      </w:r>
      <w:r w:rsidR="00294719">
        <w:rPr>
          <w:lang w:val="en-US"/>
        </w:rPr>
        <w:t>; p</w:t>
      </w:r>
      <w:r w:rsidR="0011609C">
        <w:rPr>
          <w:lang w:val="en-US"/>
        </w:rPr>
        <w:t>ost-participant survey used for farmer collaborators in the Practical Farmers of Iowa on-farm research program</w:t>
      </w:r>
      <w:r w:rsidR="00555E31">
        <w:rPr>
          <w:lang w:val="en-US"/>
        </w:rPr>
        <w:t>; matrix of domination for a range of US agricultural contexts</w:t>
      </w:r>
    </w:p>
    <w:p w14:paraId="60CFB675" w14:textId="77777777" w:rsidR="00E5368A" w:rsidRDefault="00E5368A" w:rsidP="00E5368A">
      <w:pPr>
        <w:pStyle w:val="Heading1"/>
        <w:rPr>
          <w:lang w:val="en-US"/>
        </w:rPr>
      </w:pPr>
      <w:r>
        <w:rPr>
          <w:lang w:val="en-US"/>
        </w:rPr>
        <w:t>Author contributions statement</w:t>
      </w:r>
    </w:p>
    <w:p w14:paraId="1B9798D9" w14:textId="77777777" w:rsidR="00E5368A" w:rsidRDefault="00E5368A" w:rsidP="00E5368A">
      <w:pPr>
        <w:rPr>
          <w:lang w:val="en-US"/>
        </w:rPr>
      </w:pPr>
      <w:r>
        <w:rPr>
          <w:lang w:val="en-US"/>
        </w:rPr>
        <w:t xml:space="preserve">VN conceived of and wrote the first draft of the manuscript, AC and SG were major contributors in writing the manuscript, all authors contributed to editing and approved the final manuscript. </w:t>
      </w:r>
    </w:p>
    <w:p w14:paraId="21CF85BD" w14:textId="77777777" w:rsidR="00E5368A" w:rsidRDefault="00E5368A" w:rsidP="00E5368A">
      <w:pPr>
        <w:pStyle w:val="Heading1"/>
        <w:rPr>
          <w:lang w:val="en-US"/>
        </w:rPr>
      </w:pPr>
      <w:r>
        <w:rPr>
          <w:lang w:val="en-US"/>
        </w:rPr>
        <w:t>Acknowledgements</w:t>
      </w:r>
    </w:p>
    <w:p w14:paraId="314A7363" w14:textId="77777777" w:rsidR="00E5368A" w:rsidRDefault="00E5368A" w:rsidP="00E5368A">
      <w:pPr>
        <w:rPr>
          <w:lang w:val="en-US"/>
        </w:rPr>
      </w:pPr>
      <w:r>
        <w:rPr>
          <w:lang w:val="en-US"/>
        </w:rPr>
        <w:t xml:space="preserve">This study received no funding. </w:t>
      </w:r>
    </w:p>
    <w:p w14:paraId="10395AA2" w14:textId="77777777" w:rsidR="00E5368A" w:rsidRDefault="00E5368A" w:rsidP="00E5368A">
      <w:pPr>
        <w:pStyle w:val="Heading1"/>
        <w:rPr>
          <w:lang w:val="en-US"/>
        </w:rPr>
      </w:pPr>
      <w:r>
        <w:rPr>
          <w:lang w:val="en-US"/>
        </w:rPr>
        <w:t>Competing Interests</w:t>
      </w:r>
    </w:p>
    <w:p w14:paraId="0356BF23" w14:textId="77777777" w:rsidR="00E5368A" w:rsidRDefault="00E5368A" w:rsidP="00E5368A">
      <w:pPr>
        <w:rPr>
          <w:lang w:val="en-US"/>
        </w:rPr>
      </w:pPr>
      <w:r>
        <w:rPr>
          <w:lang w:val="en-US"/>
        </w:rPr>
        <w:t>All authors declare no financial or non-financial competing interests</w:t>
      </w:r>
    </w:p>
    <w:p w14:paraId="31EF63BA" w14:textId="77777777" w:rsidR="00E5368A" w:rsidRDefault="00E5368A" w:rsidP="00E5368A">
      <w:pPr>
        <w:pStyle w:val="Heading1"/>
        <w:rPr>
          <w:lang w:val="en-US"/>
        </w:rPr>
      </w:pPr>
      <w:r>
        <w:rPr>
          <w:lang w:val="en-US"/>
        </w:rPr>
        <w:lastRenderedPageBreak/>
        <w:t>Data Availability</w:t>
      </w:r>
    </w:p>
    <w:p w14:paraId="47D1B162" w14:textId="77777777" w:rsidR="00E5368A" w:rsidRDefault="00E5368A" w:rsidP="00E5368A">
      <w:pPr>
        <w:rPr>
          <w:lang w:val="en-US"/>
        </w:rPr>
      </w:pPr>
      <w:r>
        <w:rPr>
          <w:lang w:val="en-US"/>
        </w:rPr>
        <w:t xml:space="preserve">Data sharing is not applicable to this article as no datasets were generated or </w:t>
      </w:r>
      <w:proofErr w:type="spellStart"/>
      <w:r>
        <w:rPr>
          <w:lang w:val="en-US"/>
        </w:rPr>
        <w:t>analysed</w:t>
      </w:r>
      <w:proofErr w:type="spellEnd"/>
      <w:r>
        <w:rPr>
          <w:lang w:val="en-US"/>
        </w:rPr>
        <w:t xml:space="preserve"> during the current study. </w:t>
      </w:r>
    </w:p>
    <w:p w14:paraId="32E7FFCA" w14:textId="77777777" w:rsidR="00E5368A" w:rsidRPr="006735A7" w:rsidRDefault="00E5368A" w:rsidP="006735A7">
      <w:pPr>
        <w:rPr>
          <w:lang w:val="en-US"/>
        </w:rPr>
      </w:pPr>
    </w:p>
    <w:p w14:paraId="578C88D7" w14:textId="456A8FF9" w:rsidR="00B46472" w:rsidRPr="00B46472" w:rsidRDefault="0030076E" w:rsidP="00B46472">
      <w:pPr>
        <w:pStyle w:val="Heading1"/>
        <w:rPr>
          <w:lang w:val="en-US"/>
        </w:rPr>
      </w:pPr>
      <w:r>
        <w:rPr>
          <w:lang w:val="en-US"/>
        </w:rPr>
        <w:t>Bibliography</w:t>
      </w:r>
    </w:p>
    <w:p w14:paraId="724D833F" w14:textId="77777777" w:rsidR="00270BED" w:rsidRDefault="00270BED" w:rsidP="008A169F">
      <w:pPr>
        <w:rPr>
          <w:lang w:val="en-US"/>
        </w:rPr>
      </w:pPr>
    </w:p>
    <w:p w14:paraId="07E8F565" w14:textId="77777777" w:rsidR="00621EB7" w:rsidRPr="00621EB7" w:rsidRDefault="0030076E" w:rsidP="00621EB7">
      <w:pPr>
        <w:pStyle w:val="Bibliography"/>
        <w:rPr>
          <w:lang w:val="en-US"/>
        </w:rPr>
      </w:pPr>
      <w:r>
        <w:rPr>
          <w:lang w:val="en-US"/>
        </w:rPr>
        <w:fldChar w:fldCharType="begin"/>
      </w:r>
      <w:r w:rsidR="00621EB7">
        <w:rPr>
          <w:lang w:val="en-US"/>
        </w:rPr>
        <w:instrText xml:space="preserve"> ADDIN ZOTERO_BIBL {"uncited":[],"omitted":[],"custom":[]} CSL_BIBLIOGRAPHY </w:instrText>
      </w:r>
      <w:r>
        <w:rPr>
          <w:lang w:val="en-US"/>
        </w:rPr>
        <w:fldChar w:fldCharType="separate"/>
      </w:r>
      <w:r w:rsidR="00621EB7" w:rsidRPr="00621EB7">
        <w:rPr>
          <w:lang w:val="en-US"/>
        </w:rPr>
        <w:t>1.</w:t>
      </w:r>
      <w:r w:rsidR="00621EB7" w:rsidRPr="00621EB7">
        <w:rPr>
          <w:lang w:val="en-US"/>
        </w:rPr>
        <w:tab/>
        <w:t xml:space="preserve">Isett, C. &amp; Miller, S. </w:t>
      </w:r>
      <w:r w:rsidR="00621EB7" w:rsidRPr="00621EB7">
        <w:rPr>
          <w:i/>
          <w:iCs/>
          <w:lang w:val="en-US"/>
        </w:rPr>
        <w:t>The Social History of Agriculture: From the Origins to the Current Crisis</w:t>
      </w:r>
      <w:r w:rsidR="00621EB7" w:rsidRPr="00621EB7">
        <w:rPr>
          <w:lang w:val="en-US"/>
        </w:rPr>
        <w:t>. (Rowman &amp; Littlefield, 2016).</w:t>
      </w:r>
    </w:p>
    <w:p w14:paraId="0F1ADDB0" w14:textId="77777777" w:rsidR="00621EB7" w:rsidRPr="00621EB7" w:rsidRDefault="00621EB7" w:rsidP="00621EB7">
      <w:pPr>
        <w:pStyle w:val="Bibliography"/>
        <w:rPr>
          <w:lang w:val="en-US"/>
        </w:rPr>
      </w:pPr>
      <w:r w:rsidRPr="00621EB7">
        <w:rPr>
          <w:lang w:val="en-US"/>
        </w:rPr>
        <w:t>2.</w:t>
      </w:r>
      <w:r w:rsidRPr="00621EB7">
        <w:rPr>
          <w:lang w:val="en-US"/>
        </w:rPr>
        <w:tab/>
        <w:t xml:space="preserve">Scott, J. C. </w:t>
      </w:r>
      <w:r w:rsidRPr="00621EB7">
        <w:rPr>
          <w:i/>
          <w:iCs/>
          <w:lang w:val="en-US"/>
        </w:rPr>
        <w:t>Against the Grain: A Deep History of the Earliest States</w:t>
      </w:r>
      <w:r w:rsidRPr="00621EB7">
        <w:rPr>
          <w:lang w:val="en-US"/>
        </w:rPr>
        <w:t>. (Yale University Press, 2017).</w:t>
      </w:r>
    </w:p>
    <w:p w14:paraId="14B7730B" w14:textId="77777777" w:rsidR="00621EB7" w:rsidRPr="00621EB7" w:rsidRDefault="00621EB7" w:rsidP="00621EB7">
      <w:pPr>
        <w:pStyle w:val="Bibliography"/>
        <w:rPr>
          <w:lang w:val="en-US"/>
        </w:rPr>
      </w:pPr>
      <w:r w:rsidRPr="00621EB7">
        <w:rPr>
          <w:lang w:val="en-US"/>
        </w:rPr>
        <w:t>3.</w:t>
      </w:r>
      <w:r w:rsidRPr="00621EB7">
        <w:rPr>
          <w:lang w:val="en-US"/>
        </w:rPr>
        <w:tab/>
        <w:t xml:space="preserve">Dencik, L., Hintz, A., Redden, J. &amp; </w:t>
      </w:r>
      <w:proofErr w:type="spellStart"/>
      <w:r w:rsidRPr="00621EB7">
        <w:rPr>
          <w:lang w:val="en-US"/>
        </w:rPr>
        <w:t>Treré</w:t>
      </w:r>
      <w:proofErr w:type="spellEnd"/>
      <w:r w:rsidRPr="00621EB7">
        <w:rPr>
          <w:lang w:val="en-US"/>
        </w:rPr>
        <w:t xml:space="preserve">, E. Exploring Data Justice: Conceptions, Applications and Directions. </w:t>
      </w:r>
      <w:r w:rsidRPr="00621EB7">
        <w:rPr>
          <w:i/>
          <w:iCs/>
          <w:lang w:val="en-US"/>
        </w:rPr>
        <w:t xml:space="preserve">Inf. </w:t>
      </w:r>
      <w:proofErr w:type="spellStart"/>
      <w:r w:rsidRPr="00621EB7">
        <w:rPr>
          <w:i/>
          <w:iCs/>
          <w:lang w:val="en-US"/>
        </w:rPr>
        <w:t>Commun</w:t>
      </w:r>
      <w:proofErr w:type="spellEnd"/>
      <w:r w:rsidRPr="00621EB7">
        <w:rPr>
          <w:i/>
          <w:iCs/>
          <w:lang w:val="en-US"/>
        </w:rPr>
        <w:t>. Soc.</w:t>
      </w:r>
      <w:r w:rsidRPr="00621EB7">
        <w:rPr>
          <w:lang w:val="en-US"/>
        </w:rPr>
        <w:t xml:space="preserve"> </w:t>
      </w:r>
      <w:r w:rsidRPr="00621EB7">
        <w:rPr>
          <w:b/>
          <w:bCs/>
          <w:lang w:val="en-US"/>
        </w:rPr>
        <w:t>22</w:t>
      </w:r>
      <w:r w:rsidRPr="00621EB7">
        <w:rPr>
          <w:lang w:val="en-US"/>
        </w:rPr>
        <w:t>, 873–881 (2019).</w:t>
      </w:r>
    </w:p>
    <w:p w14:paraId="5CC5391F" w14:textId="77777777" w:rsidR="00621EB7" w:rsidRPr="00621EB7" w:rsidRDefault="00621EB7" w:rsidP="00621EB7">
      <w:pPr>
        <w:pStyle w:val="Bibliography"/>
        <w:rPr>
          <w:lang w:val="en-US"/>
        </w:rPr>
      </w:pPr>
      <w:r w:rsidRPr="00621EB7">
        <w:rPr>
          <w:lang w:val="en-US"/>
        </w:rPr>
        <w:t>4.</w:t>
      </w:r>
      <w:r w:rsidRPr="00621EB7">
        <w:rPr>
          <w:lang w:val="en-US"/>
        </w:rPr>
        <w:tab/>
        <w:t xml:space="preserve">Iliadis, A. &amp; Russo, F. Critical data studies: An introduction. </w:t>
      </w:r>
      <w:r w:rsidRPr="00621EB7">
        <w:rPr>
          <w:i/>
          <w:iCs/>
          <w:lang w:val="en-US"/>
        </w:rPr>
        <w:t>Big Data Soc.</w:t>
      </w:r>
      <w:r w:rsidRPr="00621EB7">
        <w:rPr>
          <w:lang w:val="en-US"/>
        </w:rPr>
        <w:t xml:space="preserve"> </w:t>
      </w:r>
      <w:r w:rsidRPr="00621EB7">
        <w:rPr>
          <w:b/>
          <w:bCs/>
          <w:lang w:val="en-US"/>
        </w:rPr>
        <w:t>3</w:t>
      </w:r>
      <w:r w:rsidRPr="00621EB7">
        <w:rPr>
          <w:lang w:val="en-US"/>
        </w:rPr>
        <w:t>, 2053951716674238 (2016).</w:t>
      </w:r>
    </w:p>
    <w:p w14:paraId="152D4915" w14:textId="77777777" w:rsidR="00621EB7" w:rsidRPr="00621EB7" w:rsidRDefault="00621EB7" w:rsidP="00621EB7">
      <w:pPr>
        <w:pStyle w:val="Bibliography"/>
        <w:rPr>
          <w:lang w:val="en-US"/>
        </w:rPr>
      </w:pPr>
      <w:r w:rsidRPr="00621EB7">
        <w:rPr>
          <w:lang w:val="en-US"/>
        </w:rPr>
        <w:t>5.</w:t>
      </w:r>
      <w:r w:rsidRPr="00621EB7">
        <w:rPr>
          <w:lang w:val="en-US"/>
        </w:rPr>
        <w:tab/>
      </w:r>
      <w:proofErr w:type="spellStart"/>
      <w:r w:rsidRPr="00621EB7">
        <w:rPr>
          <w:lang w:val="en-US"/>
        </w:rPr>
        <w:t>Diakopoulos</w:t>
      </w:r>
      <w:proofErr w:type="spellEnd"/>
      <w:r w:rsidRPr="00621EB7">
        <w:rPr>
          <w:lang w:val="en-US"/>
        </w:rPr>
        <w:t xml:space="preserve">, N. Algorithmic Accountability: Journalistic investigation of computational power structures. </w:t>
      </w:r>
      <w:r w:rsidRPr="00621EB7">
        <w:rPr>
          <w:i/>
          <w:iCs/>
          <w:lang w:val="en-US"/>
        </w:rPr>
        <w:t>Digit. Journal.</w:t>
      </w:r>
      <w:r w:rsidRPr="00621EB7">
        <w:rPr>
          <w:lang w:val="en-US"/>
        </w:rPr>
        <w:t xml:space="preserve"> </w:t>
      </w:r>
      <w:r w:rsidRPr="00621EB7">
        <w:rPr>
          <w:b/>
          <w:bCs/>
          <w:lang w:val="en-US"/>
        </w:rPr>
        <w:t>3</w:t>
      </w:r>
      <w:r w:rsidRPr="00621EB7">
        <w:rPr>
          <w:lang w:val="en-US"/>
        </w:rPr>
        <w:t>, 398–415 (2015).</w:t>
      </w:r>
    </w:p>
    <w:p w14:paraId="055976E9" w14:textId="77777777" w:rsidR="00621EB7" w:rsidRPr="00621EB7" w:rsidRDefault="00621EB7" w:rsidP="00621EB7">
      <w:pPr>
        <w:pStyle w:val="Bibliography"/>
        <w:rPr>
          <w:lang w:val="en-US"/>
        </w:rPr>
      </w:pPr>
      <w:r w:rsidRPr="00621EB7">
        <w:rPr>
          <w:lang w:val="en-US"/>
        </w:rPr>
        <w:t>6.</w:t>
      </w:r>
      <w:r w:rsidRPr="00621EB7">
        <w:rPr>
          <w:lang w:val="en-US"/>
        </w:rPr>
        <w:tab/>
      </w:r>
      <w:proofErr w:type="spellStart"/>
      <w:r w:rsidRPr="00621EB7">
        <w:rPr>
          <w:lang w:val="en-US"/>
        </w:rPr>
        <w:t>Couldry</w:t>
      </w:r>
      <w:proofErr w:type="spellEnd"/>
      <w:r w:rsidRPr="00621EB7">
        <w:rPr>
          <w:lang w:val="en-US"/>
        </w:rPr>
        <w:t xml:space="preserve">, N. &amp; Mejias, U. A. The decolonial turn in data and technology research: what is at stake and where is it heading? </w:t>
      </w:r>
      <w:r w:rsidRPr="00621EB7">
        <w:rPr>
          <w:i/>
          <w:iCs/>
          <w:lang w:val="en-US"/>
        </w:rPr>
        <w:t xml:space="preserve">Inf. </w:t>
      </w:r>
      <w:proofErr w:type="spellStart"/>
      <w:r w:rsidRPr="00621EB7">
        <w:rPr>
          <w:i/>
          <w:iCs/>
          <w:lang w:val="en-US"/>
        </w:rPr>
        <w:t>Commun</w:t>
      </w:r>
      <w:proofErr w:type="spellEnd"/>
      <w:r w:rsidRPr="00621EB7">
        <w:rPr>
          <w:i/>
          <w:iCs/>
          <w:lang w:val="en-US"/>
        </w:rPr>
        <w:t>. Soc.</w:t>
      </w:r>
      <w:r w:rsidRPr="00621EB7">
        <w:rPr>
          <w:lang w:val="en-US"/>
        </w:rPr>
        <w:t xml:space="preserve"> </w:t>
      </w:r>
      <w:r w:rsidRPr="00621EB7">
        <w:rPr>
          <w:b/>
          <w:bCs/>
          <w:lang w:val="en-US"/>
        </w:rPr>
        <w:t>26</w:t>
      </w:r>
      <w:r w:rsidRPr="00621EB7">
        <w:rPr>
          <w:lang w:val="en-US"/>
        </w:rPr>
        <w:t>, 786–802 (2023).</w:t>
      </w:r>
    </w:p>
    <w:p w14:paraId="543378AC" w14:textId="77777777" w:rsidR="00621EB7" w:rsidRPr="00621EB7" w:rsidRDefault="00621EB7" w:rsidP="00621EB7">
      <w:pPr>
        <w:pStyle w:val="Bibliography"/>
        <w:rPr>
          <w:lang w:val="en-US"/>
        </w:rPr>
      </w:pPr>
      <w:r w:rsidRPr="00621EB7">
        <w:rPr>
          <w:lang w:val="en-US"/>
        </w:rPr>
        <w:t>7.</w:t>
      </w:r>
      <w:r w:rsidRPr="00621EB7">
        <w:rPr>
          <w:lang w:val="en-US"/>
        </w:rPr>
        <w:tab/>
        <w:t xml:space="preserve">Ryan, A. B. Post-Positivist Approaches to Research. in </w:t>
      </w:r>
      <w:r w:rsidRPr="00621EB7">
        <w:rPr>
          <w:i/>
          <w:iCs/>
          <w:lang w:val="en-US"/>
        </w:rPr>
        <w:t xml:space="preserve">Researching and Writing your </w:t>
      </w:r>
      <w:proofErr w:type="gramStart"/>
      <w:r w:rsidRPr="00621EB7">
        <w:rPr>
          <w:i/>
          <w:iCs/>
          <w:lang w:val="en-US"/>
        </w:rPr>
        <w:t>Thesis</w:t>
      </w:r>
      <w:proofErr w:type="gramEnd"/>
      <w:r w:rsidRPr="00621EB7">
        <w:rPr>
          <w:i/>
          <w:iCs/>
          <w:lang w:val="en-US"/>
        </w:rPr>
        <w:t>: a guide for postgraduate students</w:t>
      </w:r>
      <w:r w:rsidRPr="00621EB7">
        <w:rPr>
          <w:lang w:val="en-US"/>
        </w:rPr>
        <w:t xml:space="preserve"> (eds. </w:t>
      </w:r>
      <w:proofErr w:type="spellStart"/>
      <w:r w:rsidRPr="00621EB7">
        <w:rPr>
          <w:lang w:val="en-US"/>
        </w:rPr>
        <w:t>Antonesa</w:t>
      </w:r>
      <w:proofErr w:type="spellEnd"/>
      <w:r w:rsidRPr="00621EB7">
        <w:rPr>
          <w:lang w:val="en-US"/>
        </w:rPr>
        <w:t>, M. et al.) 12–26 (MACE: Maynooth Adult and Community Education, 2006).</w:t>
      </w:r>
    </w:p>
    <w:p w14:paraId="55A948E2" w14:textId="77777777" w:rsidR="00621EB7" w:rsidRPr="00621EB7" w:rsidRDefault="00621EB7" w:rsidP="00621EB7">
      <w:pPr>
        <w:pStyle w:val="Bibliography"/>
        <w:rPr>
          <w:lang w:val="en-US"/>
        </w:rPr>
      </w:pPr>
      <w:r>
        <w:t>8.</w:t>
      </w:r>
      <w:r>
        <w:tab/>
      </w:r>
      <w:proofErr w:type="spellStart"/>
      <w:r>
        <w:t>Wit</w:t>
      </w:r>
      <w:proofErr w:type="spellEnd"/>
      <w:r>
        <w:t xml:space="preserve">, </w:t>
      </w:r>
      <w:proofErr w:type="gramStart"/>
      <w:r>
        <w:t>M. M.</w:t>
      </w:r>
      <w:proofErr w:type="gramEnd"/>
      <w:r>
        <w:t xml:space="preserve"> de </w:t>
      </w:r>
      <w:r>
        <w:rPr>
          <w:i/>
          <w:iCs/>
        </w:rPr>
        <w:t>et al.</w:t>
      </w:r>
      <w:r>
        <w:t xml:space="preserve"> </w:t>
      </w:r>
      <w:r w:rsidRPr="00621EB7">
        <w:rPr>
          <w:lang w:val="en-US"/>
        </w:rPr>
        <w:t xml:space="preserve">Operating principles for collective scholar-activism: Early insights from the Agroecology Research-Action Collective. </w:t>
      </w:r>
      <w:r w:rsidRPr="00621EB7">
        <w:rPr>
          <w:i/>
          <w:iCs/>
          <w:lang w:val="en-US"/>
        </w:rPr>
        <w:t>J. Agric. Food Syst. Community Dev.</w:t>
      </w:r>
      <w:r w:rsidRPr="00621EB7">
        <w:rPr>
          <w:lang w:val="en-US"/>
        </w:rPr>
        <w:t xml:space="preserve"> </w:t>
      </w:r>
      <w:r w:rsidRPr="00621EB7">
        <w:rPr>
          <w:b/>
          <w:bCs/>
          <w:lang w:val="en-US"/>
        </w:rPr>
        <w:t>10</w:t>
      </w:r>
      <w:r w:rsidRPr="00621EB7">
        <w:rPr>
          <w:lang w:val="en-US"/>
        </w:rPr>
        <w:t>, 319–337 (2021).</w:t>
      </w:r>
    </w:p>
    <w:p w14:paraId="5A5DDD3E" w14:textId="77777777" w:rsidR="00621EB7" w:rsidRPr="00621EB7" w:rsidRDefault="00621EB7" w:rsidP="00621EB7">
      <w:pPr>
        <w:pStyle w:val="Bibliography"/>
        <w:rPr>
          <w:lang w:val="en-US"/>
        </w:rPr>
      </w:pPr>
      <w:r w:rsidRPr="00621EB7">
        <w:rPr>
          <w:lang w:val="en-US"/>
        </w:rPr>
        <w:t>9.</w:t>
      </w:r>
      <w:r w:rsidRPr="00621EB7">
        <w:rPr>
          <w:lang w:val="en-US"/>
        </w:rPr>
        <w:tab/>
        <w:t xml:space="preserve">Allen, P. L. &amp; Sachs, C. E. The social side of sustainability: Class, gender and race. </w:t>
      </w:r>
      <w:r w:rsidRPr="00621EB7">
        <w:rPr>
          <w:i/>
          <w:iCs/>
          <w:lang w:val="en-US"/>
        </w:rPr>
        <w:t>Sci. Cult.</w:t>
      </w:r>
      <w:r w:rsidRPr="00621EB7">
        <w:rPr>
          <w:lang w:val="en-US"/>
        </w:rPr>
        <w:t xml:space="preserve"> (1991) doi:10.1080/09505439109526328.</w:t>
      </w:r>
    </w:p>
    <w:p w14:paraId="5DFD76E0" w14:textId="77777777" w:rsidR="00621EB7" w:rsidRPr="00621EB7" w:rsidRDefault="00621EB7" w:rsidP="00621EB7">
      <w:pPr>
        <w:pStyle w:val="Bibliography"/>
        <w:rPr>
          <w:lang w:val="en-US"/>
        </w:rPr>
      </w:pPr>
      <w:r w:rsidRPr="00621EB7">
        <w:rPr>
          <w:lang w:val="en-US"/>
        </w:rPr>
        <w:t>10.</w:t>
      </w:r>
      <w:r w:rsidRPr="00621EB7">
        <w:rPr>
          <w:lang w:val="en-US"/>
        </w:rPr>
        <w:tab/>
        <w:t xml:space="preserve">Nicklay, J. A., Perrone, S. V. &amp; Wauters, V. M. Becoming agroecologists: A pedagogical model to support graduate student learning and practice. </w:t>
      </w:r>
      <w:r w:rsidRPr="00621EB7">
        <w:rPr>
          <w:i/>
          <w:iCs/>
          <w:lang w:val="en-US"/>
        </w:rPr>
        <w:t>Front. Sustain. Food Syst.</w:t>
      </w:r>
      <w:r w:rsidRPr="00621EB7">
        <w:rPr>
          <w:lang w:val="en-US"/>
        </w:rPr>
        <w:t xml:space="preserve"> </w:t>
      </w:r>
      <w:r w:rsidRPr="00621EB7">
        <w:rPr>
          <w:b/>
          <w:bCs/>
          <w:lang w:val="en-US"/>
        </w:rPr>
        <w:t>7</w:t>
      </w:r>
      <w:r w:rsidRPr="00621EB7">
        <w:rPr>
          <w:lang w:val="en-US"/>
        </w:rPr>
        <w:t>, (2023).</w:t>
      </w:r>
    </w:p>
    <w:p w14:paraId="5FC66A08" w14:textId="77777777" w:rsidR="00621EB7" w:rsidRPr="00621EB7" w:rsidRDefault="00621EB7" w:rsidP="00621EB7">
      <w:pPr>
        <w:pStyle w:val="Bibliography"/>
        <w:rPr>
          <w:lang w:val="en-US"/>
        </w:rPr>
      </w:pPr>
      <w:r w:rsidRPr="00621EB7">
        <w:rPr>
          <w:lang w:val="en-US"/>
        </w:rPr>
        <w:t>11.</w:t>
      </w:r>
      <w:r w:rsidRPr="00621EB7">
        <w:rPr>
          <w:lang w:val="en-US"/>
        </w:rPr>
        <w:tab/>
        <w:t xml:space="preserve">Wezel, A. </w:t>
      </w:r>
      <w:r w:rsidRPr="00621EB7">
        <w:rPr>
          <w:i/>
          <w:iCs/>
          <w:lang w:val="en-US"/>
        </w:rPr>
        <w:t>et al.</w:t>
      </w:r>
      <w:r w:rsidRPr="00621EB7">
        <w:rPr>
          <w:lang w:val="en-US"/>
        </w:rPr>
        <w:t xml:space="preserve"> Agroecology as a science, a movement and a practice. A review. </w:t>
      </w:r>
      <w:proofErr w:type="spellStart"/>
      <w:r w:rsidRPr="00621EB7">
        <w:rPr>
          <w:i/>
          <w:iCs/>
          <w:lang w:val="en-US"/>
        </w:rPr>
        <w:t>Agron</w:t>
      </w:r>
      <w:proofErr w:type="spellEnd"/>
      <w:r w:rsidRPr="00621EB7">
        <w:rPr>
          <w:i/>
          <w:iCs/>
          <w:lang w:val="en-US"/>
        </w:rPr>
        <w:t>. Sustain. Dev.</w:t>
      </w:r>
      <w:r w:rsidRPr="00621EB7">
        <w:rPr>
          <w:lang w:val="en-US"/>
        </w:rPr>
        <w:t xml:space="preserve"> </w:t>
      </w:r>
      <w:r w:rsidRPr="00621EB7">
        <w:rPr>
          <w:b/>
          <w:bCs/>
          <w:lang w:val="en-US"/>
        </w:rPr>
        <w:t>29</w:t>
      </w:r>
      <w:r w:rsidRPr="00621EB7">
        <w:rPr>
          <w:lang w:val="en-US"/>
        </w:rPr>
        <w:t>, 503–515 (2009).</w:t>
      </w:r>
    </w:p>
    <w:p w14:paraId="59DE9C02" w14:textId="77777777" w:rsidR="00621EB7" w:rsidRPr="00621EB7" w:rsidRDefault="00621EB7" w:rsidP="00621EB7">
      <w:pPr>
        <w:pStyle w:val="Bibliography"/>
        <w:rPr>
          <w:lang w:val="en-US"/>
        </w:rPr>
      </w:pPr>
      <w:r w:rsidRPr="00621EB7">
        <w:rPr>
          <w:lang w:val="en-US"/>
        </w:rPr>
        <w:t>12.</w:t>
      </w:r>
      <w:r w:rsidRPr="00621EB7">
        <w:rPr>
          <w:lang w:val="en-US"/>
        </w:rPr>
        <w:tab/>
        <w:t xml:space="preserve">Almerico, G. M. Food and identity: Food studies, cultural, and personal identity. </w:t>
      </w:r>
      <w:r w:rsidRPr="00621EB7">
        <w:rPr>
          <w:i/>
          <w:iCs/>
          <w:lang w:val="en-US"/>
        </w:rPr>
        <w:t>J. Int. Bus. Cult. Stud.</w:t>
      </w:r>
      <w:r w:rsidRPr="00621EB7">
        <w:rPr>
          <w:lang w:val="en-US"/>
        </w:rPr>
        <w:t xml:space="preserve"> </w:t>
      </w:r>
      <w:r w:rsidRPr="00621EB7">
        <w:rPr>
          <w:b/>
          <w:bCs/>
          <w:lang w:val="en-US"/>
        </w:rPr>
        <w:t>8</w:t>
      </w:r>
      <w:r w:rsidRPr="00621EB7">
        <w:rPr>
          <w:lang w:val="en-US"/>
        </w:rPr>
        <w:t>, (2014).</w:t>
      </w:r>
    </w:p>
    <w:p w14:paraId="4C13D02B" w14:textId="77777777" w:rsidR="00621EB7" w:rsidRPr="00621EB7" w:rsidRDefault="00621EB7" w:rsidP="00621EB7">
      <w:pPr>
        <w:pStyle w:val="Bibliography"/>
        <w:rPr>
          <w:lang w:val="en-US"/>
        </w:rPr>
      </w:pPr>
      <w:r w:rsidRPr="00621EB7">
        <w:rPr>
          <w:lang w:val="en-US"/>
        </w:rPr>
        <w:t>13.</w:t>
      </w:r>
      <w:r w:rsidRPr="00621EB7">
        <w:rPr>
          <w:lang w:val="en-US"/>
        </w:rPr>
        <w:tab/>
      </w:r>
      <w:proofErr w:type="spellStart"/>
      <w:r w:rsidRPr="00621EB7">
        <w:rPr>
          <w:lang w:val="en-US"/>
        </w:rPr>
        <w:t>D’Ignazio</w:t>
      </w:r>
      <w:proofErr w:type="spellEnd"/>
      <w:r w:rsidRPr="00621EB7">
        <w:rPr>
          <w:lang w:val="en-US"/>
        </w:rPr>
        <w:t xml:space="preserve">, C. &amp; Klein, L. F. </w:t>
      </w:r>
      <w:r w:rsidRPr="00621EB7">
        <w:rPr>
          <w:i/>
          <w:iCs/>
          <w:lang w:val="en-US"/>
        </w:rPr>
        <w:t>Data Feminism</w:t>
      </w:r>
      <w:r w:rsidRPr="00621EB7">
        <w:rPr>
          <w:lang w:val="en-US"/>
        </w:rPr>
        <w:t>. (The MIT Press, 2020).</w:t>
      </w:r>
    </w:p>
    <w:p w14:paraId="2F25DA7D" w14:textId="77777777" w:rsidR="00621EB7" w:rsidRPr="00621EB7" w:rsidRDefault="00621EB7" w:rsidP="00621EB7">
      <w:pPr>
        <w:pStyle w:val="Bibliography"/>
        <w:rPr>
          <w:lang w:val="en-US"/>
        </w:rPr>
      </w:pPr>
      <w:r w:rsidRPr="00621EB7">
        <w:rPr>
          <w:lang w:val="en-US"/>
        </w:rPr>
        <w:t>14.</w:t>
      </w:r>
      <w:r w:rsidRPr="00621EB7">
        <w:rPr>
          <w:lang w:val="en-US"/>
        </w:rPr>
        <w:tab/>
        <w:t xml:space="preserve">Crenshaw, K. Mapping the Margins: Intersectionality, Identity Politics, and Violence against Women of Color. </w:t>
      </w:r>
      <w:r w:rsidRPr="00621EB7">
        <w:rPr>
          <w:i/>
          <w:iCs/>
          <w:lang w:val="en-US"/>
        </w:rPr>
        <w:t>Stanford Law Rev.</w:t>
      </w:r>
      <w:r w:rsidRPr="00621EB7">
        <w:rPr>
          <w:lang w:val="en-US"/>
        </w:rPr>
        <w:t xml:space="preserve"> </w:t>
      </w:r>
      <w:r w:rsidRPr="00621EB7">
        <w:rPr>
          <w:b/>
          <w:bCs/>
          <w:lang w:val="en-US"/>
        </w:rPr>
        <w:t>43</w:t>
      </w:r>
      <w:r w:rsidRPr="00621EB7">
        <w:rPr>
          <w:lang w:val="en-US"/>
        </w:rPr>
        <w:t>, 1241–1299 (1991).</w:t>
      </w:r>
    </w:p>
    <w:p w14:paraId="5A3BB138" w14:textId="77777777" w:rsidR="00621EB7" w:rsidRPr="00621EB7" w:rsidRDefault="00621EB7" w:rsidP="00621EB7">
      <w:pPr>
        <w:pStyle w:val="Bibliography"/>
        <w:rPr>
          <w:lang w:val="en-US"/>
        </w:rPr>
      </w:pPr>
      <w:r w:rsidRPr="00621EB7">
        <w:rPr>
          <w:lang w:val="en-US"/>
        </w:rPr>
        <w:t>15.</w:t>
      </w:r>
      <w:r w:rsidRPr="00621EB7">
        <w:rPr>
          <w:lang w:val="en-US"/>
        </w:rPr>
        <w:tab/>
      </w:r>
      <w:proofErr w:type="spellStart"/>
      <w:r w:rsidRPr="00621EB7">
        <w:rPr>
          <w:lang w:val="en-US"/>
        </w:rPr>
        <w:t>Rissing</w:t>
      </w:r>
      <w:proofErr w:type="spellEnd"/>
      <w:r w:rsidRPr="00621EB7">
        <w:rPr>
          <w:lang w:val="en-US"/>
        </w:rPr>
        <w:t xml:space="preserve">, A., Burchfield, E. K., Spangler, K. A. &amp; Schumacher, B. L. Implications of US agricultural data practices for sustainable food systems research. </w:t>
      </w:r>
      <w:r w:rsidRPr="00621EB7">
        <w:rPr>
          <w:i/>
          <w:iCs/>
          <w:lang w:val="en-US"/>
        </w:rPr>
        <w:t>Nat. Food</w:t>
      </w:r>
      <w:r w:rsidRPr="00621EB7">
        <w:rPr>
          <w:lang w:val="en-US"/>
        </w:rPr>
        <w:t xml:space="preserve"> 1–5 (2023) doi:10.1038/s43016-023-00711-2.</w:t>
      </w:r>
    </w:p>
    <w:p w14:paraId="3F0A99F2" w14:textId="77777777" w:rsidR="00621EB7" w:rsidRPr="00621EB7" w:rsidRDefault="00621EB7" w:rsidP="00621EB7">
      <w:pPr>
        <w:pStyle w:val="Bibliography"/>
        <w:rPr>
          <w:lang w:val="en-US"/>
        </w:rPr>
      </w:pPr>
      <w:r w:rsidRPr="00621EB7">
        <w:rPr>
          <w:lang w:val="en-US"/>
        </w:rPr>
        <w:t>16.</w:t>
      </w:r>
      <w:r w:rsidRPr="00621EB7">
        <w:rPr>
          <w:lang w:val="en-US"/>
        </w:rPr>
        <w:tab/>
        <w:t xml:space="preserve">Weber, M. </w:t>
      </w:r>
      <w:r w:rsidRPr="00621EB7">
        <w:rPr>
          <w:i/>
          <w:iCs/>
          <w:lang w:val="en-US"/>
        </w:rPr>
        <w:t>Economy and Society: An Outline of Interpretive Sociology</w:t>
      </w:r>
      <w:r w:rsidRPr="00621EB7">
        <w:rPr>
          <w:lang w:val="en-US"/>
        </w:rPr>
        <w:t>. (Bedminster Press, 1968).</w:t>
      </w:r>
    </w:p>
    <w:p w14:paraId="14C0A246" w14:textId="77777777" w:rsidR="00621EB7" w:rsidRPr="00621EB7" w:rsidRDefault="00621EB7" w:rsidP="00621EB7">
      <w:pPr>
        <w:pStyle w:val="Bibliography"/>
        <w:rPr>
          <w:lang w:val="en-US"/>
        </w:rPr>
      </w:pPr>
      <w:r w:rsidRPr="00621EB7">
        <w:rPr>
          <w:lang w:val="en-US"/>
        </w:rPr>
        <w:t>17.</w:t>
      </w:r>
      <w:r w:rsidRPr="00621EB7">
        <w:rPr>
          <w:lang w:val="en-US"/>
        </w:rPr>
        <w:tab/>
        <w:t xml:space="preserve">Kelly, C. Exploited: The Unexpected Victims of Animal Agriculture. </w:t>
      </w:r>
      <w:r w:rsidRPr="00621EB7">
        <w:rPr>
          <w:i/>
          <w:iCs/>
          <w:lang w:val="en-US"/>
        </w:rPr>
        <w:t>Anim. Law</w:t>
      </w:r>
      <w:r w:rsidRPr="00621EB7">
        <w:rPr>
          <w:lang w:val="en-US"/>
        </w:rPr>
        <w:t xml:space="preserve"> </w:t>
      </w:r>
      <w:r w:rsidRPr="00621EB7">
        <w:rPr>
          <w:b/>
          <w:bCs/>
          <w:lang w:val="en-US"/>
        </w:rPr>
        <w:t>30</w:t>
      </w:r>
      <w:r w:rsidRPr="00621EB7">
        <w:rPr>
          <w:lang w:val="en-US"/>
        </w:rPr>
        <w:t>, 103–138 (2024).</w:t>
      </w:r>
    </w:p>
    <w:p w14:paraId="3D1E043D" w14:textId="77777777" w:rsidR="00621EB7" w:rsidRPr="00621EB7" w:rsidRDefault="00621EB7" w:rsidP="00621EB7">
      <w:pPr>
        <w:pStyle w:val="Bibliography"/>
        <w:rPr>
          <w:lang w:val="en-US"/>
        </w:rPr>
      </w:pPr>
      <w:r w:rsidRPr="00621EB7">
        <w:rPr>
          <w:lang w:val="en-US"/>
        </w:rPr>
        <w:t>18.</w:t>
      </w:r>
      <w:r w:rsidRPr="00621EB7">
        <w:rPr>
          <w:lang w:val="en-US"/>
        </w:rPr>
        <w:tab/>
        <w:t xml:space="preserve">Brayboy, B. M. J. &amp; Tachine, A. R. Myths, Erasure, and Violence: The Immoral Triad of the Morrill Act. </w:t>
      </w:r>
      <w:r w:rsidRPr="00621EB7">
        <w:rPr>
          <w:i/>
          <w:iCs/>
          <w:lang w:val="en-US"/>
        </w:rPr>
        <w:t>Native Am. Indig. Stud.</w:t>
      </w:r>
      <w:r w:rsidRPr="00621EB7">
        <w:rPr>
          <w:lang w:val="en-US"/>
        </w:rPr>
        <w:t xml:space="preserve"> </w:t>
      </w:r>
      <w:r w:rsidRPr="00621EB7">
        <w:rPr>
          <w:b/>
          <w:bCs/>
          <w:lang w:val="en-US"/>
        </w:rPr>
        <w:t>8</w:t>
      </w:r>
      <w:r w:rsidRPr="00621EB7">
        <w:rPr>
          <w:lang w:val="en-US"/>
        </w:rPr>
        <w:t>, 139–144 (2021).</w:t>
      </w:r>
    </w:p>
    <w:p w14:paraId="43956377" w14:textId="77777777" w:rsidR="00621EB7" w:rsidRPr="00621EB7" w:rsidRDefault="00621EB7" w:rsidP="00621EB7">
      <w:pPr>
        <w:pStyle w:val="Bibliography"/>
        <w:rPr>
          <w:lang w:val="en-US"/>
        </w:rPr>
      </w:pPr>
      <w:r w:rsidRPr="00621EB7">
        <w:rPr>
          <w:lang w:val="en-US"/>
        </w:rPr>
        <w:t>19.</w:t>
      </w:r>
      <w:r w:rsidRPr="00621EB7">
        <w:rPr>
          <w:lang w:val="en-US"/>
        </w:rPr>
        <w:tab/>
        <w:t xml:space="preserve">Nash, M. A. Entangled Pasts: Land-Grant Colleges and American Indian Dispossession. </w:t>
      </w:r>
      <w:r w:rsidRPr="00621EB7">
        <w:rPr>
          <w:i/>
          <w:iCs/>
          <w:lang w:val="en-US"/>
        </w:rPr>
        <w:t>Hist. Educ. Q.</w:t>
      </w:r>
      <w:r w:rsidRPr="00621EB7">
        <w:rPr>
          <w:lang w:val="en-US"/>
        </w:rPr>
        <w:t xml:space="preserve"> </w:t>
      </w:r>
      <w:r w:rsidRPr="00621EB7">
        <w:rPr>
          <w:b/>
          <w:bCs/>
          <w:lang w:val="en-US"/>
        </w:rPr>
        <w:t>59</w:t>
      </w:r>
      <w:r w:rsidRPr="00621EB7">
        <w:rPr>
          <w:lang w:val="en-US"/>
        </w:rPr>
        <w:t>, 437–467 (2019).</w:t>
      </w:r>
    </w:p>
    <w:p w14:paraId="551594C3" w14:textId="77777777" w:rsidR="00621EB7" w:rsidRPr="00621EB7" w:rsidRDefault="00621EB7" w:rsidP="00621EB7">
      <w:pPr>
        <w:pStyle w:val="Bibliography"/>
        <w:rPr>
          <w:lang w:val="en-US"/>
        </w:rPr>
      </w:pPr>
      <w:r w:rsidRPr="00621EB7">
        <w:rPr>
          <w:lang w:val="en-US"/>
        </w:rPr>
        <w:t>20.</w:t>
      </w:r>
      <w:r w:rsidRPr="00621EB7">
        <w:rPr>
          <w:lang w:val="en-US"/>
        </w:rPr>
        <w:tab/>
        <w:t xml:space="preserve">Who Owns the Land? Agricultural Land Ownership by Race/Ethnicity. </w:t>
      </w:r>
      <w:r>
        <w:rPr>
          <w:i/>
          <w:iCs/>
        </w:rPr>
        <w:t xml:space="preserve">Rural Am. Rural </w:t>
      </w:r>
      <w:proofErr w:type="spellStart"/>
      <w:r>
        <w:rPr>
          <w:i/>
          <w:iCs/>
        </w:rPr>
        <w:t>Dev</w:t>
      </w:r>
      <w:proofErr w:type="spellEnd"/>
      <w:r>
        <w:rPr>
          <w:i/>
          <w:iCs/>
        </w:rPr>
        <w:t xml:space="preserve">. </w:t>
      </w:r>
      <w:proofErr w:type="spellStart"/>
      <w:r w:rsidRPr="00621EB7">
        <w:rPr>
          <w:i/>
          <w:iCs/>
          <w:lang w:val="en-US"/>
        </w:rPr>
        <w:t>Perspect</w:t>
      </w:r>
      <w:proofErr w:type="spellEnd"/>
      <w:r w:rsidRPr="00621EB7">
        <w:rPr>
          <w:i/>
          <w:iCs/>
          <w:lang w:val="en-US"/>
        </w:rPr>
        <w:t>.</w:t>
      </w:r>
      <w:r w:rsidRPr="00621EB7">
        <w:rPr>
          <w:lang w:val="en-US"/>
        </w:rPr>
        <w:t xml:space="preserve"> (2002) </w:t>
      </w:r>
      <w:proofErr w:type="gramStart"/>
      <w:r w:rsidRPr="00621EB7">
        <w:rPr>
          <w:lang w:val="en-US"/>
        </w:rPr>
        <w:t>doi:10.22004/ag.econ</w:t>
      </w:r>
      <w:proofErr w:type="gramEnd"/>
      <w:r w:rsidRPr="00621EB7">
        <w:rPr>
          <w:lang w:val="en-US"/>
        </w:rPr>
        <w:t>.289693.</w:t>
      </w:r>
    </w:p>
    <w:p w14:paraId="37F8D016" w14:textId="77777777" w:rsidR="00621EB7" w:rsidRPr="00621EB7" w:rsidRDefault="00621EB7" w:rsidP="00621EB7">
      <w:pPr>
        <w:pStyle w:val="Bibliography"/>
        <w:rPr>
          <w:lang w:val="en-US"/>
        </w:rPr>
      </w:pPr>
      <w:r w:rsidRPr="00621EB7">
        <w:rPr>
          <w:lang w:val="en-US"/>
        </w:rPr>
        <w:lastRenderedPageBreak/>
        <w:t>21.</w:t>
      </w:r>
      <w:r w:rsidRPr="00621EB7">
        <w:rPr>
          <w:lang w:val="en-US"/>
        </w:rPr>
        <w:tab/>
        <w:t xml:space="preserve">Copeland, R. W. In the Beginning: Origins of African American Real Property Ownership in the United States. </w:t>
      </w:r>
      <w:r w:rsidRPr="00621EB7">
        <w:rPr>
          <w:i/>
          <w:iCs/>
          <w:lang w:val="en-US"/>
        </w:rPr>
        <w:t>J. Black Stud.</w:t>
      </w:r>
      <w:r w:rsidRPr="00621EB7">
        <w:rPr>
          <w:lang w:val="en-US"/>
        </w:rPr>
        <w:t xml:space="preserve"> </w:t>
      </w:r>
      <w:r w:rsidRPr="00621EB7">
        <w:rPr>
          <w:b/>
          <w:bCs/>
          <w:lang w:val="en-US"/>
        </w:rPr>
        <w:t>44</w:t>
      </w:r>
      <w:r w:rsidRPr="00621EB7">
        <w:rPr>
          <w:lang w:val="en-US"/>
        </w:rPr>
        <w:t>, 646–664 (2013).</w:t>
      </w:r>
    </w:p>
    <w:p w14:paraId="5F53AE43" w14:textId="77777777" w:rsidR="00621EB7" w:rsidRPr="00621EB7" w:rsidRDefault="00621EB7" w:rsidP="00621EB7">
      <w:pPr>
        <w:pStyle w:val="Bibliography"/>
        <w:rPr>
          <w:lang w:val="en-US"/>
        </w:rPr>
      </w:pPr>
      <w:r w:rsidRPr="00621EB7">
        <w:rPr>
          <w:lang w:val="en-US"/>
        </w:rPr>
        <w:t>22.</w:t>
      </w:r>
      <w:r w:rsidRPr="00621EB7">
        <w:rPr>
          <w:lang w:val="en-US"/>
        </w:rPr>
        <w:tab/>
        <w:t xml:space="preserve">Aoki, K. No Right to Own: The Early Twentieth-Century Alien Land Laws as a Prelude to Internment Symposium: The Long Shadow of Korematsu. </w:t>
      </w:r>
      <w:r w:rsidRPr="00621EB7">
        <w:rPr>
          <w:i/>
          <w:iCs/>
          <w:lang w:val="en-US"/>
        </w:rPr>
        <w:t>Boston Coll. Third World Law J.</w:t>
      </w:r>
      <w:r w:rsidRPr="00621EB7">
        <w:rPr>
          <w:lang w:val="en-US"/>
        </w:rPr>
        <w:t xml:space="preserve"> </w:t>
      </w:r>
      <w:r w:rsidRPr="00621EB7">
        <w:rPr>
          <w:b/>
          <w:bCs/>
          <w:lang w:val="en-US"/>
        </w:rPr>
        <w:t>19</w:t>
      </w:r>
      <w:r w:rsidRPr="00621EB7">
        <w:rPr>
          <w:lang w:val="en-US"/>
        </w:rPr>
        <w:t>, 37–72 (1998).</w:t>
      </w:r>
    </w:p>
    <w:p w14:paraId="28512B1D" w14:textId="77777777" w:rsidR="00621EB7" w:rsidRPr="00621EB7" w:rsidRDefault="00621EB7" w:rsidP="00621EB7">
      <w:pPr>
        <w:pStyle w:val="Bibliography"/>
        <w:rPr>
          <w:lang w:val="en-US"/>
        </w:rPr>
      </w:pPr>
      <w:r w:rsidRPr="00621EB7">
        <w:rPr>
          <w:lang w:val="en-US"/>
        </w:rPr>
        <w:t>23.</w:t>
      </w:r>
      <w:r w:rsidRPr="00621EB7">
        <w:rPr>
          <w:lang w:val="en-US"/>
        </w:rPr>
        <w:tab/>
        <w:t xml:space="preserve">Collins, P. H. Black Feminist Thought in the Matrix of Domination. in </w:t>
      </w:r>
      <w:r w:rsidRPr="00621EB7">
        <w:rPr>
          <w:i/>
          <w:iCs/>
          <w:lang w:val="en-US"/>
        </w:rPr>
        <w:t>Black feminist thought: Knowledge, consciousness, and the politics of empowerment</w:t>
      </w:r>
      <w:r w:rsidRPr="00621EB7">
        <w:rPr>
          <w:lang w:val="en-US"/>
        </w:rPr>
        <w:t xml:space="preserve"> vol. 138 221–238 (1990).</w:t>
      </w:r>
    </w:p>
    <w:p w14:paraId="4CEFCB28" w14:textId="77777777" w:rsidR="00621EB7" w:rsidRPr="00621EB7" w:rsidRDefault="00621EB7" w:rsidP="00621EB7">
      <w:pPr>
        <w:pStyle w:val="Bibliography"/>
        <w:rPr>
          <w:lang w:val="en-US"/>
        </w:rPr>
      </w:pPr>
      <w:r w:rsidRPr="00621EB7">
        <w:rPr>
          <w:lang w:val="en-US"/>
        </w:rPr>
        <w:t>24.</w:t>
      </w:r>
      <w:r w:rsidRPr="00621EB7">
        <w:rPr>
          <w:lang w:val="en-US"/>
        </w:rPr>
        <w:tab/>
        <w:t xml:space="preserve">Carpenter, S. The USDA discrimination cases: Pigford, in re Black farmers, </w:t>
      </w:r>
      <w:proofErr w:type="spellStart"/>
      <w:r w:rsidRPr="00621EB7">
        <w:rPr>
          <w:lang w:val="en-US"/>
        </w:rPr>
        <w:t>Keepseagle</w:t>
      </w:r>
      <w:proofErr w:type="spellEnd"/>
      <w:r w:rsidRPr="00621EB7">
        <w:rPr>
          <w:lang w:val="en-US"/>
        </w:rPr>
        <w:t xml:space="preserve">, Garcia, and Love. </w:t>
      </w:r>
      <w:r w:rsidRPr="00621EB7">
        <w:rPr>
          <w:i/>
          <w:iCs/>
          <w:lang w:val="en-US"/>
        </w:rPr>
        <w:t>Drake J. Agric. Law</w:t>
      </w:r>
      <w:r w:rsidRPr="00621EB7">
        <w:rPr>
          <w:lang w:val="en-US"/>
        </w:rPr>
        <w:t xml:space="preserve"> </w:t>
      </w:r>
      <w:r w:rsidRPr="00621EB7">
        <w:rPr>
          <w:b/>
          <w:bCs/>
          <w:lang w:val="en-US"/>
        </w:rPr>
        <w:t>17</w:t>
      </w:r>
      <w:r w:rsidRPr="00621EB7">
        <w:rPr>
          <w:lang w:val="en-US"/>
        </w:rPr>
        <w:t>, 1 (2012).</w:t>
      </w:r>
    </w:p>
    <w:p w14:paraId="26518C48" w14:textId="77777777" w:rsidR="00621EB7" w:rsidRPr="00621EB7" w:rsidRDefault="00621EB7" w:rsidP="00621EB7">
      <w:pPr>
        <w:pStyle w:val="Bibliography"/>
        <w:rPr>
          <w:lang w:val="en-US"/>
        </w:rPr>
      </w:pPr>
      <w:r w:rsidRPr="00621EB7">
        <w:rPr>
          <w:lang w:val="en-US"/>
        </w:rPr>
        <w:t>25.</w:t>
      </w:r>
      <w:r w:rsidRPr="00621EB7">
        <w:rPr>
          <w:lang w:val="en-US"/>
        </w:rPr>
        <w:tab/>
      </w:r>
      <w:proofErr w:type="spellStart"/>
      <w:r w:rsidRPr="00621EB7">
        <w:rPr>
          <w:lang w:val="en-US"/>
        </w:rPr>
        <w:t>Pilgeram</w:t>
      </w:r>
      <w:proofErr w:type="spellEnd"/>
      <w:r w:rsidRPr="00621EB7">
        <w:rPr>
          <w:lang w:val="en-US"/>
        </w:rPr>
        <w:t xml:space="preserve">, R., </w:t>
      </w:r>
      <w:proofErr w:type="spellStart"/>
      <w:r w:rsidRPr="00621EB7">
        <w:rPr>
          <w:lang w:val="en-US"/>
        </w:rPr>
        <w:t>Dentzman</w:t>
      </w:r>
      <w:proofErr w:type="spellEnd"/>
      <w:r w:rsidRPr="00621EB7">
        <w:rPr>
          <w:lang w:val="en-US"/>
        </w:rPr>
        <w:t xml:space="preserve">, K., Lewin, P. &amp; Conley, K. How the USDA Changed the Way Women Farmers are Counted in the Census of Agriculture. </w:t>
      </w:r>
      <w:r w:rsidRPr="00621EB7">
        <w:rPr>
          <w:i/>
          <w:iCs/>
          <w:lang w:val="en-US"/>
        </w:rPr>
        <w:t>Choices</w:t>
      </w:r>
      <w:r w:rsidRPr="00621EB7">
        <w:rPr>
          <w:lang w:val="en-US"/>
        </w:rPr>
        <w:t xml:space="preserve"> </w:t>
      </w:r>
      <w:r w:rsidRPr="00621EB7">
        <w:rPr>
          <w:b/>
          <w:bCs/>
          <w:lang w:val="en-US"/>
        </w:rPr>
        <w:t>35</w:t>
      </w:r>
      <w:r w:rsidRPr="00621EB7">
        <w:rPr>
          <w:lang w:val="en-US"/>
        </w:rPr>
        <w:t>, 1–10 (2020).</w:t>
      </w:r>
    </w:p>
    <w:p w14:paraId="217F7C53" w14:textId="77777777" w:rsidR="00621EB7" w:rsidRPr="00621EB7" w:rsidRDefault="00621EB7" w:rsidP="00621EB7">
      <w:pPr>
        <w:pStyle w:val="Bibliography"/>
        <w:rPr>
          <w:lang w:val="en-US"/>
        </w:rPr>
      </w:pPr>
      <w:r w:rsidRPr="00621EB7">
        <w:rPr>
          <w:lang w:val="en-US"/>
        </w:rPr>
        <w:t>26.</w:t>
      </w:r>
      <w:r w:rsidRPr="00621EB7">
        <w:rPr>
          <w:lang w:val="en-US"/>
        </w:rPr>
        <w:tab/>
      </w:r>
      <w:proofErr w:type="spellStart"/>
      <w:r w:rsidRPr="00621EB7">
        <w:rPr>
          <w:lang w:val="en-US"/>
        </w:rPr>
        <w:t>Dentzman</w:t>
      </w:r>
      <w:proofErr w:type="spellEnd"/>
      <w:r w:rsidRPr="00621EB7">
        <w:rPr>
          <w:lang w:val="en-US"/>
        </w:rPr>
        <w:t xml:space="preserve">, K., </w:t>
      </w:r>
      <w:proofErr w:type="spellStart"/>
      <w:r w:rsidRPr="00621EB7">
        <w:rPr>
          <w:lang w:val="en-US"/>
        </w:rPr>
        <w:t>Pilgeram</w:t>
      </w:r>
      <w:proofErr w:type="spellEnd"/>
      <w:r w:rsidRPr="00621EB7">
        <w:rPr>
          <w:lang w:val="en-US"/>
        </w:rPr>
        <w:t xml:space="preserve">, R., Lewin, P. &amp; Conley, K. Queer Farmers in the 2017 US Census of Agriculture. </w:t>
      </w:r>
      <w:r w:rsidRPr="00621EB7">
        <w:rPr>
          <w:i/>
          <w:iCs/>
          <w:lang w:val="en-US"/>
        </w:rPr>
        <w:t xml:space="preserve">Soc. Nat. </w:t>
      </w:r>
      <w:proofErr w:type="spellStart"/>
      <w:r w:rsidRPr="00621EB7">
        <w:rPr>
          <w:i/>
          <w:iCs/>
          <w:lang w:val="en-US"/>
        </w:rPr>
        <w:t>Resour</w:t>
      </w:r>
      <w:proofErr w:type="spellEnd"/>
      <w:r w:rsidRPr="00621EB7">
        <w:rPr>
          <w:i/>
          <w:iCs/>
          <w:lang w:val="en-US"/>
        </w:rPr>
        <w:t>.</w:t>
      </w:r>
      <w:r w:rsidRPr="00621EB7">
        <w:rPr>
          <w:lang w:val="en-US"/>
        </w:rPr>
        <w:t xml:space="preserve"> </w:t>
      </w:r>
      <w:r w:rsidRPr="00621EB7">
        <w:rPr>
          <w:b/>
          <w:bCs/>
          <w:lang w:val="en-US"/>
        </w:rPr>
        <w:t>34</w:t>
      </w:r>
      <w:r w:rsidRPr="00621EB7">
        <w:rPr>
          <w:lang w:val="en-US"/>
        </w:rPr>
        <w:t>, 227–247 (2021).</w:t>
      </w:r>
    </w:p>
    <w:p w14:paraId="32D151A6" w14:textId="77777777" w:rsidR="00621EB7" w:rsidRPr="00621EB7" w:rsidRDefault="00621EB7" w:rsidP="00621EB7">
      <w:pPr>
        <w:pStyle w:val="Bibliography"/>
        <w:rPr>
          <w:lang w:val="en-US"/>
        </w:rPr>
      </w:pPr>
      <w:r w:rsidRPr="00621EB7">
        <w:rPr>
          <w:lang w:val="en-US"/>
        </w:rPr>
        <w:t>27.</w:t>
      </w:r>
      <w:r w:rsidRPr="00621EB7">
        <w:rPr>
          <w:lang w:val="en-US"/>
        </w:rPr>
        <w:tab/>
        <w:t xml:space="preserve">Guilbeault, D. </w:t>
      </w:r>
      <w:r w:rsidRPr="00621EB7">
        <w:rPr>
          <w:i/>
          <w:iCs/>
          <w:lang w:val="en-US"/>
        </w:rPr>
        <w:t>et al.</w:t>
      </w:r>
      <w:r w:rsidRPr="00621EB7">
        <w:rPr>
          <w:lang w:val="en-US"/>
        </w:rPr>
        <w:t xml:space="preserve"> Online images amplify gender bias. </w:t>
      </w:r>
      <w:r w:rsidRPr="00621EB7">
        <w:rPr>
          <w:i/>
          <w:iCs/>
          <w:lang w:val="en-US"/>
        </w:rPr>
        <w:t>Nature</w:t>
      </w:r>
      <w:r w:rsidRPr="00621EB7">
        <w:rPr>
          <w:lang w:val="en-US"/>
        </w:rPr>
        <w:t xml:space="preserve"> </w:t>
      </w:r>
      <w:r w:rsidRPr="00621EB7">
        <w:rPr>
          <w:b/>
          <w:bCs/>
          <w:lang w:val="en-US"/>
        </w:rPr>
        <w:t>626</w:t>
      </w:r>
      <w:r w:rsidRPr="00621EB7">
        <w:rPr>
          <w:lang w:val="en-US"/>
        </w:rPr>
        <w:t>, 1049–1055 (2024).</w:t>
      </w:r>
    </w:p>
    <w:p w14:paraId="23360A73" w14:textId="77777777" w:rsidR="00621EB7" w:rsidRPr="00621EB7" w:rsidRDefault="00621EB7" w:rsidP="00621EB7">
      <w:pPr>
        <w:pStyle w:val="Bibliography"/>
        <w:rPr>
          <w:lang w:val="en-US"/>
        </w:rPr>
      </w:pPr>
      <w:r w:rsidRPr="00621EB7">
        <w:rPr>
          <w:lang w:val="en-US"/>
        </w:rPr>
        <w:t>28.</w:t>
      </w:r>
      <w:r w:rsidRPr="00621EB7">
        <w:rPr>
          <w:lang w:val="en-US"/>
        </w:rPr>
        <w:tab/>
        <w:t xml:space="preserve">Carter, A. “We Don’t Equal Even Just One Man”: Gender and Social Control in Conservation Adoption. </w:t>
      </w:r>
      <w:r>
        <w:rPr>
          <w:i/>
          <w:iCs/>
        </w:rPr>
        <w:t xml:space="preserve">Soc. Nat. </w:t>
      </w:r>
      <w:proofErr w:type="spellStart"/>
      <w:r>
        <w:rPr>
          <w:i/>
          <w:iCs/>
        </w:rPr>
        <w:t>Resour</w:t>
      </w:r>
      <w:proofErr w:type="spellEnd"/>
      <w:r>
        <w:rPr>
          <w:i/>
          <w:iCs/>
        </w:rPr>
        <w:t>.</w:t>
      </w:r>
      <w:r>
        <w:t xml:space="preserve"> </w:t>
      </w:r>
      <w:r w:rsidRPr="00621EB7">
        <w:rPr>
          <w:b/>
          <w:bCs/>
          <w:lang w:val="en-US"/>
        </w:rPr>
        <w:t>32</w:t>
      </w:r>
      <w:r w:rsidRPr="00621EB7">
        <w:rPr>
          <w:lang w:val="en-US"/>
        </w:rPr>
        <w:t>, 893–910 (2019).</w:t>
      </w:r>
    </w:p>
    <w:p w14:paraId="6B3B99A5" w14:textId="77777777" w:rsidR="00621EB7" w:rsidRPr="00621EB7" w:rsidRDefault="00621EB7" w:rsidP="00621EB7">
      <w:pPr>
        <w:pStyle w:val="Bibliography"/>
        <w:rPr>
          <w:lang w:val="en-US"/>
        </w:rPr>
      </w:pPr>
      <w:r w:rsidRPr="00621EB7">
        <w:rPr>
          <w:lang w:val="en-US"/>
        </w:rPr>
        <w:t>29.</w:t>
      </w:r>
      <w:r w:rsidRPr="00621EB7">
        <w:rPr>
          <w:lang w:val="en-US"/>
        </w:rPr>
        <w:tab/>
        <w:t xml:space="preserve">Eells, J. C. &amp; Soulis, J. Do women farmland owners count in agricultural conservation? A review of research on women farmland owners in the United States. </w:t>
      </w:r>
      <w:r w:rsidRPr="00621EB7">
        <w:rPr>
          <w:i/>
          <w:iCs/>
          <w:lang w:val="en-US"/>
        </w:rPr>
        <w:t xml:space="preserve">J. Soil Water </w:t>
      </w:r>
      <w:proofErr w:type="spellStart"/>
      <w:r w:rsidRPr="00621EB7">
        <w:rPr>
          <w:i/>
          <w:iCs/>
          <w:lang w:val="en-US"/>
        </w:rPr>
        <w:t>Conserv</w:t>
      </w:r>
      <w:proofErr w:type="spellEnd"/>
      <w:r w:rsidRPr="00621EB7">
        <w:rPr>
          <w:i/>
          <w:iCs/>
          <w:lang w:val="en-US"/>
        </w:rPr>
        <w:t>.</w:t>
      </w:r>
      <w:r w:rsidRPr="00621EB7">
        <w:rPr>
          <w:lang w:val="en-US"/>
        </w:rPr>
        <w:t xml:space="preserve"> </w:t>
      </w:r>
      <w:r w:rsidRPr="00621EB7">
        <w:rPr>
          <w:b/>
          <w:bCs/>
          <w:lang w:val="en-US"/>
        </w:rPr>
        <w:t>68</w:t>
      </w:r>
      <w:r w:rsidRPr="00621EB7">
        <w:rPr>
          <w:lang w:val="en-US"/>
        </w:rPr>
        <w:t>, 121A-123A (2013).</w:t>
      </w:r>
    </w:p>
    <w:p w14:paraId="68822DCC" w14:textId="77777777" w:rsidR="00621EB7" w:rsidRPr="00621EB7" w:rsidRDefault="00621EB7" w:rsidP="00621EB7">
      <w:pPr>
        <w:pStyle w:val="Bibliography"/>
        <w:rPr>
          <w:lang w:val="en-US"/>
        </w:rPr>
      </w:pPr>
      <w:r w:rsidRPr="00621EB7">
        <w:rPr>
          <w:lang w:val="en-US"/>
        </w:rPr>
        <w:t>30.</w:t>
      </w:r>
      <w:r w:rsidRPr="00621EB7">
        <w:rPr>
          <w:lang w:val="en-US"/>
        </w:rPr>
        <w:tab/>
        <w:t xml:space="preserve">Leslie, I. S., </w:t>
      </w:r>
      <w:proofErr w:type="spellStart"/>
      <w:r w:rsidRPr="00621EB7">
        <w:rPr>
          <w:lang w:val="en-US"/>
        </w:rPr>
        <w:t>Wypler</w:t>
      </w:r>
      <w:proofErr w:type="spellEnd"/>
      <w:r w:rsidRPr="00621EB7">
        <w:rPr>
          <w:lang w:val="en-US"/>
        </w:rPr>
        <w:t xml:space="preserve">, J. &amp; Bell, M. M. Relational Agriculture: Gender, Sexuality, and Sustainability in U.S. Farming. </w:t>
      </w:r>
      <w:r w:rsidRPr="00621EB7">
        <w:rPr>
          <w:i/>
          <w:iCs/>
          <w:lang w:val="en-US"/>
        </w:rPr>
        <w:t xml:space="preserve">Soc. Nat. </w:t>
      </w:r>
      <w:proofErr w:type="spellStart"/>
      <w:r w:rsidRPr="00621EB7">
        <w:rPr>
          <w:i/>
          <w:iCs/>
          <w:lang w:val="en-US"/>
        </w:rPr>
        <w:t>Resour</w:t>
      </w:r>
      <w:proofErr w:type="spellEnd"/>
      <w:r w:rsidRPr="00621EB7">
        <w:rPr>
          <w:i/>
          <w:iCs/>
          <w:lang w:val="en-US"/>
        </w:rPr>
        <w:t>.</w:t>
      </w:r>
      <w:r w:rsidRPr="00621EB7">
        <w:rPr>
          <w:lang w:val="en-US"/>
        </w:rPr>
        <w:t xml:space="preserve"> </w:t>
      </w:r>
      <w:r w:rsidRPr="00621EB7">
        <w:rPr>
          <w:b/>
          <w:bCs/>
          <w:lang w:val="en-US"/>
        </w:rPr>
        <w:t>32</w:t>
      </w:r>
      <w:r w:rsidRPr="00621EB7">
        <w:rPr>
          <w:lang w:val="en-US"/>
        </w:rPr>
        <w:t>, 853–874 (2019).</w:t>
      </w:r>
    </w:p>
    <w:p w14:paraId="6523E9D0" w14:textId="77777777" w:rsidR="00621EB7" w:rsidRPr="00621EB7" w:rsidRDefault="00621EB7" w:rsidP="00621EB7">
      <w:pPr>
        <w:pStyle w:val="Bibliography"/>
        <w:rPr>
          <w:lang w:val="en-US"/>
        </w:rPr>
      </w:pPr>
      <w:r w:rsidRPr="00621EB7">
        <w:rPr>
          <w:lang w:val="en-US"/>
        </w:rPr>
        <w:t>31.</w:t>
      </w:r>
      <w:r w:rsidRPr="00621EB7">
        <w:rPr>
          <w:lang w:val="en-US"/>
        </w:rPr>
        <w:tab/>
        <w:t xml:space="preserve">Wheeler, S. A. What influences agricultural professionals’ views towards organic agriculture? </w:t>
      </w:r>
      <w:r w:rsidRPr="00621EB7">
        <w:rPr>
          <w:i/>
          <w:iCs/>
          <w:lang w:val="en-US"/>
        </w:rPr>
        <w:t>Ecol. Econ.</w:t>
      </w:r>
      <w:r w:rsidRPr="00621EB7">
        <w:rPr>
          <w:lang w:val="en-US"/>
        </w:rPr>
        <w:t xml:space="preserve"> </w:t>
      </w:r>
      <w:r w:rsidRPr="00621EB7">
        <w:rPr>
          <w:b/>
          <w:bCs/>
          <w:lang w:val="en-US"/>
        </w:rPr>
        <w:t>65</w:t>
      </w:r>
      <w:r w:rsidRPr="00621EB7">
        <w:rPr>
          <w:lang w:val="en-US"/>
        </w:rPr>
        <w:t>, 145–154 (2008).</w:t>
      </w:r>
    </w:p>
    <w:p w14:paraId="2DCDB053" w14:textId="77777777" w:rsidR="00621EB7" w:rsidRPr="00621EB7" w:rsidRDefault="00621EB7" w:rsidP="00621EB7">
      <w:pPr>
        <w:pStyle w:val="Bibliography"/>
        <w:rPr>
          <w:lang w:val="en-US"/>
        </w:rPr>
      </w:pPr>
      <w:r w:rsidRPr="00621EB7">
        <w:rPr>
          <w:lang w:val="en-US"/>
        </w:rPr>
        <w:t>32.</w:t>
      </w:r>
      <w:r w:rsidRPr="00621EB7">
        <w:rPr>
          <w:lang w:val="en-US"/>
        </w:rPr>
        <w:tab/>
        <w:t xml:space="preserve">Montenegro de Wit, M. &amp; Iles, A. Toward thick legitimacy: Creating a web of legitimacy for agroecology. </w:t>
      </w:r>
      <w:r w:rsidRPr="00621EB7">
        <w:rPr>
          <w:i/>
          <w:iCs/>
          <w:lang w:val="en-US"/>
        </w:rPr>
        <w:t xml:space="preserve">Elem. Sci. </w:t>
      </w:r>
      <w:proofErr w:type="spellStart"/>
      <w:r w:rsidRPr="00621EB7">
        <w:rPr>
          <w:i/>
          <w:iCs/>
          <w:lang w:val="en-US"/>
        </w:rPr>
        <w:t>Anthr</w:t>
      </w:r>
      <w:proofErr w:type="spellEnd"/>
      <w:r w:rsidRPr="00621EB7">
        <w:rPr>
          <w:i/>
          <w:iCs/>
          <w:lang w:val="en-US"/>
        </w:rPr>
        <w:t>.</w:t>
      </w:r>
      <w:r w:rsidRPr="00621EB7">
        <w:rPr>
          <w:lang w:val="en-US"/>
        </w:rPr>
        <w:t xml:space="preserve"> </w:t>
      </w:r>
      <w:r w:rsidRPr="00621EB7">
        <w:rPr>
          <w:b/>
          <w:bCs/>
          <w:lang w:val="en-US"/>
        </w:rPr>
        <w:t>4</w:t>
      </w:r>
      <w:r w:rsidRPr="00621EB7">
        <w:rPr>
          <w:lang w:val="en-US"/>
        </w:rPr>
        <w:t>, 000115 (2016).</w:t>
      </w:r>
    </w:p>
    <w:p w14:paraId="46F218DF" w14:textId="77777777" w:rsidR="00621EB7" w:rsidRPr="00621EB7" w:rsidRDefault="00621EB7" w:rsidP="00621EB7">
      <w:pPr>
        <w:pStyle w:val="Bibliography"/>
        <w:rPr>
          <w:lang w:val="en-US"/>
        </w:rPr>
      </w:pPr>
      <w:r w:rsidRPr="00621EB7">
        <w:rPr>
          <w:lang w:val="en-US"/>
        </w:rPr>
        <w:t>33.</w:t>
      </w:r>
      <w:r w:rsidRPr="00621EB7">
        <w:rPr>
          <w:lang w:val="en-US"/>
        </w:rPr>
        <w:tab/>
        <w:t xml:space="preserve">Home page. </w:t>
      </w:r>
      <w:r w:rsidRPr="00621EB7">
        <w:rPr>
          <w:i/>
          <w:iCs/>
          <w:lang w:val="en-US"/>
        </w:rPr>
        <w:t>Practical Farmers of Iowa</w:t>
      </w:r>
      <w:r w:rsidRPr="00621EB7">
        <w:rPr>
          <w:lang w:val="en-US"/>
        </w:rPr>
        <w:t xml:space="preserve"> https://practicalfarmers.org/.</w:t>
      </w:r>
    </w:p>
    <w:p w14:paraId="50B1101B" w14:textId="77777777" w:rsidR="00621EB7" w:rsidRPr="00621EB7" w:rsidRDefault="00621EB7" w:rsidP="00621EB7">
      <w:pPr>
        <w:pStyle w:val="Bibliography"/>
        <w:rPr>
          <w:lang w:val="en-US"/>
        </w:rPr>
      </w:pPr>
      <w:r w:rsidRPr="00621EB7">
        <w:rPr>
          <w:lang w:val="en-US"/>
        </w:rPr>
        <w:t>34.</w:t>
      </w:r>
      <w:r w:rsidRPr="00621EB7">
        <w:rPr>
          <w:lang w:val="en-US"/>
        </w:rPr>
        <w:tab/>
      </w:r>
      <w:proofErr w:type="spellStart"/>
      <w:r w:rsidRPr="00621EB7">
        <w:rPr>
          <w:lang w:val="en-US"/>
        </w:rPr>
        <w:t>Asprooth</w:t>
      </w:r>
      <w:proofErr w:type="spellEnd"/>
      <w:r w:rsidRPr="00621EB7">
        <w:rPr>
          <w:lang w:val="en-US"/>
        </w:rPr>
        <w:t xml:space="preserve">, L., Norton, M. &amp; Galt, R. The adoption of conservation practices in the Corn Belt: the role of one formal farmer network, Practical Farmers of Iowa. </w:t>
      </w:r>
      <w:r w:rsidRPr="00621EB7">
        <w:rPr>
          <w:i/>
          <w:iCs/>
          <w:lang w:val="en-US"/>
        </w:rPr>
        <w:t>Agric. Hum. Values</w:t>
      </w:r>
      <w:r w:rsidRPr="00621EB7">
        <w:rPr>
          <w:lang w:val="en-US"/>
        </w:rPr>
        <w:t xml:space="preserve"> </w:t>
      </w:r>
      <w:r w:rsidRPr="00621EB7">
        <w:rPr>
          <w:b/>
          <w:bCs/>
          <w:lang w:val="en-US"/>
        </w:rPr>
        <w:t>40</w:t>
      </w:r>
      <w:r w:rsidRPr="00621EB7">
        <w:rPr>
          <w:lang w:val="en-US"/>
        </w:rPr>
        <w:t>, 1559–1580 (2023).</w:t>
      </w:r>
    </w:p>
    <w:p w14:paraId="33C3C7A2" w14:textId="77777777" w:rsidR="00621EB7" w:rsidRPr="00621EB7" w:rsidRDefault="00621EB7" w:rsidP="00621EB7">
      <w:pPr>
        <w:pStyle w:val="Bibliography"/>
        <w:rPr>
          <w:lang w:val="en-US"/>
        </w:rPr>
      </w:pPr>
      <w:r w:rsidRPr="00621EB7">
        <w:rPr>
          <w:lang w:val="en-US"/>
        </w:rPr>
        <w:t>35.</w:t>
      </w:r>
      <w:r w:rsidRPr="00621EB7">
        <w:rPr>
          <w:lang w:val="en-US"/>
        </w:rPr>
        <w:tab/>
        <w:t xml:space="preserve">Richard &amp; Thompson, S. The on-farm research program of Practical Farmers of Iowa. </w:t>
      </w:r>
      <w:r w:rsidRPr="00621EB7">
        <w:rPr>
          <w:i/>
          <w:iCs/>
          <w:lang w:val="en-US"/>
        </w:rPr>
        <w:t>Am. J. Altern. Agric.</w:t>
      </w:r>
      <w:r w:rsidRPr="00621EB7">
        <w:rPr>
          <w:lang w:val="en-US"/>
        </w:rPr>
        <w:t xml:space="preserve"> </w:t>
      </w:r>
      <w:r w:rsidRPr="00621EB7">
        <w:rPr>
          <w:b/>
          <w:bCs/>
          <w:lang w:val="en-US"/>
        </w:rPr>
        <w:t>5</w:t>
      </w:r>
      <w:r w:rsidRPr="00621EB7">
        <w:rPr>
          <w:lang w:val="en-US"/>
        </w:rPr>
        <w:t>, 163–167 (1990).</w:t>
      </w:r>
    </w:p>
    <w:p w14:paraId="78CE53EF" w14:textId="77777777" w:rsidR="00621EB7" w:rsidRPr="00621EB7" w:rsidRDefault="00621EB7" w:rsidP="00621EB7">
      <w:pPr>
        <w:pStyle w:val="Bibliography"/>
        <w:rPr>
          <w:lang w:val="en-US"/>
        </w:rPr>
      </w:pPr>
      <w:r w:rsidRPr="00621EB7">
        <w:rPr>
          <w:lang w:val="en-US"/>
        </w:rPr>
        <w:t>36.</w:t>
      </w:r>
      <w:r w:rsidRPr="00621EB7">
        <w:rPr>
          <w:lang w:val="en-US"/>
        </w:rPr>
        <w:tab/>
        <w:t xml:space="preserve">Davis, A. S., Hill, J. D., Chase, C. A., Johanns, A. M. &amp; Liebman, M. Increasing Cropping System Diversity Balances Productivity, Profitability and Environmental Health. </w:t>
      </w:r>
      <w:r w:rsidRPr="00621EB7">
        <w:rPr>
          <w:i/>
          <w:iCs/>
          <w:lang w:val="en-US"/>
        </w:rPr>
        <w:t>PLOS ONE</w:t>
      </w:r>
      <w:r w:rsidRPr="00621EB7">
        <w:rPr>
          <w:lang w:val="en-US"/>
        </w:rPr>
        <w:t xml:space="preserve"> </w:t>
      </w:r>
      <w:r w:rsidRPr="00621EB7">
        <w:rPr>
          <w:b/>
          <w:bCs/>
          <w:lang w:val="en-US"/>
        </w:rPr>
        <w:t>7</w:t>
      </w:r>
      <w:r w:rsidRPr="00621EB7">
        <w:rPr>
          <w:lang w:val="en-US"/>
        </w:rPr>
        <w:t>, e47149 (2012).</w:t>
      </w:r>
    </w:p>
    <w:p w14:paraId="1E76FFF9" w14:textId="77777777" w:rsidR="00621EB7" w:rsidRPr="00621EB7" w:rsidRDefault="00621EB7" w:rsidP="00621EB7">
      <w:pPr>
        <w:pStyle w:val="Bibliography"/>
        <w:rPr>
          <w:lang w:val="en-US"/>
        </w:rPr>
      </w:pPr>
      <w:r w:rsidRPr="00621EB7">
        <w:rPr>
          <w:lang w:val="en-US"/>
        </w:rPr>
        <w:t>37.</w:t>
      </w:r>
      <w:r w:rsidRPr="00621EB7">
        <w:rPr>
          <w:lang w:val="en-US"/>
        </w:rPr>
        <w:tab/>
        <w:t xml:space="preserve">Women, Food and Agriculture Network. </w:t>
      </w:r>
      <w:r w:rsidRPr="00621EB7">
        <w:rPr>
          <w:i/>
          <w:iCs/>
          <w:lang w:val="en-US"/>
        </w:rPr>
        <w:t>Women, Food and Agriculture Network</w:t>
      </w:r>
      <w:r w:rsidRPr="00621EB7">
        <w:rPr>
          <w:lang w:val="en-US"/>
        </w:rPr>
        <w:t xml:space="preserve"> https://wfan.org.</w:t>
      </w:r>
    </w:p>
    <w:p w14:paraId="5646A895" w14:textId="77777777" w:rsidR="00621EB7" w:rsidRPr="00621EB7" w:rsidRDefault="00621EB7" w:rsidP="00621EB7">
      <w:pPr>
        <w:pStyle w:val="Bibliography"/>
        <w:rPr>
          <w:lang w:val="en-US"/>
        </w:rPr>
      </w:pPr>
      <w:r w:rsidRPr="00621EB7">
        <w:rPr>
          <w:lang w:val="en-US"/>
        </w:rPr>
        <w:t>38.</w:t>
      </w:r>
      <w:r w:rsidRPr="00621EB7">
        <w:rPr>
          <w:lang w:val="en-US"/>
        </w:rPr>
        <w:tab/>
        <w:t xml:space="preserve">Brehm, T. &amp; </w:t>
      </w:r>
      <w:proofErr w:type="spellStart"/>
      <w:r w:rsidRPr="00621EB7">
        <w:rPr>
          <w:lang w:val="en-US"/>
        </w:rPr>
        <w:t>Culman</w:t>
      </w:r>
      <w:proofErr w:type="spellEnd"/>
      <w:r w:rsidRPr="00621EB7">
        <w:rPr>
          <w:lang w:val="en-US"/>
        </w:rPr>
        <w:t xml:space="preserve">, S. Soil degradation and crop yield declines persist 5 years after pipeline installations. </w:t>
      </w:r>
      <w:r w:rsidRPr="00621EB7">
        <w:rPr>
          <w:i/>
          <w:iCs/>
          <w:lang w:val="en-US"/>
        </w:rPr>
        <w:t>Soil Sci. Soc. Am. J.</w:t>
      </w:r>
      <w:r w:rsidRPr="00621EB7">
        <w:rPr>
          <w:lang w:val="en-US"/>
        </w:rPr>
        <w:t xml:space="preserve"> </w:t>
      </w:r>
      <w:r w:rsidRPr="00621EB7">
        <w:rPr>
          <w:b/>
          <w:bCs/>
          <w:lang w:val="en-US"/>
        </w:rPr>
        <w:t>87</w:t>
      </w:r>
      <w:r w:rsidRPr="00621EB7">
        <w:rPr>
          <w:lang w:val="en-US"/>
        </w:rPr>
        <w:t>, 350–364 (2023).</w:t>
      </w:r>
    </w:p>
    <w:p w14:paraId="6FBE2DA6" w14:textId="77777777" w:rsidR="00621EB7" w:rsidRPr="00621EB7" w:rsidRDefault="00621EB7" w:rsidP="00621EB7">
      <w:pPr>
        <w:pStyle w:val="Bibliography"/>
        <w:rPr>
          <w:lang w:val="en-US"/>
        </w:rPr>
      </w:pPr>
      <w:r w:rsidRPr="00621EB7">
        <w:rPr>
          <w:lang w:val="en-US"/>
        </w:rPr>
        <w:t>39.</w:t>
      </w:r>
      <w:r w:rsidRPr="00621EB7">
        <w:rPr>
          <w:lang w:val="en-US"/>
        </w:rPr>
        <w:tab/>
        <w:t xml:space="preserve">Tekeste, M. Z., Ebrahimi, E., Hanna, M. H., </w:t>
      </w:r>
      <w:proofErr w:type="spellStart"/>
      <w:r w:rsidRPr="00621EB7">
        <w:rPr>
          <w:lang w:val="en-US"/>
        </w:rPr>
        <w:t>Neideigh</w:t>
      </w:r>
      <w:proofErr w:type="spellEnd"/>
      <w:r w:rsidRPr="00621EB7">
        <w:rPr>
          <w:lang w:val="en-US"/>
        </w:rPr>
        <w:t xml:space="preserve">, E. R. &amp; Horton, R. Effect of subsoil tillage during pipeline construction activities on near-term soil physical properties and crop yields in the right-of-way. </w:t>
      </w:r>
      <w:r w:rsidRPr="00621EB7">
        <w:rPr>
          <w:i/>
          <w:iCs/>
          <w:lang w:val="en-US"/>
        </w:rPr>
        <w:t>Soil Use Manag.</w:t>
      </w:r>
      <w:r w:rsidRPr="00621EB7">
        <w:rPr>
          <w:lang w:val="en-US"/>
        </w:rPr>
        <w:t xml:space="preserve"> </w:t>
      </w:r>
      <w:r w:rsidRPr="00621EB7">
        <w:rPr>
          <w:b/>
          <w:bCs/>
          <w:lang w:val="en-US"/>
        </w:rPr>
        <w:t>37</w:t>
      </w:r>
      <w:r w:rsidRPr="00621EB7">
        <w:rPr>
          <w:lang w:val="en-US"/>
        </w:rPr>
        <w:t>, 545–555 (2021).</w:t>
      </w:r>
    </w:p>
    <w:p w14:paraId="6DEA2B1E" w14:textId="77777777" w:rsidR="00621EB7" w:rsidRPr="00621EB7" w:rsidRDefault="00621EB7" w:rsidP="00621EB7">
      <w:pPr>
        <w:pStyle w:val="Bibliography"/>
        <w:rPr>
          <w:lang w:val="en-US"/>
        </w:rPr>
      </w:pPr>
      <w:r w:rsidRPr="00621EB7">
        <w:rPr>
          <w:lang w:val="en-US"/>
        </w:rPr>
        <w:t>40.</w:t>
      </w:r>
      <w:r w:rsidRPr="00621EB7">
        <w:rPr>
          <w:lang w:val="en-US"/>
        </w:rPr>
        <w:tab/>
        <w:t xml:space="preserve">Brehm, T. &amp; </w:t>
      </w:r>
      <w:proofErr w:type="spellStart"/>
      <w:r w:rsidRPr="00621EB7">
        <w:rPr>
          <w:lang w:val="en-US"/>
        </w:rPr>
        <w:t>Culman</w:t>
      </w:r>
      <w:proofErr w:type="spellEnd"/>
      <w:r w:rsidRPr="00621EB7">
        <w:rPr>
          <w:lang w:val="en-US"/>
        </w:rPr>
        <w:t xml:space="preserve">, S. Pipeline installation effects on soils and plants: A review and quantitative synthesis. </w:t>
      </w:r>
      <w:proofErr w:type="spellStart"/>
      <w:r w:rsidRPr="00621EB7">
        <w:rPr>
          <w:i/>
          <w:iCs/>
          <w:lang w:val="en-US"/>
        </w:rPr>
        <w:t>Agrosystems</w:t>
      </w:r>
      <w:proofErr w:type="spellEnd"/>
      <w:r w:rsidRPr="00621EB7">
        <w:rPr>
          <w:i/>
          <w:iCs/>
          <w:lang w:val="en-US"/>
        </w:rPr>
        <w:t xml:space="preserve"> </w:t>
      </w:r>
      <w:proofErr w:type="spellStart"/>
      <w:r w:rsidRPr="00621EB7">
        <w:rPr>
          <w:i/>
          <w:iCs/>
          <w:lang w:val="en-US"/>
        </w:rPr>
        <w:t>Geosci</w:t>
      </w:r>
      <w:proofErr w:type="spellEnd"/>
      <w:r w:rsidRPr="00621EB7">
        <w:rPr>
          <w:i/>
          <w:iCs/>
          <w:lang w:val="en-US"/>
        </w:rPr>
        <w:t>. Environ.</w:t>
      </w:r>
      <w:r w:rsidRPr="00621EB7">
        <w:rPr>
          <w:lang w:val="en-US"/>
        </w:rPr>
        <w:t xml:space="preserve"> </w:t>
      </w:r>
      <w:r w:rsidRPr="00621EB7">
        <w:rPr>
          <w:b/>
          <w:bCs/>
          <w:lang w:val="en-US"/>
        </w:rPr>
        <w:t>5</w:t>
      </w:r>
      <w:r w:rsidRPr="00621EB7">
        <w:rPr>
          <w:lang w:val="en-US"/>
        </w:rPr>
        <w:t>, e20312 (2022).</w:t>
      </w:r>
    </w:p>
    <w:p w14:paraId="4B851ACE" w14:textId="77777777" w:rsidR="00621EB7" w:rsidRPr="00621EB7" w:rsidRDefault="00621EB7" w:rsidP="00621EB7">
      <w:pPr>
        <w:pStyle w:val="Bibliography"/>
        <w:rPr>
          <w:lang w:val="en-US"/>
        </w:rPr>
      </w:pPr>
      <w:r w:rsidRPr="00621EB7">
        <w:rPr>
          <w:lang w:val="en-US"/>
        </w:rPr>
        <w:t>41.</w:t>
      </w:r>
      <w:r w:rsidRPr="00621EB7">
        <w:rPr>
          <w:lang w:val="en-US"/>
        </w:rPr>
        <w:tab/>
        <w:t xml:space="preserve">Miguez, F. E. &amp; Poffenbarger, H. How can we estimate optimum fertilizer rates with accuracy and precision? </w:t>
      </w:r>
      <w:r w:rsidRPr="00621EB7">
        <w:rPr>
          <w:i/>
          <w:iCs/>
          <w:lang w:val="en-US"/>
        </w:rPr>
        <w:t>Agric. Environ. Lett.</w:t>
      </w:r>
      <w:r w:rsidRPr="00621EB7">
        <w:rPr>
          <w:lang w:val="en-US"/>
        </w:rPr>
        <w:t xml:space="preserve"> </w:t>
      </w:r>
      <w:r w:rsidRPr="00621EB7">
        <w:rPr>
          <w:b/>
          <w:bCs/>
          <w:lang w:val="en-US"/>
        </w:rPr>
        <w:t>7</w:t>
      </w:r>
      <w:r w:rsidRPr="00621EB7">
        <w:rPr>
          <w:lang w:val="en-US"/>
        </w:rPr>
        <w:t>, e20075 (2022).</w:t>
      </w:r>
    </w:p>
    <w:p w14:paraId="4C6222E2" w14:textId="77777777" w:rsidR="00621EB7" w:rsidRPr="00621EB7" w:rsidRDefault="00621EB7" w:rsidP="00621EB7">
      <w:pPr>
        <w:pStyle w:val="Bibliography"/>
        <w:rPr>
          <w:lang w:val="en-US"/>
        </w:rPr>
      </w:pPr>
      <w:r w:rsidRPr="00621EB7">
        <w:rPr>
          <w:lang w:val="en-US"/>
        </w:rPr>
        <w:t>42.</w:t>
      </w:r>
      <w:r w:rsidRPr="00621EB7">
        <w:rPr>
          <w:lang w:val="en-US"/>
        </w:rPr>
        <w:tab/>
        <w:t xml:space="preserve">Iowa Nitrogen Initiative. </w:t>
      </w:r>
      <w:r w:rsidRPr="00621EB7">
        <w:rPr>
          <w:i/>
          <w:iCs/>
          <w:lang w:val="en-US"/>
        </w:rPr>
        <w:t>Department of Agronomy</w:t>
      </w:r>
      <w:r w:rsidRPr="00621EB7">
        <w:rPr>
          <w:lang w:val="en-US"/>
        </w:rPr>
        <w:t xml:space="preserve"> https://www.agron.iastate.edu/portfolio/iowa-nitrogen-initiative/.</w:t>
      </w:r>
    </w:p>
    <w:p w14:paraId="6BE10DF8" w14:textId="77777777" w:rsidR="00621EB7" w:rsidRPr="00621EB7" w:rsidRDefault="00621EB7" w:rsidP="00621EB7">
      <w:pPr>
        <w:pStyle w:val="Bibliography"/>
        <w:rPr>
          <w:lang w:val="en-US"/>
        </w:rPr>
      </w:pPr>
      <w:r w:rsidRPr="00621EB7">
        <w:rPr>
          <w:lang w:val="en-US"/>
        </w:rPr>
        <w:t>43.</w:t>
      </w:r>
      <w:r w:rsidRPr="00621EB7">
        <w:rPr>
          <w:lang w:val="en-US"/>
        </w:rPr>
        <w:tab/>
        <w:t xml:space="preserve">Peltier, C. An Application of Two-Eyed Seeing: Indigenous Research Methods </w:t>
      </w:r>
      <w:proofErr w:type="gramStart"/>
      <w:r w:rsidRPr="00621EB7">
        <w:rPr>
          <w:lang w:val="en-US"/>
        </w:rPr>
        <w:t>With</w:t>
      </w:r>
      <w:proofErr w:type="gramEnd"/>
      <w:r w:rsidRPr="00621EB7">
        <w:rPr>
          <w:lang w:val="en-US"/>
        </w:rPr>
        <w:t xml:space="preserve"> Participatory Action Research. </w:t>
      </w:r>
      <w:r w:rsidRPr="00621EB7">
        <w:rPr>
          <w:i/>
          <w:iCs/>
          <w:lang w:val="en-US"/>
        </w:rPr>
        <w:t>Int. J. Qual. Methods</w:t>
      </w:r>
      <w:r w:rsidRPr="00621EB7">
        <w:rPr>
          <w:lang w:val="en-US"/>
        </w:rPr>
        <w:t xml:space="preserve"> </w:t>
      </w:r>
      <w:r w:rsidRPr="00621EB7">
        <w:rPr>
          <w:b/>
          <w:bCs/>
          <w:lang w:val="en-US"/>
        </w:rPr>
        <w:t>17</w:t>
      </w:r>
      <w:r w:rsidRPr="00621EB7">
        <w:rPr>
          <w:lang w:val="en-US"/>
        </w:rPr>
        <w:t>, 1609406918812346 (2018).</w:t>
      </w:r>
    </w:p>
    <w:p w14:paraId="33E1C314" w14:textId="77777777" w:rsidR="00621EB7" w:rsidRPr="00621EB7" w:rsidRDefault="00621EB7" w:rsidP="00621EB7">
      <w:pPr>
        <w:pStyle w:val="Bibliography"/>
        <w:rPr>
          <w:lang w:val="en-US"/>
        </w:rPr>
      </w:pPr>
      <w:r w:rsidRPr="00621EB7">
        <w:rPr>
          <w:lang w:val="en-US"/>
        </w:rPr>
        <w:lastRenderedPageBreak/>
        <w:t>44.</w:t>
      </w:r>
      <w:r w:rsidRPr="00621EB7">
        <w:rPr>
          <w:lang w:val="en-US"/>
        </w:rPr>
        <w:tab/>
        <w:t>USDA - National Agricultural Statistics Service - Publications - National Crop Progress - Terms and Definitions. https://www.nass.usda.gov/Publications/National_Crop_Progress/Terms_and_Definitions/index.php#days.</w:t>
      </w:r>
    </w:p>
    <w:p w14:paraId="7705A3F7" w14:textId="77777777" w:rsidR="00621EB7" w:rsidRPr="00621EB7" w:rsidRDefault="00621EB7" w:rsidP="00621EB7">
      <w:pPr>
        <w:pStyle w:val="Bibliography"/>
        <w:rPr>
          <w:lang w:val="en-US"/>
        </w:rPr>
      </w:pPr>
      <w:r w:rsidRPr="00621EB7">
        <w:rPr>
          <w:lang w:val="en-US"/>
        </w:rPr>
        <w:t>45.</w:t>
      </w:r>
      <w:r w:rsidRPr="00621EB7">
        <w:rPr>
          <w:lang w:val="en-US"/>
        </w:rPr>
        <w:tab/>
        <w:t xml:space="preserve">Earl, R. Prediction of trafficability and workability from soil moisture deficit. </w:t>
      </w:r>
      <w:r w:rsidRPr="00621EB7">
        <w:rPr>
          <w:i/>
          <w:iCs/>
          <w:lang w:val="en-US"/>
        </w:rPr>
        <w:t>Soil Tillage Res.</w:t>
      </w:r>
      <w:r w:rsidRPr="00621EB7">
        <w:rPr>
          <w:lang w:val="en-US"/>
        </w:rPr>
        <w:t xml:space="preserve"> </w:t>
      </w:r>
      <w:r w:rsidRPr="00621EB7">
        <w:rPr>
          <w:b/>
          <w:bCs/>
          <w:lang w:val="en-US"/>
        </w:rPr>
        <w:t>40</w:t>
      </w:r>
      <w:r w:rsidRPr="00621EB7">
        <w:rPr>
          <w:lang w:val="en-US"/>
        </w:rPr>
        <w:t>, 155–168 (1997).</w:t>
      </w:r>
    </w:p>
    <w:p w14:paraId="2E70226F" w14:textId="77777777" w:rsidR="00621EB7" w:rsidRPr="00621EB7" w:rsidRDefault="00621EB7" w:rsidP="00621EB7">
      <w:pPr>
        <w:pStyle w:val="Bibliography"/>
        <w:rPr>
          <w:lang w:val="en-US"/>
        </w:rPr>
      </w:pPr>
      <w:r w:rsidRPr="00621EB7">
        <w:rPr>
          <w:lang w:val="en-US"/>
        </w:rPr>
        <w:t>46.</w:t>
      </w:r>
      <w:r w:rsidRPr="00621EB7">
        <w:rPr>
          <w:lang w:val="en-US"/>
        </w:rPr>
        <w:tab/>
        <w:t xml:space="preserve">Huber, I., Wang, L., Hatfield, J. L., Hanna, H. M. &amp; </w:t>
      </w:r>
      <w:proofErr w:type="spellStart"/>
      <w:r w:rsidRPr="00621EB7">
        <w:rPr>
          <w:lang w:val="en-US"/>
        </w:rPr>
        <w:t>Archontoulis</w:t>
      </w:r>
      <w:proofErr w:type="spellEnd"/>
      <w:r w:rsidRPr="00621EB7">
        <w:rPr>
          <w:lang w:val="en-US"/>
        </w:rPr>
        <w:t xml:space="preserve">, S. V. Modeling days suitable for fieldwork using machine learning, process-based, and rule-based models. </w:t>
      </w:r>
      <w:r w:rsidRPr="00621EB7">
        <w:rPr>
          <w:i/>
          <w:iCs/>
          <w:lang w:val="en-US"/>
        </w:rPr>
        <w:t>Agric. Syst.</w:t>
      </w:r>
      <w:r w:rsidRPr="00621EB7">
        <w:rPr>
          <w:lang w:val="en-US"/>
        </w:rPr>
        <w:t xml:space="preserve"> </w:t>
      </w:r>
      <w:r w:rsidRPr="00621EB7">
        <w:rPr>
          <w:b/>
          <w:bCs/>
          <w:lang w:val="en-US"/>
        </w:rPr>
        <w:t>206</w:t>
      </w:r>
      <w:r w:rsidRPr="00621EB7">
        <w:rPr>
          <w:lang w:val="en-US"/>
        </w:rPr>
        <w:t>, 103603 (2023).</w:t>
      </w:r>
    </w:p>
    <w:p w14:paraId="1EE5BECA" w14:textId="77777777" w:rsidR="00621EB7" w:rsidRPr="00621EB7" w:rsidRDefault="00621EB7" w:rsidP="00621EB7">
      <w:pPr>
        <w:pStyle w:val="Bibliography"/>
        <w:rPr>
          <w:lang w:val="en-US"/>
        </w:rPr>
      </w:pPr>
      <w:r w:rsidRPr="00621EB7">
        <w:rPr>
          <w:lang w:val="en-US"/>
        </w:rPr>
        <w:t>47.</w:t>
      </w:r>
      <w:r w:rsidRPr="00621EB7">
        <w:rPr>
          <w:lang w:val="en-US"/>
        </w:rPr>
        <w:tab/>
        <w:t xml:space="preserve">Bellon, M. &amp; Reeves, J. </w:t>
      </w:r>
      <w:r w:rsidRPr="00621EB7">
        <w:rPr>
          <w:i/>
          <w:iCs/>
          <w:lang w:val="en-US"/>
        </w:rPr>
        <w:t>Quantitative Analysis of Data from Participatory Methods in Plant Breeding</w:t>
      </w:r>
      <w:r w:rsidRPr="00621EB7">
        <w:rPr>
          <w:lang w:val="en-US"/>
        </w:rPr>
        <w:t>. (International Maize and Wheat Improvement Center, 2002).</w:t>
      </w:r>
    </w:p>
    <w:p w14:paraId="6ED50347" w14:textId="77777777" w:rsidR="00621EB7" w:rsidRPr="00621EB7" w:rsidRDefault="00621EB7" w:rsidP="00621EB7">
      <w:pPr>
        <w:pStyle w:val="Bibliography"/>
        <w:rPr>
          <w:lang w:val="en-US"/>
        </w:rPr>
      </w:pPr>
      <w:r w:rsidRPr="00621EB7">
        <w:rPr>
          <w:lang w:val="en-US"/>
        </w:rPr>
        <w:t>48.</w:t>
      </w:r>
      <w:r w:rsidRPr="00621EB7">
        <w:rPr>
          <w:lang w:val="en-US"/>
        </w:rPr>
        <w:tab/>
        <w:t xml:space="preserve">Macedo, I., Pittelkow, C. M., Terra, J. A., Castillo, J. &amp; Roel, A. The power of on-farm data for improved agronomy. </w:t>
      </w:r>
      <w:r w:rsidRPr="00621EB7">
        <w:rPr>
          <w:i/>
          <w:iCs/>
          <w:lang w:val="en-US"/>
        </w:rPr>
        <w:t xml:space="preserve">Glob. Food </w:t>
      </w:r>
      <w:proofErr w:type="spellStart"/>
      <w:r w:rsidRPr="00621EB7">
        <w:rPr>
          <w:i/>
          <w:iCs/>
          <w:lang w:val="en-US"/>
        </w:rPr>
        <w:t>Secur</w:t>
      </w:r>
      <w:proofErr w:type="spellEnd"/>
      <w:r w:rsidRPr="00621EB7">
        <w:rPr>
          <w:i/>
          <w:iCs/>
          <w:lang w:val="en-US"/>
        </w:rPr>
        <w:t>.</w:t>
      </w:r>
      <w:r w:rsidRPr="00621EB7">
        <w:rPr>
          <w:lang w:val="en-US"/>
        </w:rPr>
        <w:t xml:space="preserve"> </w:t>
      </w:r>
      <w:r w:rsidRPr="00621EB7">
        <w:rPr>
          <w:b/>
          <w:bCs/>
          <w:lang w:val="en-US"/>
        </w:rPr>
        <w:t>40</w:t>
      </w:r>
      <w:r w:rsidRPr="00621EB7">
        <w:rPr>
          <w:lang w:val="en-US"/>
        </w:rPr>
        <w:t>, 100752 (2024).</w:t>
      </w:r>
    </w:p>
    <w:p w14:paraId="7CEBA7F6" w14:textId="77777777" w:rsidR="00621EB7" w:rsidRPr="00621EB7" w:rsidRDefault="00621EB7" w:rsidP="00621EB7">
      <w:pPr>
        <w:pStyle w:val="Bibliography"/>
        <w:rPr>
          <w:lang w:val="en-US"/>
        </w:rPr>
      </w:pPr>
      <w:r w:rsidRPr="00621EB7">
        <w:rPr>
          <w:lang w:val="en-US"/>
        </w:rPr>
        <w:t>49.</w:t>
      </w:r>
      <w:r w:rsidRPr="00621EB7">
        <w:rPr>
          <w:lang w:val="en-US"/>
        </w:rPr>
        <w:tab/>
        <w:t xml:space="preserve">Puntel, L. A., Thompson, L. J. &amp; </w:t>
      </w:r>
      <w:proofErr w:type="spellStart"/>
      <w:r w:rsidRPr="00621EB7">
        <w:rPr>
          <w:lang w:val="en-US"/>
        </w:rPr>
        <w:t>Mieno</w:t>
      </w:r>
      <w:proofErr w:type="spellEnd"/>
      <w:r w:rsidRPr="00621EB7">
        <w:rPr>
          <w:lang w:val="en-US"/>
        </w:rPr>
        <w:t xml:space="preserve">, T. Leveraging digital agriculture for on-farm testing of technologies. </w:t>
      </w:r>
      <w:r w:rsidRPr="00621EB7">
        <w:rPr>
          <w:i/>
          <w:iCs/>
          <w:lang w:val="en-US"/>
        </w:rPr>
        <w:t xml:space="preserve">Front. </w:t>
      </w:r>
      <w:proofErr w:type="spellStart"/>
      <w:r w:rsidRPr="00621EB7">
        <w:rPr>
          <w:i/>
          <w:iCs/>
          <w:lang w:val="en-US"/>
        </w:rPr>
        <w:t>Agron</w:t>
      </w:r>
      <w:proofErr w:type="spellEnd"/>
      <w:r w:rsidRPr="00621EB7">
        <w:rPr>
          <w:i/>
          <w:iCs/>
          <w:lang w:val="en-US"/>
        </w:rPr>
        <w:t>.</w:t>
      </w:r>
      <w:r w:rsidRPr="00621EB7">
        <w:rPr>
          <w:lang w:val="en-US"/>
        </w:rPr>
        <w:t xml:space="preserve"> </w:t>
      </w:r>
      <w:r w:rsidRPr="00621EB7">
        <w:rPr>
          <w:b/>
          <w:bCs/>
          <w:lang w:val="en-US"/>
        </w:rPr>
        <w:t>6</w:t>
      </w:r>
      <w:r w:rsidRPr="00621EB7">
        <w:rPr>
          <w:lang w:val="en-US"/>
        </w:rPr>
        <w:t>, (2024).</w:t>
      </w:r>
    </w:p>
    <w:p w14:paraId="77977B3B" w14:textId="77777777" w:rsidR="00621EB7" w:rsidRPr="00621EB7" w:rsidRDefault="00621EB7" w:rsidP="00621EB7">
      <w:pPr>
        <w:pStyle w:val="Bibliography"/>
        <w:rPr>
          <w:lang w:val="en-US"/>
        </w:rPr>
      </w:pPr>
      <w:r w:rsidRPr="00621EB7">
        <w:rPr>
          <w:lang w:val="en-US"/>
        </w:rPr>
        <w:t>50.</w:t>
      </w:r>
      <w:r w:rsidRPr="00621EB7">
        <w:rPr>
          <w:lang w:val="en-US"/>
        </w:rPr>
        <w:tab/>
        <w:t xml:space="preserve">Lacoste, M. </w:t>
      </w:r>
      <w:r w:rsidRPr="00621EB7">
        <w:rPr>
          <w:i/>
          <w:iCs/>
          <w:lang w:val="en-US"/>
        </w:rPr>
        <w:t>et al.</w:t>
      </w:r>
      <w:r w:rsidRPr="00621EB7">
        <w:rPr>
          <w:lang w:val="en-US"/>
        </w:rPr>
        <w:t xml:space="preserve"> On-Farm Experimentation to transform global agriculture. </w:t>
      </w:r>
      <w:r w:rsidRPr="00621EB7">
        <w:rPr>
          <w:i/>
          <w:iCs/>
          <w:lang w:val="en-US"/>
        </w:rPr>
        <w:t>Nat. Food</w:t>
      </w:r>
      <w:r w:rsidRPr="00621EB7">
        <w:rPr>
          <w:lang w:val="en-US"/>
        </w:rPr>
        <w:t xml:space="preserve"> </w:t>
      </w:r>
      <w:r w:rsidRPr="00621EB7">
        <w:rPr>
          <w:b/>
          <w:bCs/>
          <w:lang w:val="en-US"/>
        </w:rPr>
        <w:t>3</w:t>
      </w:r>
      <w:r w:rsidRPr="00621EB7">
        <w:rPr>
          <w:lang w:val="en-US"/>
        </w:rPr>
        <w:t>, 11–18 (2022).</w:t>
      </w:r>
    </w:p>
    <w:p w14:paraId="095F71CF" w14:textId="77777777" w:rsidR="00621EB7" w:rsidRPr="00621EB7" w:rsidRDefault="00621EB7" w:rsidP="00621EB7">
      <w:pPr>
        <w:pStyle w:val="Bibliography"/>
        <w:rPr>
          <w:lang w:val="en-US"/>
        </w:rPr>
      </w:pPr>
      <w:r w:rsidRPr="00621EB7">
        <w:rPr>
          <w:lang w:val="en-US"/>
        </w:rPr>
        <w:t>51.</w:t>
      </w:r>
      <w:r w:rsidRPr="00621EB7">
        <w:rPr>
          <w:lang w:val="en-US"/>
        </w:rPr>
        <w:tab/>
        <w:t xml:space="preserve">Chaney, D. </w:t>
      </w:r>
      <w:r w:rsidRPr="00621EB7">
        <w:rPr>
          <w:i/>
          <w:iCs/>
          <w:lang w:val="en-US"/>
        </w:rPr>
        <w:t>How to Conduct Research on Your Farm or Ranch</w:t>
      </w:r>
      <w:r w:rsidRPr="00621EB7">
        <w:rPr>
          <w:lang w:val="en-US"/>
        </w:rPr>
        <w:t>. https://www.sare.org/resources/how-to-conduct-research-on-your-farm-or-ranch/ (2017).</w:t>
      </w:r>
    </w:p>
    <w:p w14:paraId="2D9DD0EA" w14:textId="77777777" w:rsidR="00621EB7" w:rsidRPr="00621EB7" w:rsidRDefault="00621EB7" w:rsidP="00621EB7">
      <w:pPr>
        <w:pStyle w:val="Bibliography"/>
        <w:rPr>
          <w:lang w:val="en-US"/>
        </w:rPr>
      </w:pPr>
      <w:r w:rsidRPr="00621EB7">
        <w:rPr>
          <w:lang w:val="en-US"/>
        </w:rPr>
        <w:t>52.</w:t>
      </w:r>
      <w:r w:rsidRPr="00621EB7">
        <w:rPr>
          <w:lang w:val="en-US"/>
        </w:rPr>
        <w:tab/>
        <w:t xml:space="preserve">Orozco, J. P., Hathaway, M., Veley, T., Estrada, H. &amp; Tobey, E. Farmers Guide to Conducting On-Farm Research. </w:t>
      </w:r>
      <w:r w:rsidRPr="00621EB7">
        <w:rPr>
          <w:i/>
          <w:iCs/>
          <w:lang w:val="en-US"/>
        </w:rPr>
        <w:t>Organic Farming Research Foundation</w:t>
      </w:r>
      <w:r w:rsidRPr="00621EB7">
        <w:rPr>
          <w:lang w:val="en-US"/>
        </w:rPr>
        <w:t xml:space="preserve"> https://ofrf.org/reports/farmers-guide-to-conducting-on-farm-research/ (2023).</w:t>
      </w:r>
    </w:p>
    <w:p w14:paraId="1A647C20" w14:textId="77777777" w:rsidR="00621EB7" w:rsidRPr="00621EB7" w:rsidRDefault="00621EB7" w:rsidP="00621EB7">
      <w:pPr>
        <w:pStyle w:val="Bibliography"/>
        <w:rPr>
          <w:lang w:val="en-US"/>
        </w:rPr>
      </w:pPr>
      <w:r w:rsidRPr="00621EB7">
        <w:rPr>
          <w:lang w:val="en-US"/>
        </w:rPr>
        <w:t>53.</w:t>
      </w:r>
      <w:r w:rsidRPr="00621EB7">
        <w:rPr>
          <w:lang w:val="en-US"/>
        </w:rPr>
        <w:tab/>
      </w:r>
      <w:proofErr w:type="spellStart"/>
      <w:r w:rsidRPr="00621EB7">
        <w:rPr>
          <w:lang w:val="en-US"/>
        </w:rPr>
        <w:t>Toffolini</w:t>
      </w:r>
      <w:proofErr w:type="spellEnd"/>
      <w:r w:rsidRPr="00621EB7">
        <w:rPr>
          <w:lang w:val="en-US"/>
        </w:rPr>
        <w:t xml:space="preserve">, Q. &amp; </w:t>
      </w:r>
      <w:proofErr w:type="spellStart"/>
      <w:r w:rsidRPr="00621EB7">
        <w:rPr>
          <w:lang w:val="en-US"/>
        </w:rPr>
        <w:t>Jeuffroy</w:t>
      </w:r>
      <w:proofErr w:type="spellEnd"/>
      <w:r w:rsidRPr="00621EB7">
        <w:rPr>
          <w:lang w:val="en-US"/>
        </w:rPr>
        <w:t xml:space="preserve">, M.-H. On-farm experimentation practices and associated farmer-researcher relationships: a systematic literature review. </w:t>
      </w:r>
      <w:proofErr w:type="spellStart"/>
      <w:r w:rsidRPr="00621EB7">
        <w:rPr>
          <w:i/>
          <w:iCs/>
          <w:lang w:val="en-US"/>
        </w:rPr>
        <w:t>Agron</w:t>
      </w:r>
      <w:proofErr w:type="spellEnd"/>
      <w:r w:rsidRPr="00621EB7">
        <w:rPr>
          <w:i/>
          <w:iCs/>
          <w:lang w:val="en-US"/>
        </w:rPr>
        <w:t>. Sustain. Dev.</w:t>
      </w:r>
      <w:r w:rsidRPr="00621EB7">
        <w:rPr>
          <w:lang w:val="en-US"/>
        </w:rPr>
        <w:t xml:space="preserve"> </w:t>
      </w:r>
      <w:r w:rsidRPr="00621EB7">
        <w:rPr>
          <w:b/>
          <w:bCs/>
          <w:lang w:val="en-US"/>
        </w:rPr>
        <w:t>42</w:t>
      </w:r>
      <w:r w:rsidRPr="00621EB7">
        <w:rPr>
          <w:lang w:val="en-US"/>
        </w:rPr>
        <w:t>, 114 (2022).</w:t>
      </w:r>
    </w:p>
    <w:p w14:paraId="1BFA864F" w14:textId="77777777" w:rsidR="00621EB7" w:rsidRPr="00621EB7" w:rsidRDefault="00621EB7" w:rsidP="00621EB7">
      <w:pPr>
        <w:pStyle w:val="Bibliography"/>
        <w:rPr>
          <w:lang w:val="en-US"/>
        </w:rPr>
      </w:pPr>
      <w:r w:rsidRPr="00621EB7">
        <w:rPr>
          <w:lang w:val="en-US"/>
        </w:rPr>
        <w:t>54.</w:t>
      </w:r>
      <w:r w:rsidRPr="00621EB7">
        <w:rPr>
          <w:lang w:val="en-US"/>
        </w:rPr>
        <w:tab/>
      </w:r>
      <w:proofErr w:type="gramStart"/>
      <w:r w:rsidRPr="00621EB7">
        <w:rPr>
          <w:lang w:val="en-US"/>
        </w:rPr>
        <w:t>Jackson-Smith</w:t>
      </w:r>
      <w:proofErr w:type="gramEnd"/>
      <w:r w:rsidRPr="00621EB7">
        <w:rPr>
          <w:lang w:val="en-US"/>
        </w:rPr>
        <w:t xml:space="preserve">, D. &amp; Veisi, H. A typology to guide design and assessment of participatory farming research projects. </w:t>
      </w:r>
      <w:r w:rsidRPr="00621EB7">
        <w:rPr>
          <w:i/>
          <w:iCs/>
          <w:lang w:val="en-US"/>
        </w:rPr>
        <w:t xml:space="preserve">Socio-Ecol. </w:t>
      </w:r>
      <w:proofErr w:type="spellStart"/>
      <w:r w:rsidRPr="00621EB7">
        <w:rPr>
          <w:i/>
          <w:iCs/>
          <w:lang w:val="en-US"/>
        </w:rPr>
        <w:t>Pract</w:t>
      </w:r>
      <w:proofErr w:type="spellEnd"/>
      <w:r w:rsidRPr="00621EB7">
        <w:rPr>
          <w:i/>
          <w:iCs/>
          <w:lang w:val="en-US"/>
        </w:rPr>
        <w:t>. Res.</w:t>
      </w:r>
      <w:r w:rsidRPr="00621EB7">
        <w:rPr>
          <w:lang w:val="en-US"/>
        </w:rPr>
        <w:t xml:space="preserve"> </w:t>
      </w:r>
      <w:r w:rsidRPr="00621EB7">
        <w:rPr>
          <w:b/>
          <w:bCs/>
          <w:lang w:val="en-US"/>
        </w:rPr>
        <w:t>5</w:t>
      </w:r>
      <w:r w:rsidRPr="00621EB7">
        <w:rPr>
          <w:lang w:val="en-US"/>
        </w:rPr>
        <w:t>, 159–174 (2023).</w:t>
      </w:r>
    </w:p>
    <w:p w14:paraId="74FF3E64" w14:textId="77777777" w:rsidR="00621EB7" w:rsidRPr="00621EB7" w:rsidRDefault="00621EB7" w:rsidP="00621EB7">
      <w:pPr>
        <w:pStyle w:val="Bibliography"/>
        <w:rPr>
          <w:lang w:val="en-US"/>
        </w:rPr>
      </w:pPr>
      <w:r w:rsidRPr="00621EB7">
        <w:rPr>
          <w:lang w:val="en-US"/>
        </w:rPr>
        <w:t>55.</w:t>
      </w:r>
      <w:r w:rsidRPr="00621EB7">
        <w:rPr>
          <w:lang w:val="en-US"/>
        </w:rPr>
        <w:tab/>
        <w:t xml:space="preserve">Liebig, M. A., Doran, J. W. &amp; Francis, C. A. “Work-a-Day” Compensation in Farmer Participatory Research. </w:t>
      </w:r>
      <w:r w:rsidRPr="00621EB7">
        <w:rPr>
          <w:i/>
          <w:iCs/>
          <w:lang w:val="en-US"/>
        </w:rPr>
        <w:t xml:space="preserve">J. Nat. </w:t>
      </w:r>
      <w:proofErr w:type="spellStart"/>
      <w:r w:rsidRPr="00621EB7">
        <w:rPr>
          <w:i/>
          <w:iCs/>
          <w:lang w:val="en-US"/>
        </w:rPr>
        <w:t>Resour</w:t>
      </w:r>
      <w:proofErr w:type="spellEnd"/>
      <w:r w:rsidRPr="00621EB7">
        <w:rPr>
          <w:i/>
          <w:iCs/>
          <w:lang w:val="en-US"/>
        </w:rPr>
        <w:t>. Life Sci. Educ.</w:t>
      </w:r>
      <w:r w:rsidRPr="00621EB7">
        <w:rPr>
          <w:lang w:val="en-US"/>
        </w:rPr>
        <w:t xml:space="preserve"> </w:t>
      </w:r>
      <w:r w:rsidRPr="00621EB7">
        <w:rPr>
          <w:b/>
          <w:bCs/>
          <w:lang w:val="en-US"/>
        </w:rPr>
        <w:t>28</w:t>
      </w:r>
      <w:r w:rsidRPr="00621EB7">
        <w:rPr>
          <w:lang w:val="en-US"/>
        </w:rPr>
        <w:t>, 37–40 (1999).</w:t>
      </w:r>
    </w:p>
    <w:p w14:paraId="7F097D48" w14:textId="77777777" w:rsidR="00621EB7" w:rsidRPr="00621EB7" w:rsidRDefault="00621EB7" w:rsidP="00621EB7">
      <w:pPr>
        <w:pStyle w:val="Bibliography"/>
        <w:rPr>
          <w:lang w:val="en-US"/>
        </w:rPr>
      </w:pPr>
      <w:r w:rsidRPr="00621EB7">
        <w:rPr>
          <w:lang w:val="en-US"/>
        </w:rPr>
        <w:t>56.</w:t>
      </w:r>
      <w:r w:rsidRPr="00621EB7">
        <w:rPr>
          <w:lang w:val="en-US"/>
        </w:rPr>
        <w:tab/>
        <w:t xml:space="preserve">Neher, D. </w:t>
      </w:r>
      <w:r w:rsidRPr="00621EB7">
        <w:rPr>
          <w:i/>
          <w:iCs/>
          <w:lang w:val="en-US"/>
        </w:rPr>
        <w:t>et al.</w:t>
      </w:r>
      <w:r w:rsidRPr="00621EB7">
        <w:rPr>
          <w:lang w:val="en-US"/>
        </w:rPr>
        <w:t xml:space="preserve"> Proceedings - U.S.</w:t>
      </w:r>
      <w:proofErr w:type="gramStart"/>
      <w:r w:rsidRPr="00621EB7">
        <w:rPr>
          <w:lang w:val="en-US"/>
        </w:rPr>
        <w:t>A</w:t>
      </w:r>
      <w:proofErr w:type="gramEnd"/>
      <w:r w:rsidRPr="00621EB7">
        <w:rPr>
          <w:lang w:val="en-US"/>
        </w:rPr>
        <w:t xml:space="preserve"> Agroecology Summit 2023. </w:t>
      </w:r>
      <w:r w:rsidRPr="00621EB7">
        <w:rPr>
          <w:i/>
          <w:iCs/>
          <w:lang w:val="en-US"/>
        </w:rPr>
        <w:t>Coll. Agric. Life Sci. Fac. Publ.</w:t>
      </w:r>
      <w:r w:rsidRPr="00621EB7">
        <w:rPr>
          <w:lang w:val="en-US"/>
        </w:rPr>
        <w:t xml:space="preserve"> (2023).</w:t>
      </w:r>
    </w:p>
    <w:p w14:paraId="2A183635" w14:textId="77777777" w:rsidR="00621EB7" w:rsidRPr="00621EB7" w:rsidRDefault="00621EB7" w:rsidP="00621EB7">
      <w:pPr>
        <w:pStyle w:val="Bibliography"/>
        <w:rPr>
          <w:lang w:val="en-US"/>
        </w:rPr>
      </w:pPr>
      <w:r w:rsidRPr="00621EB7">
        <w:rPr>
          <w:lang w:val="en-US"/>
        </w:rPr>
        <w:t>57.</w:t>
      </w:r>
      <w:r w:rsidRPr="00621EB7">
        <w:rPr>
          <w:lang w:val="en-US"/>
        </w:rPr>
        <w:tab/>
        <w:t xml:space="preserve">Thornley, K. Involving farmers in agricultural research: A farmer’s perspective. </w:t>
      </w:r>
      <w:r w:rsidRPr="00621EB7">
        <w:rPr>
          <w:i/>
          <w:iCs/>
          <w:lang w:val="en-US"/>
        </w:rPr>
        <w:t>Am. J. Altern. Agric.</w:t>
      </w:r>
      <w:r w:rsidRPr="00621EB7">
        <w:rPr>
          <w:lang w:val="en-US"/>
        </w:rPr>
        <w:t xml:space="preserve"> </w:t>
      </w:r>
      <w:r w:rsidRPr="00621EB7">
        <w:rPr>
          <w:b/>
          <w:bCs/>
          <w:lang w:val="en-US"/>
        </w:rPr>
        <w:t>5</w:t>
      </w:r>
      <w:r w:rsidRPr="00621EB7">
        <w:rPr>
          <w:lang w:val="en-US"/>
        </w:rPr>
        <w:t>, 174–177 (1990).</w:t>
      </w:r>
    </w:p>
    <w:p w14:paraId="7DE45D40" w14:textId="77777777" w:rsidR="00621EB7" w:rsidRPr="00621EB7" w:rsidRDefault="00621EB7" w:rsidP="00621EB7">
      <w:pPr>
        <w:pStyle w:val="Bibliography"/>
        <w:rPr>
          <w:lang w:val="en-US"/>
        </w:rPr>
      </w:pPr>
      <w:r w:rsidRPr="00621EB7">
        <w:rPr>
          <w:lang w:val="en-US"/>
        </w:rPr>
        <w:t>58.</w:t>
      </w:r>
      <w:r w:rsidRPr="00621EB7">
        <w:rPr>
          <w:lang w:val="en-US"/>
        </w:rPr>
        <w:tab/>
        <w:t xml:space="preserve">Sherren, K., </w:t>
      </w:r>
      <w:proofErr w:type="spellStart"/>
      <w:r w:rsidRPr="00621EB7">
        <w:rPr>
          <w:lang w:val="en-US"/>
        </w:rPr>
        <w:t>Thondhlana</w:t>
      </w:r>
      <w:proofErr w:type="spellEnd"/>
      <w:r w:rsidRPr="00621EB7">
        <w:rPr>
          <w:lang w:val="en-US"/>
        </w:rPr>
        <w:t xml:space="preserve">, G. &amp; </w:t>
      </w:r>
      <w:proofErr w:type="gramStart"/>
      <w:r w:rsidRPr="00621EB7">
        <w:rPr>
          <w:lang w:val="en-US"/>
        </w:rPr>
        <w:t>Jackson-Smith</w:t>
      </w:r>
      <w:proofErr w:type="gramEnd"/>
      <w:r w:rsidRPr="00621EB7">
        <w:rPr>
          <w:lang w:val="en-US"/>
        </w:rPr>
        <w:t xml:space="preserve">, D. </w:t>
      </w:r>
      <w:r w:rsidRPr="00621EB7">
        <w:rPr>
          <w:i/>
          <w:iCs/>
          <w:lang w:val="en-US"/>
        </w:rPr>
        <w:t>Opening Windows: Embracing New Perspectives and Practices in Natural Resource Social Sciences</w:t>
      </w:r>
      <w:r w:rsidRPr="00621EB7">
        <w:rPr>
          <w:lang w:val="en-US"/>
        </w:rPr>
        <w:t>. (Utah State University Press).</w:t>
      </w:r>
    </w:p>
    <w:p w14:paraId="3CDA63D3" w14:textId="77777777" w:rsidR="00621EB7" w:rsidRPr="00621EB7" w:rsidRDefault="00621EB7" w:rsidP="00621EB7">
      <w:pPr>
        <w:pStyle w:val="Bibliography"/>
        <w:rPr>
          <w:lang w:val="en-US"/>
        </w:rPr>
      </w:pPr>
      <w:r w:rsidRPr="00621EB7">
        <w:rPr>
          <w:lang w:val="en-US"/>
        </w:rPr>
        <w:t>59.</w:t>
      </w:r>
      <w:r w:rsidRPr="00621EB7">
        <w:rPr>
          <w:lang w:val="en-US"/>
        </w:rPr>
        <w:tab/>
      </w:r>
      <w:proofErr w:type="spellStart"/>
      <w:r w:rsidRPr="00621EB7">
        <w:rPr>
          <w:lang w:val="en-US"/>
        </w:rPr>
        <w:t>Thésée</w:t>
      </w:r>
      <w:proofErr w:type="spellEnd"/>
      <w:r w:rsidRPr="00621EB7">
        <w:rPr>
          <w:lang w:val="en-US"/>
        </w:rPr>
        <w:t xml:space="preserve">, G. A Tool of Massive Erosion: Scientific Knowledge in the Neo-Colonial Enterprise. in </w:t>
      </w:r>
      <w:r w:rsidRPr="00621EB7">
        <w:rPr>
          <w:i/>
          <w:iCs/>
          <w:lang w:val="en-US"/>
        </w:rPr>
        <w:t>Anti-Colonialism and Education</w:t>
      </w:r>
      <w:r w:rsidRPr="00621EB7">
        <w:rPr>
          <w:lang w:val="en-US"/>
        </w:rPr>
        <w:t xml:space="preserve"> 25–42 (Brill, 2006). doi:10.1163/9789087901110_003.</w:t>
      </w:r>
    </w:p>
    <w:p w14:paraId="21346DFF" w14:textId="77777777" w:rsidR="00621EB7" w:rsidRDefault="00621EB7" w:rsidP="00621EB7">
      <w:pPr>
        <w:pStyle w:val="Bibliography"/>
      </w:pPr>
      <w:r w:rsidRPr="00621EB7">
        <w:rPr>
          <w:lang w:val="en-US"/>
        </w:rPr>
        <w:t>60.</w:t>
      </w:r>
      <w:r w:rsidRPr="00621EB7">
        <w:rPr>
          <w:lang w:val="en-US"/>
        </w:rPr>
        <w:tab/>
        <w:t xml:space="preserve">Halpin, Z. T. Scientific objectivity and the concept of “the other”. </w:t>
      </w:r>
      <w:proofErr w:type="spellStart"/>
      <w:r>
        <w:rPr>
          <w:i/>
          <w:iCs/>
        </w:rPr>
        <w:t>Womens</w:t>
      </w:r>
      <w:proofErr w:type="spellEnd"/>
      <w:r>
        <w:rPr>
          <w:i/>
          <w:iCs/>
        </w:rPr>
        <w:t xml:space="preserve"> Stud. Int. Forum</w:t>
      </w:r>
      <w:r>
        <w:t xml:space="preserve"> </w:t>
      </w:r>
      <w:r>
        <w:rPr>
          <w:b/>
          <w:bCs/>
        </w:rPr>
        <w:t>12</w:t>
      </w:r>
      <w:r>
        <w:t>, 285–294 (1989).</w:t>
      </w:r>
    </w:p>
    <w:p w14:paraId="736C8907" w14:textId="77777777" w:rsidR="00621EB7" w:rsidRPr="00621EB7" w:rsidRDefault="00621EB7" w:rsidP="00621EB7">
      <w:pPr>
        <w:pStyle w:val="Bibliography"/>
        <w:rPr>
          <w:lang w:val="en-US"/>
        </w:rPr>
      </w:pPr>
      <w:r w:rsidRPr="00621EB7">
        <w:rPr>
          <w:lang w:val="en-US"/>
        </w:rPr>
        <w:t>61.</w:t>
      </w:r>
      <w:r w:rsidRPr="00621EB7">
        <w:rPr>
          <w:lang w:val="en-US"/>
        </w:rPr>
        <w:tab/>
        <w:t xml:space="preserve">Norton, B. G. Beyond Positivist Ecology: Toward an Integrated Ecological Ethics. </w:t>
      </w:r>
      <w:r w:rsidRPr="00621EB7">
        <w:rPr>
          <w:i/>
          <w:iCs/>
          <w:lang w:val="en-US"/>
        </w:rPr>
        <w:t>Sci. Eng. Ethics</w:t>
      </w:r>
      <w:r w:rsidRPr="00621EB7">
        <w:rPr>
          <w:lang w:val="en-US"/>
        </w:rPr>
        <w:t xml:space="preserve"> </w:t>
      </w:r>
      <w:r w:rsidRPr="00621EB7">
        <w:rPr>
          <w:b/>
          <w:bCs/>
          <w:lang w:val="en-US"/>
        </w:rPr>
        <w:t>14</w:t>
      </w:r>
      <w:r w:rsidRPr="00621EB7">
        <w:rPr>
          <w:lang w:val="en-US"/>
        </w:rPr>
        <w:t>, 581–592 (2008).</w:t>
      </w:r>
    </w:p>
    <w:p w14:paraId="25D1D6FE" w14:textId="77777777" w:rsidR="00621EB7" w:rsidRPr="00621EB7" w:rsidRDefault="00621EB7" w:rsidP="00621EB7">
      <w:pPr>
        <w:pStyle w:val="Bibliography"/>
        <w:rPr>
          <w:lang w:val="en-US"/>
        </w:rPr>
      </w:pPr>
      <w:r w:rsidRPr="00621EB7">
        <w:rPr>
          <w:lang w:val="en-US"/>
        </w:rPr>
        <w:t>62.</w:t>
      </w:r>
      <w:r w:rsidRPr="00621EB7">
        <w:rPr>
          <w:lang w:val="en-US"/>
        </w:rPr>
        <w:tab/>
        <w:t xml:space="preserve">S, B. Science may be objective, scientists are not always. </w:t>
      </w:r>
      <w:r w:rsidRPr="00621EB7">
        <w:rPr>
          <w:i/>
          <w:iCs/>
          <w:lang w:val="en-US"/>
        </w:rPr>
        <w:t xml:space="preserve">Facts Views Vis. </w:t>
      </w:r>
      <w:proofErr w:type="spellStart"/>
      <w:r w:rsidRPr="00621EB7">
        <w:rPr>
          <w:i/>
          <w:iCs/>
          <w:lang w:val="en-US"/>
        </w:rPr>
        <w:t>ObGyn</w:t>
      </w:r>
      <w:proofErr w:type="spellEnd"/>
      <w:r w:rsidRPr="00621EB7">
        <w:rPr>
          <w:lang w:val="en-US"/>
        </w:rPr>
        <w:t xml:space="preserve"> </w:t>
      </w:r>
      <w:r w:rsidRPr="00621EB7">
        <w:rPr>
          <w:b/>
          <w:bCs/>
          <w:lang w:val="en-US"/>
        </w:rPr>
        <w:t>13</w:t>
      </w:r>
      <w:r w:rsidRPr="00621EB7">
        <w:rPr>
          <w:lang w:val="en-US"/>
        </w:rPr>
        <w:t>, 1–2.</w:t>
      </w:r>
    </w:p>
    <w:p w14:paraId="7E319514" w14:textId="77777777" w:rsidR="00621EB7" w:rsidRPr="00621EB7" w:rsidRDefault="00621EB7" w:rsidP="00621EB7">
      <w:pPr>
        <w:pStyle w:val="Bibliography"/>
        <w:rPr>
          <w:lang w:val="en-US"/>
        </w:rPr>
      </w:pPr>
      <w:r w:rsidRPr="00621EB7">
        <w:rPr>
          <w:lang w:val="en-US"/>
        </w:rPr>
        <w:t>63.</w:t>
      </w:r>
      <w:r w:rsidRPr="00621EB7">
        <w:rPr>
          <w:lang w:val="en-US"/>
        </w:rPr>
        <w:tab/>
        <w:t xml:space="preserve">Mann, C. </w:t>
      </w:r>
      <w:r w:rsidRPr="00621EB7">
        <w:rPr>
          <w:i/>
          <w:iCs/>
          <w:lang w:val="en-US"/>
        </w:rPr>
        <w:t>The Wizard and the Prophet</w:t>
      </w:r>
      <w:r w:rsidRPr="00621EB7">
        <w:rPr>
          <w:lang w:val="en-US"/>
        </w:rPr>
        <w:t>. (Vintage, New York, NY, 2019).</w:t>
      </w:r>
    </w:p>
    <w:p w14:paraId="4F31130E" w14:textId="77777777" w:rsidR="00621EB7" w:rsidRPr="00621EB7" w:rsidRDefault="00621EB7" w:rsidP="00621EB7">
      <w:pPr>
        <w:pStyle w:val="Bibliography"/>
        <w:rPr>
          <w:lang w:val="en-US"/>
        </w:rPr>
      </w:pPr>
      <w:r w:rsidRPr="00621EB7">
        <w:rPr>
          <w:lang w:val="en-US"/>
        </w:rPr>
        <w:t>64.</w:t>
      </w:r>
      <w:r w:rsidRPr="00621EB7">
        <w:rPr>
          <w:lang w:val="en-US"/>
        </w:rPr>
        <w:tab/>
        <w:t xml:space="preserve">Borlaug, N. E. The Green Revolution: For Bread and Peace. </w:t>
      </w:r>
      <w:r w:rsidRPr="00621EB7">
        <w:rPr>
          <w:i/>
          <w:iCs/>
          <w:lang w:val="en-US"/>
        </w:rPr>
        <w:t>Bull. At. Sci.</w:t>
      </w:r>
      <w:r w:rsidRPr="00621EB7">
        <w:rPr>
          <w:lang w:val="en-US"/>
        </w:rPr>
        <w:t xml:space="preserve"> (1971).</w:t>
      </w:r>
    </w:p>
    <w:p w14:paraId="28B4E46B" w14:textId="77777777" w:rsidR="00621EB7" w:rsidRDefault="00621EB7" w:rsidP="00621EB7">
      <w:pPr>
        <w:pStyle w:val="Bibliography"/>
      </w:pPr>
      <w:r w:rsidRPr="00621EB7">
        <w:rPr>
          <w:lang w:val="en-US"/>
        </w:rPr>
        <w:t>65.</w:t>
      </w:r>
      <w:r w:rsidRPr="00621EB7">
        <w:rPr>
          <w:lang w:val="en-US"/>
        </w:rPr>
        <w:tab/>
        <w:t xml:space="preserve">Sayre, N. F. </w:t>
      </w:r>
      <w:proofErr w:type="gramStart"/>
      <w:r w:rsidRPr="00621EB7">
        <w:rPr>
          <w:lang w:val="en-US"/>
        </w:rPr>
        <w:t>The Genesis</w:t>
      </w:r>
      <w:proofErr w:type="gramEnd"/>
      <w:r w:rsidRPr="00621EB7">
        <w:rPr>
          <w:lang w:val="en-US"/>
        </w:rPr>
        <w:t xml:space="preserve">, History, and Limits of Carrying Capacity. </w:t>
      </w:r>
      <w:r>
        <w:rPr>
          <w:i/>
          <w:iCs/>
        </w:rPr>
        <w:t xml:space="preserve">Ann. </w:t>
      </w:r>
      <w:proofErr w:type="spellStart"/>
      <w:r>
        <w:rPr>
          <w:i/>
          <w:iCs/>
        </w:rPr>
        <w:t>Assoc</w:t>
      </w:r>
      <w:proofErr w:type="spellEnd"/>
      <w:r>
        <w:rPr>
          <w:i/>
          <w:iCs/>
        </w:rPr>
        <w:t xml:space="preserve">. Am. </w:t>
      </w:r>
      <w:proofErr w:type="spellStart"/>
      <w:r>
        <w:rPr>
          <w:i/>
          <w:iCs/>
        </w:rPr>
        <w:t>Geogr</w:t>
      </w:r>
      <w:proofErr w:type="spellEnd"/>
      <w:r>
        <w:rPr>
          <w:i/>
          <w:iCs/>
        </w:rPr>
        <w:t>.</w:t>
      </w:r>
      <w:r>
        <w:t xml:space="preserve"> </w:t>
      </w:r>
      <w:r>
        <w:rPr>
          <w:b/>
          <w:bCs/>
        </w:rPr>
        <w:t>98</w:t>
      </w:r>
      <w:r>
        <w:t>, 120–134 (2008).</w:t>
      </w:r>
    </w:p>
    <w:p w14:paraId="3EAB98AA" w14:textId="77777777" w:rsidR="00621EB7" w:rsidRPr="00621EB7" w:rsidRDefault="00621EB7" w:rsidP="00621EB7">
      <w:pPr>
        <w:pStyle w:val="Bibliography"/>
        <w:rPr>
          <w:lang w:val="en-US"/>
        </w:rPr>
      </w:pPr>
      <w:r w:rsidRPr="00621EB7">
        <w:rPr>
          <w:lang w:val="en-US"/>
        </w:rPr>
        <w:t>66.</w:t>
      </w:r>
      <w:r w:rsidRPr="00621EB7">
        <w:rPr>
          <w:lang w:val="en-US"/>
        </w:rPr>
        <w:tab/>
        <w:t xml:space="preserve">The Man Who Tried </w:t>
      </w:r>
      <w:proofErr w:type="gramStart"/>
      <w:r w:rsidRPr="00621EB7">
        <w:rPr>
          <w:lang w:val="en-US"/>
        </w:rPr>
        <w:t>To</w:t>
      </w:r>
      <w:proofErr w:type="gramEnd"/>
      <w:r w:rsidRPr="00621EB7">
        <w:rPr>
          <w:lang w:val="en-US"/>
        </w:rPr>
        <w:t xml:space="preserve"> Feed The World | American Experience | PBS. https://www.pbs.org/wgbh/americanexperience/films/man-who-tried-to-feed-the-world/.</w:t>
      </w:r>
    </w:p>
    <w:p w14:paraId="580C89A6" w14:textId="77777777" w:rsidR="00621EB7" w:rsidRPr="00621EB7" w:rsidRDefault="00621EB7" w:rsidP="00621EB7">
      <w:pPr>
        <w:pStyle w:val="Bibliography"/>
        <w:rPr>
          <w:lang w:val="en-US"/>
        </w:rPr>
      </w:pPr>
      <w:r w:rsidRPr="00621EB7">
        <w:rPr>
          <w:lang w:val="en-US"/>
        </w:rPr>
        <w:t>67.</w:t>
      </w:r>
      <w:r w:rsidRPr="00621EB7">
        <w:rPr>
          <w:lang w:val="en-US"/>
        </w:rPr>
        <w:tab/>
        <w:t xml:space="preserve">van </w:t>
      </w:r>
      <w:proofErr w:type="spellStart"/>
      <w:r w:rsidRPr="00621EB7">
        <w:rPr>
          <w:lang w:val="en-US"/>
        </w:rPr>
        <w:t>Ostaijen</w:t>
      </w:r>
      <w:proofErr w:type="spellEnd"/>
      <w:r w:rsidRPr="00621EB7">
        <w:rPr>
          <w:lang w:val="en-US"/>
        </w:rPr>
        <w:t xml:space="preserve">, M. &amp; </w:t>
      </w:r>
      <w:proofErr w:type="spellStart"/>
      <w:r w:rsidRPr="00621EB7">
        <w:rPr>
          <w:lang w:val="en-US"/>
        </w:rPr>
        <w:t>Jhagroe</w:t>
      </w:r>
      <w:proofErr w:type="spellEnd"/>
      <w:r w:rsidRPr="00621EB7">
        <w:rPr>
          <w:lang w:val="en-US"/>
        </w:rPr>
        <w:t xml:space="preserve">, S. “Get those voices at the table!”: Interview with Deborah Stone. </w:t>
      </w:r>
      <w:r w:rsidRPr="00621EB7">
        <w:rPr>
          <w:i/>
          <w:iCs/>
          <w:lang w:val="en-US"/>
        </w:rPr>
        <w:t>Policy Sci.</w:t>
      </w:r>
      <w:r w:rsidRPr="00621EB7">
        <w:rPr>
          <w:lang w:val="en-US"/>
        </w:rPr>
        <w:t xml:space="preserve"> </w:t>
      </w:r>
      <w:r w:rsidRPr="00621EB7">
        <w:rPr>
          <w:b/>
          <w:bCs/>
          <w:lang w:val="en-US"/>
        </w:rPr>
        <w:t>48</w:t>
      </w:r>
      <w:r w:rsidRPr="00621EB7">
        <w:rPr>
          <w:lang w:val="en-US"/>
        </w:rPr>
        <w:t>, 127–133 (2015).</w:t>
      </w:r>
    </w:p>
    <w:p w14:paraId="7409819D" w14:textId="77777777" w:rsidR="00621EB7" w:rsidRPr="00621EB7" w:rsidRDefault="00621EB7" w:rsidP="00621EB7">
      <w:pPr>
        <w:pStyle w:val="Bibliography"/>
        <w:rPr>
          <w:lang w:val="en-US"/>
        </w:rPr>
      </w:pPr>
      <w:r w:rsidRPr="00621EB7">
        <w:rPr>
          <w:lang w:val="en-US"/>
        </w:rPr>
        <w:lastRenderedPageBreak/>
        <w:t>68.</w:t>
      </w:r>
      <w:r w:rsidRPr="00621EB7">
        <w:rPr>
          <w:lang w:val="en-US"/>
        </w:rPr>
        <w:tab/>
        <w:t xml:space="preserve">Kamau, H. N., Tran, U. &amp; Biber-Freudenberger, L. A long way to </w:t>
      </w:r>
      <w:proofErr w:type="gramStart"/>
      <w:r w:rsidRPr="00621EB7">
        <w:rPr>
          <w:lang w:val="en-US"/>
        </w:rPr>
        <w:t>go:</w:t>
      </w:r>
      <w:proofErr w:type="gramEnd"/>
      <w:r w:rsidRPr="00621EB7">
        <w:rPr>
          <w:lang w:val="en-US"/>
        </w:rPr>
        <w:t xml:space="preserve"> gender and diversity in land use science. </w:t>
      </w:r>
      <w:r w:rsidRPr="00621EB7">
        <w:rPr>
          <w:i/>
          <w:iCs/>
          <w:lang w:val="en-US"/>
        </w:rPr>
        <w:t>J. Land Use Sci.</w:t>
      </w:r>
      <w:r w:rsidRPr="00621EB7">
        <w:rPr>
          <w:lang w:val="en-US"/>
        </w:rPr>
        <w:t xml:space="preserve"> </w:t>
      </w:r>
      <w:r w:rsidRPr="00621EB7">
        <w:rPr>
          <w:b/>
          <w:bCs/>
          <w:lang w:val="en-US"/>
        </w:rPr>
        <w:t>17</w:t>
      </w:r>
      <w:r w:rsidRPr="00621EB7">
        <w:rPr>
          <w:lang w:val="en-US"/>
        </w:rPr>
        <w:t>, 262–280 (2022).</w:t>
      </w:r>
    </w:p>
    <w:p w14:paraId="2BBE5BD9" w14:textId="77777777" w:rsidR="00621EB7" w:rsidRPr="00621EB7" w:rsidRDefault="00621EB7" w:rsidP="00621EB7">
      <w:pPr>
        <w:pStyle w:val="Bibliography"/>
        <w:rPr>
          <w:lang w:val="en-US"/>
        </w:rPr>
      </w:pPr>
      <w:r w:rsidRPr="00621EB7">
        <w:rPr>
          <w:lang w:val="en-US"/>
        </w:rPr>
        <w:t>69.</w:t>
      </w:r>
      <w:r w:rsidRPr="00621EB7">
        <w:rPr>
          <w:lang w:val="en-US"/>
        </w:rPr>
        <w:tab/>
        <w:t xml:space="preserve">Douglas, H. The importance of values for science. </w:t>
      </w:r>
      <w:proofErr w:type="spellStart"/>
      <w:r w:rsidRPr="00621EB7">
        <w:rPr>
          <w:i/>
          <w:iCs/>
          <w:lang w:val="en-US"/>
        </w:rPr>
        <w:t>Interdiscip</w:t>
      </w:r>
      <w:proofErr w:type="spellEnd"/>
      <w:r w:rsidRPr="00621EB7">
        <w:rPr>
          <w:i/>
          <w:iCs/>
          <w:lang w:val="en-US"/>
        </w:rPr>
        <w:t>. Sci. Rev.</w:t>
      </w:r>
      <w:r w:rsidRPr="00621EB7">
        <w:rPr>
          <w:lang w:val="en-US"/>
        </w:rPr>
        <w:t xml:space="preserve"> </w:t>
      </w:r>
      <w:r w:rsidRPr="00621EB7">
        <w:rPr>
          <w:b/>
          <w:bCs/>
          <w:lang w:val="en-US"/>
        </w:rPr>
        <w:t>48</w:t>
      </w:r>
      <w:r w:rsidRPr="00621EB7">
        <w:rPr>
          <w:lang w:val="en-US"/>
        </w:rPr>
        <w:t>, 251–263 (2023).</w:t>
      </w:r>
    </w:p>
    <w:p w14:paraId="40D65864" w14:textId="77777777" w:rsidR="00621EB7" w:rsidRPr="00621EB7" w:rsidRDefault="00621EB7" w:rsidP="00621EB7">
      <w:pPr>
        <w:pStyle w:val="Bibliography"/>
        <w:rPr>
          <w:lang w:val="en-US"/>
        </w:rPr>
      </w:pPr>
      <w:r w:rsidRPr="00621EB7">
        <w:rPr>
          <w:lang w:val="en-US"/>
        </w:rPr>
        <w:t>70.</w:t>
      </w:r>
      <w:r w:rsidRPr="00621EB7">
        <w:rPr>
          <w:lang w:val="en-US"/>
        </w:rPr>
        <w:tab/>
        <w:t xml:space="preserve">Hill, J. The sobering truth about corn ethanol. </w:t>
      </w:r>
      <w:r w:rsidRPr="00621EB7">
        <w:rPr>
          <w:i/>
          <w:iCs/>
          <w:lang w:val="en-US"/>
        </w:rPr>
        <w:t>Proc. Natl. Acad. Sci.</w:t>
      </w:r>
      <w:r w:rsidRPr="00621EB7">
        <w:rPr>
          <w:lang w:val="en-US"/>
        </w:rPr>
        <w:t xml:space="preserve"> </w:t>
      </w:r>
      <w:r w:rsidRPr="00621EB7">
        <w:rPr>
          <w:b/>
          <w:bCs/>
          <w:lang w:val="en-US"/>
        </w:rPr>
        <w:t>119</w:t>
      </w:r>
      <w:r w:rsidRPr="00621EB7">
        <w:rPr>
          <w:lang w:val="en-US"/>
        </w:rPr>
        <w:t>, e2200997119 (2022).</w:t>
      </w:r>
    </w:p>
    <w:p w14:paraId="7A09D5E2" w14:textId="77777777" w:rsidR="00621EB7" w:rsidRPr="00621EB7" w:rsidRDefault="00621EB7" w:rsidP="00621EB7">
      <w:pPr>
        <w:pStyle w:val="Bibliography"/>
        <w:rPr>
          <w:lang w:val="en-US"/>
        </w:rPr>
      </w:pPr>
      <w:r w:rsidRPr="00621EB7">
        <w:rPr>
          <w:lang w:val="en-US"/>
        </w:rPr>
        <w:t>71.</w:t>
      </w:r>
      <w:r w:rsidRPr="00621EB7">
        <w:rPr>
          <w:lang w:val="en-US"/>
        </w:rPr>
        <w:tab/>
        <w:t xml:space="preserve">Kniss, A. Have genetically engineered herbicide-resistant crops increased or decreased herbicide use? </w:t>
      </w:r>
      <w:r w:rsidRPr="00621EB7">
        <w:rPr>
          <w:i/>
          <w:iCs/>
          <w:lang w:val="en-US"/>
        </w:rPr>
        <w:t>A Plant Out of Place</w:t>
      </w:r>
      <w:r w:rsidRPr="00621EB7">
        <w:rPr>
          <w:lang w:val="en-US"/>
        </w:rPr>
        <w:t xml:space="preserve"> https://plantoutofplace.com/2018/12/have-genetically-engineered-herbicide-resistant-crops-increased-or-decreased-herbicide-use/ (2018).</w:t>
      </w:r>
    </w:p>
    <w:p w14:paraId="665F2BF8" w14:textId="77777777" w:rsidR="00621EB7" w:rsidRPr="00621EB7" w:rsidRDefault="00621EB7" w:rsidP="00621EB7">
      <w:pPr>
        <w:pStyle w:val="Bibliography"/>
        <w:rPr>
          <w:lang w:val="en-US"/>
        </w:rPr>
      </w:pPr>
      <w:r w:rsidRPr="00621EB7">
        <w:rPr>
          <w:lang w:val="en-US"/>
        </w:rPr>
        <w:t>72.</w:t>
      </w:r>
      <w:r w:rsidRPr="00621EB7">
        <w:rPr>
          <w:lang w:val="en-US"/>
        </w:rPr>
        <w:tab/>
        <w:t xml:space="preserve">Weisberger, D., Ray, M. A., Basinger, N. T. &amp; Thompson, J. J. Chemical, Ecological, Other? Identifying Weed Management Typologies Within Industrialized Cropping Systems in Georgia (U.S.). </w:t>
      </w:r>
      <w:r w:rsidRPr="00621EB7">
        <w:rPr>
          <w:i/>
          <w:iCs/>
          <w:lang w:val="en-US"/>
        </w:rPr>
        <w:t>Agric. Hum. Values</w:t>
      </w:r>
      <w:r w:rsidRPr="00621EB7">
        <w:rPr>
          <w:lang w:val="en-US"/>
        </w:rPr>
        <w:t xml:space="preserve"> 1–19 doi:10.1007/s10460-023-10530-7.</w:t>
      </w:r>
    </w:p>
    <w:p w14:paraId="6C26C672" w14:textId="77777777" w:rsidR="00621EB7" w:rsidRPr="00621EB7" w:rsidRDefault="00621EB7" w:rsidP="00621EB7">
      <w:pPr>
        <w:pStyle w:val="Bibliography"/>
        <w:rPr>
          <w:lang w:val="en-US"/>
        </w:rPr>
      </w:pPr>
      <w:r w:rsidRPr="00621EB7">
        <w:rPr>
          <w:lang w:val="en-US"/>
        </w:rPr>
        <w:t>73.</w:t>
      </w:r>
      <w:r w:rsidRPr="00621EB7">
        <w:rPr>
          <w:lang w:val="en-US"/>
        </w:rPr>
        <w:tab/>
        <w:t xml:space="preserve">Tilman, D., Hill, J. &amp; Lehman, C. Carbon-Negative Biofuels from Low-Input High-Diversity Grassland Biomass. </w:t>
      </w:r>
      <w:r w:rsidRPr="00621EB7">
        <w:rPr>
          <w:i/>
          <w:iCs/>
          <w:lang w:val="en-US"/>
        </w:rPr>
        <w:t>Science</w:t>
      </w:r>
      <w:r w:rsidRPr="00621EB7">
        <w:rPr>
          <w:lang w:val="en-US"/>
        </w:rPr>
        <w:t xml:space="preserve"> </w:t>
      </w:r>
      <w:r w:rsidRPr="00621EB7">
        <w:rPr>
          <w:b/>
          <w:bCs/>
          <w:lang w:val="en-US"/>
        </w:rPr>
        <w:t>314</w:t>
      </w:r>
      <w:r w:rsidRPr="00621EB7">
        <w:rPr>
          <w:lang w:val="en-US"/>
        </w:rPr>
        <w:t>, 1598–1600 (2006).</w:t>
      </w:r>
    </w:p>
    <w:p w14:paraId="2697FF33" w14:textId="77777777" w:rsidR="00621EB7" w:rsidRPr="00621EB7" w:rsidRDefault="00621EB7" w:rsidP="00621EB7">
      <w:pPr>
        <w:pStyle w:val="Bibliography"/>
        <w:rPr>
          <w:lang w:val="en-US"/>
        </w:rPr>
      </w:pPr>
      <w:r w:rsidRPr="00621EB7">
        <w:rPr>
          <w:lang w:val="en-US"/>
        </w:rPr>
        <w:t>74.</w:t>
      </w:r>
      <w:r w:rsidRPr="00621EB7">
        <w:rPr>
          <w:lang w:val="en-US"/>
        </w:rPr>
        <w:tab/>
        <w:t xml:space="preserve">Tilman, D., Hill, J. &amp; Lehman, C. Response to Comment on ‘Carbon-Negative Biofuels from Low-Input High-Diversity Grassland Biomass’. </w:t>
      </w:r>
      <w:r w:rsidRPr="00621EB7">
        <w:rPr>
          <w:i/>
          <w:iCs/>
          <w:lang w:val="en-US"/>
        </w:rPr>
        <w:t>Science</w:t>
      </w:r>
      <w:r w:rsidRPr="00621EB7">
        <w:rPr>
          <w:lang w:val="en-US"/>
        </w:rPr>
        <w:t xml:space="preserve"> </w:t>
      </w:r>
      <w:r w:rsidRPr="00621EB7">
        <w:rPr>
          <w:b/>
          <w:bCs/>
          <w:lang w:val="en-US"/>
        </w:rPr>
        <w:t>316</w:t>
      </w:r>
      <w:r w:rsidRPr="00621EB7">
        <w:rPr>
          <w:lang w:val="en-US"/>
        </w:rPr>
        <w:t>, 1567–1567 (2007).</w:t>
      </w:r>
    </w:p>
    <w:p w14:paraId="3025FDB4" w14:textId="77777777" w:rsidR="00621EB7" w:rsidRPr="00621EB7" w:rsidRDefault="00621EB7" w:rsidP="00621EB7">
      <w:pPr>
        <w:pStyle w:val="Bibliography"/>
        <w:rPr>
          <w:lang w:val="en-US"/>
        </w:rPr>
      </w:pPr>
      <w:r w:rsidRPr="00621EB7">
        <w:rPr>
          <w:lang w:val="en-US"/>
        </w:rPr>
        <w:t>75.</w:t>
      </w:r>
      <w:r w:rsidRPr="00621EB7">
        <w:rPr>
          <w:lang w:val="en-US"/>
        </w:rPr>
        <w:tab/>
        <w:t xml:space="preserve">Russelle, M. P., Morey, R. V., Baker, J. M., Porter, P. M. &amp; Jung, H.-J. G. Comment on ‘Carbon-Negative Biofuels from Low-Input High-Diversity Grassland Biomass’. </w:t>
      </w:r>
      <w:r w:rsidRPr="00621EB7">
        <w:rPr>
          <w:i/>
          <w:iCs/>
          <w:lang w:val="en-US"/>
        </w:rPr>
        <w:t>Science</w:t>
      </w:r>
      <w:r w:rsidRPr="00621EB7">
        <w:rPr>
          <w:lang w:val="en-US"/>
        </w:rPr>
        <w:t xml:space="preserve"> </w:t>
      </w:r>
      <w:r w:rsidRPr="00621EB7">
        <w:rPr>
          <w:b/>
          <w:bCs/>
          <w:lang w:val="en-US"/>
        </w:rPr>
        <w:t>316</w:t>
      </w:r>
      <w:r w:rsidRPr="00621EB7">
        <w:rPr>
          <w:lang w:val="en-US"/>
        </w:rPr>
        <w:t>, 1567–1567 (2007).</w:t>
      </w:r>
    </w:p>
    <w:p w14:paraId="3C82A261" w14:textId="77777777" w:rsidR="00621EB7" w:rsidRDefault="00621EB7" w:rsidP="00621EB7">
      <w:pPr>
        <w:pStyle w:val="Bibliography"/>
      </w:pPr>
      <w:r w:rsidRPr="00621EB7">
        <w:rPr>
          <w:lang w:val="en-US"/>
        </w:rPr>
        <w:t>76.</w:t>
      </w:r>
      <w:r w:rsidRPr="00621EB7">
        <w:rPr>
          <w:lang w:val="en-US"/>
        </w:rPr>
        <w:tab/>
        <w:t xml:space="preserve">Jordan, N. </w:t>
      </w:r>
      <w:r w:rsidRPr="00621EB7">
        <w:rPr>
          <w:i/>
          <w:iCs/>
          <w:lang w:val="en-US"/>
        </w:rPr>
        <w:t>et al.</w:t>
      </w:r>
      <w:r w:rsidRPr="00621EB7">
        <w:rPr>
          <w:lang w:val="en-US"/>
        </w:rPr>
        <w:t xml:space="preserve"> To meet grand challenges, agricultural scientists must engage in the politics of constructive collective action. </w:t>
      </w:r>
      <w:proofErr w:type="spellStart"/>
      <w:r>
        <w:rPr>
          <w:i/>
          <w:iCs/>
        </w:rPr>
        <w:t>Crop</w:t>
      </w:r>
      <w:proofErr w:type="spellEnd"/>
      <w:r>
        <w:rPr>
          <w:i/>
          <w:iCs/>
        </w:rPr>
        <w:t xml:space="preserve"> </w:t>
      </w:r>
      <w:proofErr w:type="spellStart"/>
      <w:r>
        <w:rPr>
          <w:i/>
          <w:iCs/>
        </w:rPr>
        <w:t>Sci</w:t>
      </w:r>
      <w:proofErr w:type="spellEnd"/>
      <w:r>
        <w:rPr>
          <w:i/>
          <w:iCs/>
        </w:rPr>
        <w:t>.</w:t>
      </w:r>
      <w:r>
        <w:t xml:space="preserve"> </w:t>
      </w:r>
      <w:r>
        <w:rPr>
          <w:b/>
          <w:bCs/>
        </w:rPr>
        <w:t>61</w:t>
      </w:r>
      <w:r>
        <w:t>, 24–31 (2021).</w:t>
      </w:r>
    </w:p>
    <w:p w14:paraId="4BC0F550" w14:textId="579231EB" w:rsidR="0030076E" w:rsidRDefault="0030076E" w:rsidP="008A169F">
      <w:pPr>
        <w:rPr>
          <w:lang w:val="en-US"/>
        </w:rPr>
      </w:pPr>
      <w:r>
        <w:rPr>
          <w:lang w:val="en-US"/>
        </w:rPr>
        <w:fldChar w:fldCharType="end"/>
      </w:r>
    </w:p>
    <w:p w14:paraId="70364622" w14:textId="77777777" w:rsidR="005E13CB" w:rsidRPr="008A169F" w:rsidRDefault="005E13CB" w:rsidP="008A169F">
      <w:pPr>
        <w:rPr>
          <w:lang w:val="en-US"/>
        </w:rPr>
      </w:pPr>
    </w:p>
    <w:sectPr w:rsidR="005E13CB" w:rsidRPr="008A169F" w:rsidSect="002E2390">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A629A2"/>
    <w:multiLevelType w:val="multilevel"/>
    <w:tmpl w:val="BBFE9E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B821C1"/>
    <w:multiLevelType w:val="hybridMultilevel"/>
    <w:tmpl w:val="E1A405A6"/>
    <w:lvl w:ilvl="0" w:tplc="04060019">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0E7712E5"/>
    <w:multiLevelType w:val="multilevel"/>
    <w:tmpl w:val="2F7890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1564296"/>
    <w:multiLevelType w:val="hybridMultilevel"/>
    <w:tmpl w:val="EB129A38"/>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4" w15:restartNumberingAfterBreak="0">
    <w:nsid w:val="1346262F"/>
    <w:multiLevelType w:val="hybridMultilevel"/>
    <w:tmpl w:val="C8FE55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E55F6D"/>
    <w:multiLevelType w:val="multilevel"/>
    <w:tmpl w:val="49EC79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7B47E37"/>
    <w:multiLevelType w:val="hybridMultilevel"/>
    <w:tmpl w:val="73FCFD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BB70F4"/>
    <w:multiLevelType w:val="hybridMultilevel"/>
    <w:tmpl w:val="73FCFDF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20632BD4"/>
    <w:multiLevelType w:val="multilevel"/>
    <w:tmpl w:val="26FA94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4AB766D"/>
    <w:multiLevelType w:val="multilevel"/>
    <w:tmpl w:val="1FCE9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6693D7B"/>
    <w:multiLevelType w:val="multilevel"/>
    <w:tmpl w:val="AD6699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6F8425A"/>
    <w:multiLevelType w:val="hybridMultilevel"/>
    <w:tmpl w:val="7F54391E"/>
    <w:lvl w:ilvl="0" w:tplc="0406000F">
      <w:start w:val="1"/>
      <w:numFmt w:val="decimal"/>
      <w:lvlText w:val="%1."/>
      <w:lvlJc w:val="left"/>
      <w:pPr>
        <w:ind w:left="1080" w:hanging="360"/>
      </w:pPr>
      <w:rPr>
        <w:rFonts w:hint="default"/>
      </w:rPr>
    </w:lvl>
    <w:lvl w:ilvl="1" w:tplc="04060019">
      <w:start w:val="1"/>
      <w:numFmt w:val="lowerLetter"/>
      <w:lvlText w:val="%2."/>
      <w:lvlJc w:val="left"/>
      <w:pPr>
        <w:ind w:left="1800" w:hanging="360"/>
      </w:pPr>
    </w:lvl>
    <w:lvl w:ilvl="2" w:tplc="0406001B">
      <w:start w:val="1"/>
      <w:numFmt w:val="lowerRoman"/>
      <w:lvlText w:val="%3."/>
      <w:lvlJc w:val="right"/>
      <w:pPr>
        <w:ind w:left="2520" w:hanging="180"/>
      </w:pPr>
    </w:lvl>
    <w:lvl w:ilvl="3" w:tplc="0406000F">
      <w:start w:val="1"/>
      <w:numFmt w:val="decimal"/>
      <w:lvlText w:val="%4."/>
      <w:lvlJc w:val="left"/>
      <w:pPr>
        <w:ind w:left="3240" w:hanging="360"/>
      </w:pPr>
    </w:lvl>
    <w:lvl w:ilvl="4" w:tplc="04060019">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12" w15:restartNumberingAfterBreak="0">
    <w:nsid w:val="31901CE7"/>
    <w:multiLevelType w:val="hybridMultilevel"/>
    <w:tmpl w:val="EB129A38"/>
    <w:lvl w:ilvl="0" w:tplc="04060019">
      <w:start w:val="1"/>
      <w:numFmt w:val="lowerLetter"/>
      <w:lvlText w:val="%1."/>
      <w:lvlJc w:val="left"/>
      <w:pPr>
        <w:ind w:left="1800" w:hanging="360"/>
      </w:pPr>
    </w:lvl>
    <w:lvl w:ilvl="1" w:tplc="04060019" w:tentative="1">
      <w:start w:val="1"/>
      <w:numFmt w:val="lowerLetter"/>
      <w:lvlText w:val="%2."/>
      <w:lvlJc w:val="left"/>
      <w:pPr>
        <w:ind w:left="2520" w:hanging="360"/>
      </w:pPr>
    </w:lvl>
    <w:lvl w:ilvl="2" w:tplc="0406001B" w:tentative="1">
      <w:start w:val="1"/>
      <w:numFmt w:val="lowerRoman"/>
      <w:lvlText w:val="%3."/>
      <w:lvlJc w:val="right"/>
      <w:pPr>
        <w:ind w:left="3240" w:hanging="180"/>
      </w:pPr>
    </w:lvl>
    <w:lvl w:ilvl="3" w:tplc="0406000F" w:tentative="1">
      <w:start w:val="1"/>
      <w:numFmt w:val="decimal"/>
      <w:lvlText w:val="%4."/>
      <w:lvlJc w:val="left"/>
      <w:pPr>
        <w:ind w:left="3960" w:hanging="360"/>
      </w:pPr>
    </w:lvl>
    <w:lvl w:ilvl="4" w:tplc="04060019" w:tentative="1">
      <w:start w:val="1"/>
      <w:numFmt w:val="lowerLetter"/>
      <w:lvlText w:val="%5."/>
      <w:lvlJc w:val="left"/>
      <w:pPr>
        <w:ind w:left="4680" w:hanging="360"/>
      </w:pPr>
    </w:lvl>
    <w:lvl w:ilvl="5" w:tplc="0406001B" w:tentative="1">
      <w:start w:val="1"/>
      <w:numFmt w:val="lowerRoman"/>
      <w:lvlText w:val="%6."/>
      <w:lvlJc w:val="right"/>
      <w:pPr>
        <w:ind w:left="5400" w:hanging="180"/>
      </w:pPr>
    </w:lvl>
    <w:lvl w:ilvl="6" w:tplc="0406000F" w:tentative="1">
      <w:start w:val="1"/>
      <w:numFmt w:val="decimal"/>
      <w:lvlText w:val="%7."/>
      <w:lvlJc w:val="left"/>
      <w:pPr>
        <w:ind w:left="6120" w:hanging="360"/>
      </w:pPr>
    </w:lvl>
    <w:lvl w:ilvl="7" w:tplc="04060019" w:tentative="1">
      <w:start w:val="1"/>
      <w:numFmt w:val="lowerLetter"/>
      <w:lvlText w:val="%8."/>
      <w:lvlJc w:val="left"/>
      <w:pPr>
        <w:ind w:left="6840" w:hanging="360"/>
      </w:pPr>
    </w:lvl>
    <w:lvl w:ilvl="8" w:tplc="0406001B" w:tentative="1">
      <w:start w:val="1"/>
      <w:numFmt w:val="lowerRoman"/>
      <w:lvlText w:val="%9."/>
      <w:lvlJc w:val="right"/>
      <w:pPr>
        <w:ind w:left="7560" w:hanging="180"/>
      </w:pPr>
    </w:lvl>
  </w:abstractNum>
  <w:abstractNum w:abstractNumId="13" w15:restartNumberingAfterBreak="0">
    <w:nsid w:val="37031E36"/>
    <w:multiLevelType w:val="multilevel"/>
    <w:tmpl w:val="5B7872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8025678"/>
    <w:multiLevelType w:val="hybridMultilevel"/>
    <w:tmpl w:val="7F54391E"/>
    <w:lvl w:ilvl="0" w:tplc="FFFFFFFF">
      <w:start w:val="1"/>
      <w:numFmt w:val="decimal"/>
      <w:lvlText w:val="%1."/>
      <w:lvlJc w:val="left"/>
      <w:pPr>
        <w:ind w:left="1080" w:hanging="360"/>
      </w:pPr>
      <w:rPr>
        <w:rFonts w:hint="default"/>
      </w:r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1126041064">
    <w:abstractNumId w:val="11"/>
  </w:num>
  <w:num w:numId="2" w16cid:durableId="1973247952">
    <w:abstractNumId w:val="14"/>
  </w:num>
  <w:num w:numId="3" w16cid:durableId="403113598">
    <w:abstractNumId w:val="12"/>
  </w:num>
  <w:num w:numId="4" w16cid:durableId="904026108">
    <w:abstractNumId w:val="3"/>
  </w:num>
  <w:num w:numId="5" w16cid:durableId="567149860">
    <w:abstractNumId w:val="1"/>
  </w:num>
  <w:num w:numId="6" w16cid:durableId="1147165096">
    <w:abstractNumId w:val="2"/>
  </w:num>
  <w:num w:numId="7" w16cid:durableId="1156340078">
    <w:abstractNumId w:val="5"/>
  </w:num>
  <w:num w:numId="8" w16cid:durableId="871958497">
    <w:abstractNumId w:val="8"/>
  </w:num>
  <w:num w:numId="9" w16cid:durableId="781727128">
    <w:abstractNumId w:val="13"/>
  </w:num>
  <w:num w:numId="10" w16cid:durableId="1955944344">
    <w:abstractNumId w:val="6"/>
  </w:num>
  <w:num w:numId="11" w16cid:durableId="169876749">
    <w:abstractNumId w:val="10"/>
  </w:num>
  <w:num w:numId="12" w16cid:durableId="265964276">
    <w:abstractNumId w:val="7"/>
  </w:num>
  <w:num w:numId="13" w16cid:durableId="508062934">
    <w:abstractNumId w:val="0"/>
  </w:num>
  <w:num w:numId="14" w16cid:durableId="1828938765">
    <w:abstractNumId w:val="9"/>
  </w:num>
  <w:num w:numId="15" w16cid:durableId="177670828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423C"/>
    <w:rsid w:val="00003446"/>
    <w:rsid w:val="000041E4"/>
    <w:rsid w:val="0000722A"/>
    <w:rsid w:val="0001250B"/>
    <w:rsid w:val="00014184"/>
    <w:rsid w:val="0001493A"/>
    <w:rsid w:val="00014B75"/>
    <w:rsid w:val="00015B5D"/>
    <w:rsid w:val="00015B96"/>
    <w:rsid w:val="000179DC"/>
    <w:rsid w:val="00017ECD"/>
    <w:rsid w:val="000208F6"/>
    <w:rsid w:val="00020FFE"/>
    <w:rsid w:val="00027EB8"/>
    <w:rsid w:val="000311E4"/>
    <w:rsid w:val="00034A6D"/>
    <w:rsid w:val="000369A3"/>
    <w:rsid w:val="00042475"/>
    <w:rsid w:val="000434DE"/>
    <w:rsid w:val="000513B4"/>
    <w:rsid w:val="0005346B"/>
    <w:rsid w:val="000572BC"/>
    <w:rsid w:val="00061D65"/>
    <w:rsid w:val="00063703"/>
    <w:rsid w:val="00065B3B"/>
    <w:rsid w:val="00070DA5"/>
    <w:rsid w:val="000732A2"/>
    <w:rsid w:val="000732A5"/>
    <w:rsid w:val="00074D39"/>
    <w:rsid w:val="000768E7"/>
    <w:rsid w:val="000816CA"/>
    <w:rsid w:val="00081F09"/>
    <w:rsid w:val="00083C0B"/>
    <w:rsid w:val="0008451B"/>
    <w:rsid w:val="0008605E"/>
    <w:rsid w:val="00086D8C"/>
    <w:rsid w:val="000923F7"/>
    <w:rsid w:val="0009281A"/>
    <w:rsid w:val="00093453"/>
    <w:rsid w:val="00093B2C"/>
    <w:rsid w:val="000949BF"/>
    <w:rsid w:val="0009558F"/>
    <w:rsid w:val="00097AF5"/>
    <w:rsid w:val="000A15F4"/>
    <w:rsid w:val="000A1EBD"/>
    <w:rsid w:val="000A4743"/>
    <w:rsid w:val="000A4D89"/>
    <w:rsid w:val="000B54D4"/>
    <w:rsid w:val="000C70FE"/>
    <w:rsid w:val="000C7806"/>
    <w:rsid w:val="000D16E3"/>
    <w:rsid w:val="000D284F"/>
    <w:rsid w:val="000D30DB"/>
    <w:rsid w:val="000D30DE"/>
    <w:rsid w:val="000D7352"/>
    <w:rsid w:val="000E1579"/>
    <w:rsid w:val="000E7DB5"/>
    <w:rsid w:val="000F1805"/>
    <w:rsid w:val="000F4919"/>
    <w:rsid w:val="000F4B31"/>
    <w:rsid w:val="000F6AB9"/>
    <w:rsid w:val="00101CF6"/>
    <w:rsid w:val="001059F2"/>
    <w:rsid w:val="0011019C"/>
    <w:rsid w:val="00112FF0"/>
    <w:rsid w:val="0011609C"/>
    <w:rsid w:val="00121249"/>
    <w:rsid w:val="0012252F"/>
    <w:rsid w:val="001227C2"/>
    <w:rsid w:val="00123E1A"/>
    <w:rsid w:val="0012423C"/>
    <w:rsid w:val="00124EC3"/>
    <w:rsid w:val="001263D3"/>
    <w:rsid w:val="0013156B"/>
    <w:rsid w:val="00133B7A"/>
    <w:rsid w:val="0013498C"/>
    <w:rsid w:val="00136412"/>
    <w:rsid w:val="0014002B"/>
    <w:rsid w:val="00142E76"/>
    <w:rsid w:val="00146801"/>
    <w:rsid w:val="00146F9D"/>
    <w:rsid w:val="001529B6"/>
    <w:rsid w:val="00152C2F"/>
    <w:rsid w:val="00155AF9"/>
    <w:rsid w:val="0015695F"/>
    <w:rsid w:val="00165DE4"/>
    <w:rsid w:val="00167D8E"/>
    <w:rsid w:val="001715DC"/>
    <w:rsid w:val="00172B03"/>
    <w:rsid w:val="00174198"/>
    <w:rsid w:val="0017561C"/>
    <w:rsid w:val="0018440F"/>
    <w:rsid w:val="001856E3"/>
    <w:rsid w:val="0019163D"/>
    <w:rsid w:val="00191CB0"/>
    <w:rsid w:val="00192AA2"/>
    <w:rsid w:val="0019603D"/>
    <w:rsid w:val="0019711C"/>
    <w:rsid w:val="00197361"/>
    <w:rsid w:val="001A0C93"/>
    <w:rsid w:val="001A22DC"/>
    <w:rsid w:val="001A28DE"/>
    <w:rsid w:val="001A43DA"/>
    <w:rsid w:val="001B131C"/>
    <w:rsid w:val="001B71CF"/>
    <w:rsid w:val="001B77E8"/>
    <w:rsid w:val="001B78AE"/>
    <w:rsid w:val="001C3EE8"/>
    <w:rsid w:val="001C4A98"/>
    <w:rsid w:val="001C668F"/>
    <w:rsid w:val="001C69F7"/>
    <w:rsid w:val="001C6E5A"/>
    <w:rsid w:val="001C7591"/>
    <w:rsid w:val="001C7929"/>
    <w:rsid w:val="001D08B4"/>
    <w:rsid w:val="001D1E24"/>
    <w:rsid w:val="001D43ED"/>
    <w:rsid w:val="001D4831"/>
    <w:rsid w:val="001D63CE"/>
    <w:rsid w:val="001D6797"/>
    <w:rsid w:val="001D7C5C"/>
    <w:rsid w:val="001E03F4"/>
    <w:rsid w:val="001E45B6"/>
    <w:rsid w:val="001E6AC2"/>
    <w:rsid w:val="001E6DEB"/>
    <w:rsid w:val="001E6F70"/>
    <w:rsid w:val="001F0B4C"/>
    <w:rsid w:val="001F2CAD"/>
    <w:rsid w:val="001F5FFE"/>
    <w:rsid w:val="001F647D"/>
    <w:rsid w:val="00200CAF"/>
    <w:rsid w:val="00200D9D"/>
    <w:rsid w:val="00202CF7"/>
    <w:rsid w:val="00203CB5"/>
    <w:rsid w:val="0020544A"/>
    <w:rsid w:val="00205B7A"/>
    <w:rsid w:val="0020694B"/>
    <w:rsid w:val="002133D9"/>
    <w:rsid w:val="00216162"/>
    <w:rsid w:val="00221628"/>
    <w:rsid w:val="00222C4B"/>
    <w:rsid w:val="002254CD"/>
    <w:rsid w:val="00227166"/>
    <w:rsid w:val="00230595"/>
    <w:rsid w:val="0023497B"/>
    <w:rsid w:val="00237847"/>
    <w:rsid w:val="00242C3A"/>
    <w:rsid w:val="00243455"/>
    <w:rsid w:val="002440B0"/>
    <w:rsid w:val="0024457A"/>
    <w:rsid w:val="002469FE"/>
    <w:rsid w:val="002540FF"/>
    <w:rsid w:val="002554C6"/>
    <w:rsid w:val="002554D1"/>
    <w:rsid w:val="00257261"/>
    <w:rsid w:val="00263F2A"/>
    <w:rsid w:val="00270076"/>
    <w:rsid w:val="00270305"/>
    <w:rsid w:val="00270BED"/>
    <w:rsid w:val="0027177D"/>
    <w:rsid w:val="0027207A"/>
    <w:rsid w:val="00276DDA"/>
    <w:rsid w:val="002779F1"/>
    <w:rsid w:val="00277B70"/>
    <w:rsid w:val="00277E2B"/>
    <w:rsid w:val="00280960"/>
    <w:rsid w:val="002817B7"/>
    <w:rsid w:val="00281E10"/>
    <w:rsid w:val="002827E9"/>
    <w:rsid w:val="00284C47"/>
    <w:rsid w:val="0029011A"/>
    <w:rsid w:val="00291DF9"/>
    <w:rsid w:val="002934D1"/>
    <w:rsid w:val="0029406B"/>
    <w:rsid w:val="00294719"/>
    <w:rsid w:val="002A34FD"/>
    <w:rsid w:val="002A5F23"/>
    <w:rsid w:val="002B0BB2"/>
    <w:rsid w:val="002B1246"/>
    <w:rsid w:val="002B15C0"/>
    <w:rsid w:val="002B2711"/>
    <w:rsid w:val="002B2B97"/>
    <w:rsid w:val="002B5F02"/>
    <w:rsid w:val="002B67B4"/>
    <w:rsid w:val="002B6E1B"/>
    <w:rsid w:val="002C0234"/>
    <w:rsid w:val="002C07B7"/>
    <w:rsid w:val="002C0F72"/>
    <w:rsid w:val="002C1FBB"/>
    <w:rsid w:val="002C20E9"/>
    <w:rsid w:val="002C3FC7"/>
    <w:rsid w:val="002C4B54"/>
    <w:rsid w:val="002C5D33"/>
    <w:rsid w:val="002C7496"/>
    <w:rsid w:val="002C7563"/>
    <w:rsid w:val="002D1920"/>
    <w:rsid w:val="002D2290"/>
    <w:rsid w:val="002D5221"/>
    <w:rsid w:val="002D5B69"/>
    <w:rsid w:val="002E01F1"/>
    <w:rsid w:val="002E104F"/>
    <w:rsid w:val="002E15CC"/>
    <w:rsid w:val="002E19F4"/>
    <w:rsid w:val="002E2390"/>
    <w:rsid w:val="002E2C68"/>
    <w:rsid w:val="002F1A3B"/>
    <w:rsid w:val="002F2F00"/>
    <w:rsid w:val="002F2F63"/>
    <w:rsid w:val="002F4CE6"/>
    <w:rsid w:val="0030076E"/>
    <w:rsid w:val="00300F8A"/>
    <w:rsid w:val="003013EE"/>
    <w:rsid w:val="003019ED"/>
    <w:rsid w:val="00303FDE"/>
    <w:rsid w:val="00304B6E"/>
    <w:rsid w:val="003079CB"/>
    <w:rsid w:val="00311C47"/>
    <w:rsid w:val="00317CF0"/>
    <w:rsid w:val="00322756"/>
    <w:rsid w:val="00324BBB"/>
    <w:rsid w:val="00330877"/>
    <w:rsid w:val="003319F6"/>
    <w:rsid w:val="00331DD2"/>
    <w:rsid w:val="0033786C"/>
    <w:rsid w:val="00341278"/>
    <w:rsid w:val="0034283F"/>
    <w:rsid w:val="00343A9F"/>
    <w:rsid w:val="00347E34"/>
    <w:rsid w:val="003501C7"/>
    <w:rsid w:val="00353ABB"/>
    <w:rsid w:val="00357450"/>
    <w:rsid w:val="00357D37"/>
    <w:rsid w:val="003618A2"/>
    <w:rsid w:val="00364BEC"/>
    <w:rsid w:val="00365424"/>
    <w:rsid w:val="003658BF"/>
    <w:rsid w:val="00367CF8"/>
    <w:rsid w:val="00370593"/>
    <w:rsid w:val="003739B1"/>
    <w:rsid w:val="00375C24"/>
    <w:rsid w:val="00377972"/>
    <w:rsid w:val="0038243C"/>
    <w:rsid w:val="00382CF5"/>
    <w:rsid w:val="00383CA4"/>
    <w:rsid w:val="0038432A"/>
    <w:rsid w:val="00384F1B"/>
    <w:rsid w:val="00387D49"/>
    <w:rsid w:val="00390894"/>
    <w:rsid w:val="00392410"/>
    <w:rsid w:val="00394978"/>
    <w:rsid w:val="00394BCC"/>
    <w:rsid w:val="003955C8"/>
    <w:rsid w:val="0039604B"/>
    <w:rsid w:val="003970CF"/>
    <w:rsid w:val="003A030D"/>
    <w:rsid w:val="003A42F0"/>
    <w:rsid w:val="003B028F"/>
    <w:rsid w:val="003B13CE"/>
    <w:rsid w:val="003B21F9"/>
    <w:rsid w:val="003B28D0"/>
    <w:rsid w:val="003B4A09"/>
    <w:rsid w:val="003B6E42"/>
    <w:rsid w:val="003C03BB"/>
    <w:rsid w:val="003C3EE0"/>
    <w:rsid w:val="003C4BF5"/>
    <w:rsid w:val="003C5BB1"/>
    <w:rsid w:val="003C7FBF"/>
    <w:rsid w:val="003D1C2B"/>
    <w:rsid w:val="003D4DD4"/>
    <w:rsid w:val="003D7803"/>
    <w:rsid w:val="003E01FF"/>
    <w:rsid w:val="003E0B2E"/>
    <w:rsid w:val="003E304E"/>
    <w:rsid w:val="003E4EBD"/>
    <w:rsid w:val="003F03F5"/>
    <w:rsid w:val="003F1594"/>
    <w:rsid w:val="003F22D7"/>
    <w:rsid w:val="003F2AD7"/>
    <w:rsid w:val="003F2EAF"/>
    <w:rsid w:val="00400119"/>
    <w:rsid w:val="00405A4C"/>
    <w:rsid w:val="00410950"/>
    <w:rsid w:val="00411E3A"/>
    <w:rsid w:val="00414ABC"/>
    <w:rsid w:val="00424324"/>
    <w:rsid w:val="004260D3"/>
    <w:rsid w:val="00426C62"/>
    <w:rsid w:val="00430422"/>
    <w:rsid w:val="004312E6"/>
    <w:rsid w:val="0044469E"/>
    <w:rsid w:val="00445D45"/>
    <w:rsid w:val="00447075"/>
    <w:rsid w:val="00455FB9"/>
    <w:rsid w:val="00464BD1"/>
    <w:rsid w:val="00474EA2"/>
    <w:rsid w:val="0047626B"/>
    <w:rsid w:val="0047685D"/>
    <w:rsid w:val="00476B73"/>
    <w:rsid w:val="0047798B"/>
    <w:rsid w:val="00477F72"/>
    <w:rsid w:val="00480DEA"/>
    <w:rsid w:val="00481653"/>
    <w:rsid w:val="00481783"/>
    <w:rsid w:val="0049009F"/>
    <w:rsid w:val="004918A4"/>
    <w:rsid w:val="004918CE"/>
    <w:rsid w:val="00492609"/>
    <w:rsid w:val="00493163"/>
    <w:rsid w:val="004A02F2"/>
    <w:rsid w:val="004A2080"/>
    <w:rsid w:val="004A756B"/>
    <w:rsid w:val="004B186E"/>
    <w:rsid w:val="004B2CA9"/>
    <w:rsid w:val="004B348C"/>
    <w:rsid w:val="004B3A0C"/>
    <w:rsid w:val="004B48DF"/>
    <w:rsid w:val="004B79B8"/>
    <w:rsid w:val="004C06DA"/>
    <w:rsid w:val="004C52C2"/>
    <w:rsid w:val="004C5450"/>
    <w:rsid w:val="004C585D"/>
    <w:rsid w:val="004C5DE2"/>
    <w:rsid w:val="004D0179"/>
    <w:rsid w:val="004D3EAD"/>
    <w:rsid w:val="004D5302"/>
    <w:rsid w:val="004E2394"/>
    <w:rsid w:val="004E2C6B"/>
    <w:rsid w:val="004E66BE"/>
    <w:rsid w:val="004F1CF0"/>
    <w:rsid w:val="004F5CC1"/>
    <w:rsid w:val="004F637D"/>
    <w:rsid w:val="004F74BE"/>
    <w:rsid w:val="004F7CEA"/>
    <w:rsid w:val="005005CA"/>
    <w:rsid w:val="00500890"/>
    <w:rsid w:val="00502975"/>
    <w:rsid w:val="00503079"/>
    <w:rsid w:val="00507E6C"/>
    <w:rsid w:val="00511C53"/>
    <w:rsid w:val="005167FB"/>
    <w:rsid w:val="0051782B"/>
    <w:rsid w:val="00520667"/>
    <w:rsid w:val="005218F8"/>
    <w:rsid w:val="00526DFC"/>
    <w:rsid w:val="0052735F"/>
    <w:rsid w:val="005303F9"/>
    <w:rsid w:val="005327F4"/>
    <w:rsid w:val="00532BA2"/>
    <w:rsid w:val="005370FC"/>
    <w:rsid w:val="00537C38"/>
    <w:rsid w:val="00542928"/>
    <w:rsid w:val="00546CC0"/>
    <w:rsid w:val="00546D13"/>
    <w:rsid w:val="00551E8C"/>
    <w:rsid w:val="00551F22"/>
    <w:rsid w:val="005522EC"/>
    <w:rsid w:val="00555110"/>
    <w:rsid w:val="005553D6"/>
    <w:rsid w:val="00555E31"/>
    <w:rsid w:val="00555F99"/>
    <w:rsid w:val="00556EF7"/>
    <w:rsid w:val="005578A7"/>
    <w:rsid w:val="00561BF2"/>
    <w:rsid w:val="005622C2"/>
    <w:rsid w:val="0056662F"/>
    <w:rsid w:val="005672A8"/>
    <w:rsid w:val="0057072D"/>
    <w:rsid w:val="00570B26"/>
    <w:rsid w:val="00572F84"/>
    <w:rsid w:val="005740D3"/>
    <w:rsid w:val="0057732D"/>
    <w:rsid w:val="005822D8"/>
    <w:rsid w:val="00583BA0"/>
    <w:rsid w:val="005904E5"/>
    <w:rsid w:val="0059083B"/>
    <w:rsid w:val="005965CE"/>
    <w:rsid w:val="005A00E0"/>
    <w:rsid w:val="005A16B1"/>
    <w:rsid w:val="005A665D"/>
    <w:rsid w:val="005A6816"/>
    <w:rsid w:val="005A6FD4"/>
    <w:rsid w:val="005B1CF4"/>
    <w:rsid w:val="005B3407"/>
    <w:rsid w:val="005B492B"/>
    <w:rsid w:val="005B6AC3"/>
    <w:rsid w:val="005C4F43"/>
    <w:rsid w:val="005D0548"/>
    <w:rsid w:val="005D0AB4"/>
    <w:rsid w:val="005E063C"/>
    <w:rsid w:val="005E13CB"/>
    <w:rsid w:val="005E1D20"/>
    <w:rsid w:val="005E5186"/>
    <w:rsid w:val="005E531C"/>
    <w:rsid w:val="005E688E"/>
    <w:rsid w:val="005E7AAE"/>
    <w:rsid w:val="005F0202"/>
    <w:rsid w:val="005F23AB"/>
    <w:rsid w:val="005F442A"/>
    <w:rsid w:val="005F5DD2"/>
    <w:rsid w:val="005F7F3F"/>
    <w:rsid w:val="006002FF"/>
    <w:rsid w:val="006035D7"/>
    <w:rsid w:val="00605270"/>
    <w:rsid w:val="0060586C"/>
    <w:rsid w:val="006075B5"/>
    <w:rsid w:val="0061086F"/>
    <w:rsid w:val="00611C62"/>
    <w:rsid w:val="0061375A"/>
    <w:rsid w:val="006212E1"/>
    <w:rsid w:val="006213E5"/>
    <w:rsid w:val="00621EB7"/>
    <w:rsid w:val="006237A3"/>
    <w:rsid w:val="006248D1"/>
    <w:rsid w:val="00624B16"/>
    <w:rsid w:val="006324EC"/>
    <w:rsid w:val="00632727"/>
    <w:rsid w:val="00632DA9"/>
    <w:rsid w:val="00632E00"/>
    <w:rsid w:val="006355F8"/>
    <w:rsid w:val="00635710"/>
    <w:rsid w:val="006377AD"/>
    <w:rsid w:val="00641ABE"/>
    <w:rsid w:val="006426D8"/>
    <w:rsid w:val="00647412"/>
    <w:rsid w:val="00650554"/>
    <w:rsid w:val="00650D5D"/>
    <w:rsid w:val="00652FA1"/>
    <w:rsid w:val="00654727"/>
    <w:rsid w:val="0066073B"/>
    <w:rsid w:val="006653A5"/>
    <w:rsid w:val="00671B76"/>
    <w:rsid w:val="00672790"/>
    <w:rsid w:val="00673001"/>
    <w:rsid w:val="006735A7"/>
    <w:rsid w:val="00676709"/>
    <w:rsid w:val="00677699"/>
    <w:rsid w:val="006777C1"/>
    <w:rsid w:val="006818C7"/>
    <w:rsid w:val="006876E3"/>
    <w:rsid w:val="00692048"/>
    <w:rsid w:val="00692F29"/>
    <w:rsid w:val="006931DB"/>
    <w:rsid w:val="006A29CE"/>
    <w:rsid w:val="006A3B7E"/>
    <w:rsid w:val="006A3F10"/>
    <w:rsid w:val="006C190F"/>
    <w:rsid w:val="006C5FE3"/>
    <w:rsid w:val="006D11F1"/>
    <w:rsid w:val="006D1C64"/>
    <w:rsid w:val="006D2EA8"/>
    <w:rsid w:val="006D6BA1"/>
    <w:rsid w:val="006D7072"/>
    <w:rsid w:val="006E0DB7"/>
    <w:rsid w:val="006E3048"/>
    <w:rsid w:val="006E637E"/>
    <w:rsid w:val="006E71CD"/>
    <w:rsid w:val="006F4235"/>
    <w:rsid w:val="006F5955"/>
    <w:rsid w:val="006F7050"/>
    <w:rsid w:val="006F7C62"/>
    <w:rsid w:val="007018EE"/>
    <w:rsid w:val="0070647C"/>
    <w:rsid w:val="00706C0A"/>
    <w:rsid w:val="00706E79"/>
    <w:rsid w:val="00707990"/>
    <w:rsid w:val="00710000"/>
    <w:rsid w:val="00711A2C"/>
    <w:rsid w:val="00711DDD"/>
    <w:rsid w:val="007123F8"/>
    <w:rsid w:val="00713AF0"/>
    <w:rsid w:val="00716EAE"/>
    <w:rsid w:val="0072260F"/>
    <w:rsid w:val="0072381E"/>
    <w:rsid w:val="00724B6E"/>
    <w:rsid w:val="00725207"/>
    <w:rsid w:val="007258F3"/>
    <w:rsid w:val="00725DC3"/>
    <w:rsid w:val="00725FDB"/>
    <w:rsid w:val="00730860"/>
    <w:rsid w:val="0073106B"/>
    <w:rsid w:val="00732201"/>
    <w:rsid w:val="00732F00"/>
    <w:rsid w:val="00733760"/>
    <w:rsid w:val="00734E6F"/>
    <w:rsid w:val="00736E68"/>
    <w:rsid w:val="00742884"/>
    <w:rsid w:val="00742E34"/>
    <w:rsid w:val="00750AC7"/>
    <w:rsid w:val="0075515B"/>
    <w:rsid w:val="00757B8D"/>
    <w:rsid w:val="00763871"/>
    <w:rsid w:val="00764B96"/>
    <w:rsid w:val="00766CF5"/>
    <w:rsid w:val="00766FDE"/>
    <w:rsid w:val="007678D8"/>
    <w:rsid w:val="00767AF2"/>
    <w:rsid w:val="007705CD"/>
    <w:rsid w:val="00770732"/>
    <w:rsid w:val="00772B8B"/>
    <w:rsid w:val="007759D7"/>
    <w:rsid w:val="00776860"/>
    <w:rsid w:val="00782351"/>
    <w:rsid w:val="007832C7"/>
    <w:rsid w:val="00784026"/>
    <w:rsid w:val="00787942"/>
    <w:rsid w:val="00792BE4"/>
    <w:rsid w:val="00793686"/>
    <w:rsid w:val="00794063"/>
    <w:rsid w:val="007A1F5A"/>
    <w:rsid w:val="007A4C74"/>
    <w:rsid w:val="007A5B68"/>
    <w:rsid w:val="007B36AC"/>
    <w:rsid w:val="007B505D"/>
    <w:rsid w:val="007B5D82"/>
    <w:rsid w:val="007B6D82"/>
    <w:rsid w:val="007B7937"/>
    <w:rsid w:val="007C0BF0"/>
    <w:rsid w:val="007C17DC"/>
    <w:rsid w:val="007C2D7D"/>
    <w:rsid w:val="007C4855"/>
    <w:rsid w:val="007C6517"/>
    <w:rsid w:val="007C69A9"/>
    <w:rsid w:val="007C6F7A"/>
    <w:rsid w:val="007C6F93"/>
    <w:rsid w:val="007D03A3"/>
    <w:rsid w:val="007D1CDD"/>
    <w:rsid w:val="007D2199"/>
    <w:rsid w:val="007D2CD8"/>
    <w:rsid w:val="007D2F62"/>
    <w:rsid w:val="007D347A"/>
    <w:rsid w:val="007D4D9E"/>
    <w:rsid w:val="007E0262"/>
    <w:rsid w:val="007E0B12"/>
    <w:rsid w:val="007E4954"/>
    <w:rsid w:val="007E58D5"/>
    <w:rsid w:val="007F10CD"/>
    <w:rsid w:val="007F2DD8"/>
    <w:rsid w:val="007F3335"/>
    <w:rsid w:val="007F57C7"/>
    <w:rsid w:val="007F5D45"/>
    <w:rsid w:val="0080198F"/>
    <w:rsid w:val="00803795"/>
    <w:rsid w:val="00804663"/>
    <w:rsid w:val="008063AB"/>
    <w:rsid w:val="00810A3C"/>
    <w:rsid w:val="00812C0D"/>
    <w:rsid w:val="00814DDD"/>
    <w:rsid w:val="00821D8B"/>
    <w:rsid w:val="00822A3A"/>
    <w:rsid w:val="0083017C"/>
    <w:rsid w:val="00830C57"/>
    <w:rsid w:val="00832084"/>
    <w:rsid w:val="008328EA"/>
    <w:rsid w:val="00836245"/>
    <w:rsid w:val="008370B8"/>
    <w:rsid w:val="00844FE3"/>
    <w:rsid w:val="008458AB"/>
    <w:rsid w:val="008458FD"/>
    <w:rsid w:val="00847492"/>
    <w:rsid w:val="0085121A"/>
    <w:rsid w:val="008526F6"/>
    <w:rsid w:val="00855D26"/>
    <w:rsid w:val="00856997"/>
    <w:rsid w:val="00863F31"/>
    <w:rsid w:val="00864973"/>
    <w:rsid w:val="008673DD"/>
    <w:rsid w:val="008728E6"/>
    <w:rsid w:val="00872F1F"/>
    <w:rsid w:val="00873FDC"/>
    <w:rsid w:val="0087525B"/>
    <w:rsid w:val="008774CE"/>
    <w:rsid w:val="00883353"/>
    <w:rsid w:val="008834DD"/>
    <w:rsid w:val="00886A8B"/>
    <w:rsid w:val="0089148D"/>
    <w:rsid w:val="00897AE7"/>
    <w:rsid w:val="008A169F"/>
    <w:rsid w:val="008A3399"/>
    <w:rsid w:val="008A34AE"/>
    <w:rsid w:val="008A4A87"/>
    <w:rsid w:val="008A52EC"/>
    <w:rsid w:val="008A64FD"/>
    <w:rsid w:val="008A6ED8"/>
    <w:rsid w:val="008B47B9"/>
    <w:rsid w:val="008B5808"/>
    <w:rsid w:val="008C1B0E"/>
    <w:rsid w:val="008C4D81"/>
    <w:rsid w:val="008D2ECE"/>
    <w:rsid w:val="008D31E6"/>
    <w:rsid w:val="008D4591"/>
    <w:rsid w:val="008D5296"/>
    <w:rsid w:val="008D5CBD"/>
    <w:rsid w:val="008E3006"/>
    <w:rsid w:val="008E4670"/>
    <w:rsid w:val="008E4F4B"/>
    <w:rsid w:val="008F0247"/>
    <w:rsid w:val="008F0E55"/>
    <w:rsid w:val="008F52DA"/>
    <w:rsid w:val="008F5D30"/>
    <w:rsid w:val="00900F87"/>
    <w:rsid w:val="0090571F"/>
    <w:rsid w:val="00906334"/>
    <w:rsid w:val="009147B2"/>
    <w:rsid w:val="00920104"/>
    <w:rsid w:val="009237C8"/>
    <w:rsid w:val="00926CF0"/>
    <w:rsid w:val="0093395F"/>
    <w:rsid w:val="0093543C"/>
    <w:rsid w:val="00935583"/>
    <w:rsid w:val="009413F1"/>
    <w:rsid w:val="009442EB"/>
    <w:rsid w:val="00953531"/>
    <w:rsid w:val="00953B32"/>
    <w:rsid w:val="00954393"/>
    <w:rsid w:val="00954CBC"/>
    <w:rsid w:val="00955CAF"/>
    <w:rsid w:val="009562A6"/>
    <w:rsid w:val="00956590"/>
    <w:rsid w:val="00960F74"/>
    <w:rsid w:val="00967B5B"/>
    <w:rsid w:val="00967FC4"/>
    <w:rsid w:val="009724E3"/>
    <w:rsid w:val="0097277A"/>
    <w:rsid w:val="00975CB0"/>
    <w:rsid w:val="00980B84"/>
    <w:rsid w:val="00982FF3"/>
    <w:rsid w:val="00983565"/>
    <w:rsid w:val="009859E5"/>
    <w:rsid w:val="00991FE8"/>
    <w:rsid w:val="009942D5"/>
    <w:rsid w:val="009A0D1A"/>
    <w:rsid w:val="009A141C"/>
    <w:rsid w:val="009A1F4F"/>
    <w:rsid w:val="009A267D"/>
    <w:rsid w:val="009A2AE3"/>
    <w:rsid w:val="009A6B1E"/>
    <w:rsid w:val="009B2AF7"/>
    <w:rsid w:val="009B5DF7"/>
    <w:rsid w:val="009C1104"/>
    <w:rsid w:val="009C1E3E"/>
    <w:rsid w:val="009C33CD"/>
    <w:rsid w:val="009C4921"/>
    <w:rsid w:val="009C7B86"/>
    <w:rsid w:val="009C7EA9"/>
    <w:rsid w:val="009D37A4"/>
    <w:rsid w:val="009D4689"/>
    <w:rsid w:val="009D6A2D"/>
    <w:rsid w:val="009D766B"/>
    <w:rsid w:val="009E5B92"/>
    <w:rsid w:val="009E7155"/>
    <w:rsid w:val="009F6D33"/>
    <w:rsid w:val="00A017E3"/>
    <w:rsid w:val="00A02CE8"/>
    <w:rsid w:val="00A06BCD"/>
    <w:rsid w:val="00A15848"/>
    <w:rsid w:val="00A1659B"/>
    <w:rsid w:val="00A20A15"/>
    <w:rsid w:val="00A2432E"/>
    <w:rsid w:val="00A244D7"/>
    <w:rsid w:val="00A24B62"/>
    <w:rsid w:val="00A26087"/>
    <w:rsid w:val="00A264BD"/>
    <w:rsid w:val="00A30416"/>
    <w:rsid w:val="00A30660"/>
    <w:rsid w:val="00A30E15"/>
    <w:rsid w:val="00A34416"/>
    <w:rsid w:val="00A40128"/>
    <w:rsid w:val="00A42909"/>
    <w:rsid w:val="00A42FCE"/>
    <w:rsid w:val="00A4510A"/>
    <w:rsid w:val="00A56E52"/>
    <w:rsid w:val="00A61915"/>
    <w:rsid w:val="00A66F26"/>
    <w:rsid w:val="00A71213"/>
    <w:rsid w:val="00A81003"/>
    <w:rsid w:val="00A818B4"/>
    <w:rsid w:val="00A82325"/>
    <w:rsid w:val="00A86F8F"/>
    <w:rsid w:val="00A933CA"/>
    <w:rsid w:val="00A93421"/>
    <w:rsid w:val="00A97355"/>
    <w:rsid w:val="00AA0AAE"/>
    <w:rsid w:val="00AA48A9"/>
    <w:rsid w:val="00AA498C"/>
    <w:rsid w:val="00AA78D4"/>
    <w:rsid w:val="00AB0260"/>
    <w:rsid w:val="00AB2A8B"/>
    <w:rsid w:val="00AB7F3D"/>
    <w:rsid w:val="00AC6731"/>
    <w:rsid w:val="00AD0519"/>
    <w:rsid w:val="00AD2530"/>
    <w:rsid w:val="00AD588B"/>
    <w:rsid w:val="00AD58AF"/>
    <w:rsid w:val="00AD6ED0"/>
    <w:rsid w:val="00AD732E"/>
    <w:rsid w:val="00AE0FF5"/>
    <w:rsid w:val="00AE296C"/>
    <w:rsid w:val="00AF2F84"/>
    <w:rsid w:val="00AF349F"/>
    <w:rsid w:val="00AF4925"/>
    <w:rsid w:val="00AF58A9"/>
    <w:rsid w:val="00AF69AB"/>
    <w:rsid w:val="00AF6E1D"/>
    <w:rsid w:val="00B008D2"/>
    <w:rsid w:val="00B0213B"/>
    <w:rsid w:val="00B04EE2"/>
    <w:rsid w:val="00B067E5"/>
    <w:rsid w:val="00B075EE"/>
    <w:rsid w:val="00B11261"/>
    <w:rsid w:val="00B1388B"/>
    <w:rsid w:val="00B156BE"/>
    <w:rsid w:val="00B156DC"/>
    <w:rsid w:val="00B15954"/>
    <w:rsid w:val="00B16AFD"/>
    <w:rsid w:val="00B22D46"/>
    <w:rsid w:val="00B22E5D"/>
    <w:rsid w:val="00B2392A"/>
    <w:rsid w:val="00B25BC5"/>
    <w:rsid w:val="00B302F8"/>
    <w:rsid w:val="00B36200"/>
    <w:rsid w:val="00B3633F"/>
    <w:rsid w:val="00B4014F"/>
    <w:rsid w:val="00B41852"/>
    <w:rsid w:val="00B429F1"/>
    <w:rsid w:val="00B43D1F"/>
    <w:rsid w:val="00B46472"/>
    <w:rsid w:val="00B4788C"/>
    <w:rsid w:val="00B51666"/>
    <w:rsid w:val="00B543A3"/>
    <w:rsid w:val="00B55C7F"/>
    <w:rsid w:val="00B55CD4"/>
    <w:rsid w:val="00B5639E"/>
    <w:rsid w:val="00B56E48"/>
    <w:rsid w:val="00B61769"/>
    <w:rsid w:val="00B61AB0"/>
    <w:rsid w:val="00B61CF4"/>
    <w:rsid w:val="00B64839"/>
    <w:rsid w:val="00B736CD"/>
    <w:rsid w:val="00B7371F"/>
    <w:rsid w:val="00B76E57"/>
    <w:rsid w:val="00B8062A"/>
    <w:rsid w:val="00B85F6E"/>
    <w:rsid w:val="00B87081"/>
    <w:rsid w:val="00B94229"/>
    <w:rsid w:val="00B94D29"/>
    <w:rsid w:val="00BA117B"/>
    <w:rsid w:val="00BA1A76"/>
    <w:rsid w:val="00BA40EE"/>
    <w:rsid w:val="00BA5668"/>
    <w:rsid w:val="00BA6E69"/>
    <w:rsid w:val="00BA74FC"/>
    <w:rsid w:val="00BC0161"/>
    <w:rsid w:val="00BC0B3E"/>
    <w:rsid w:val="00BC2BE9"/>
    <w:rsid w:val="00BC2FCD"/>
    <w:rsid w:val="00BC34A4"/>
    <w:rsid w:val="00BC43D6"/>
    <w:rsid w:val="00BC736E"/>
    <w:rsid w:val="00BC7700"/>
    <w:rsid w:val="00BD0D4E"/>
    <w:rsid w:val="00BD321A"/>
    <w:rsid w:val="00BD7024"/>
    <w:rsid w:val="00BE00FE"/>
    <w:rsid w:val="00BE05C4"/>
    <w:rsid w:val="00BE0E49"/>
    <w:rsid w:val="00BE2EB1"/>
    <w:rsid w:val="00BE7ABD"/>
    <w:rsid w:val="00BF015D"/>
    <w:rsid w:val="00BF0DD2"/>
    <w:rsid w:val="00BF15E7"/>
    <w:rsid w:val="00BF2CA1"/>
    <w:rsid w:val="00BF353D"/>
    <w:rsid w:val="00BF3C5E"/>
    <w:rsid w:val="00BF71EF"/>
    <w:rsid w:val="00C02BB0"/>
    <w:rsid w:val="00C03364"/>
    <w:rsid w:val="00C0354D"/>
    <w:rsid w:val="00C04C9C"/>
    <w:rsid w:val="00C06BF0"/>
    <w:rsid w:val="00C07160"/>
    <w:rsid w:val="00C07E8A"/>
    <w:rsid w:val="00C1010C"/>
    <w:rsid w:val="00C104F0"/>
    <w:rsid w:val="00C10AAB"/>
    <w:rsid w:val="00C10C7D"/>
    <w:rsid w:val="00C13479"/>
    <w:rsid w:val="00C1355B"/>
    <w:rsid w:val="00C153A3"/>
    <w:rsid w:val="00C17676"/>
    <w:rsid w:val="00C20510"/>
    <w:rsid w:val="00C21060"/>
    <w:rsid w:val="00C22426"/>
    <w:rsid w:val="00C273F5"/>
    <w:rsid w:val="00C31A82"/>
    <w:rsid w:val="00C3253A"/>
    <w:rsid w:val="00C337CF"/>
    <w:rsid w:val="00C40A06"/>
    <w:rsid w:val="00C42FD0"/>
    <w:rsid w:val="00C52005"/>
    <w:rsid w:val="00C534E2"/>
    <w:rsid w:val="00C54397"/>
    <w:rsid w:val="00C54AAB"/>
    <w:rsid w:val="00C55944"/>
    <w:rsid w:val="00C5624E"/>
    <w:rsid w:val="00C61B53"/>
    <w:rsid w:val="00C65676"/>
    <w:rsid w:val="00C66D19"/>
    <w:rsid w:val="00C74757"/>
    <w:rsid w:val="00C74DB4"/>
    <w:rsid w:val="00C75D7B"/>
    <w:rsid w:val="00C7679D"/>
    <w:rsid w:val="00C770B9"/>
    <w:rsid w:val="00C82014"/>
    <w:rsid w:val="00C83D16"/>
    <w:rsid w:val="00C91CD8"/>
    <w:rsid w:val="00C9253A"/>
    <w:rsid w:val="00C941A3"/>
    <w:rsid w:val="00C94FC4"/>
    <w:rsid w:val="00C964CB"/>
    <w:rsid w:val="00CA0D55"/>
    <w:rsid w:val="00CA0DCE"/>
    <w:rsid w:val="00CA17CE"/>
    <w:rsid w:val="00CA2C6E"/>
    <w:rsid w:val="00CA3135"/>
    <w:rsid w:val="00CA66D9"/>
    <w:rsid w:val="00CA747F"/>
    <w:rsid w:val="00CB074B"/>
    <w:rsid w:val="00CB26B6"/>
    <w:rsid w:val="00CB3E56"/>
    <w:rsid w:val="00CB41B3"/>
    <w:rsid w:val="00CB44D5"/>
    <w:rsid w:val="00CB461D"/>
    <w:rsid w:val="00CC264F"/>
    <w:rsid w:val="00CC38CF"/>
    <w:rsid w:val="00CC6847"/>
    <w:rsid w:val="00CC6DD8"/>
    <w:rsid w:val="00CF0BBF"/>
    <w:rsid w:val="00CF1CB3"/>
    <w:rsid w:val="00D00887"/>
    <w:rsid w:val="00D0354D"/>
    <w:rsid w:val="00D03902"/>
    <w:rsid w:val="00D04BE5"/>
    <w:rsid w:val="00D05CC6"/>
    <w:rsid w:val="00D06285"/>
    <w:rsid w:val="00D071A6"/>
    <w:rsid w:val="00D07C3B"/>
    <w:rsid w:val="00D10D16"/>
    <w:rsid w:val="00D1122F"/>
    <w:rsid w:val="00D1227D"/>
    <w:rsid w:val="00D12DC8"/>
    <w:rsid w:val="00D13DF3"/>
    <w:rsid w:val="00D16F57"/>
    <w:rsid w:val="00D20C25"/>
    <w:rsid w:val="00D20C63"/>
    <w:rsid w:val="00D21C70"/>
    <w:rsid w:val="00D21E13"/>
    <w:rsid w:val="00D25072"/>
    <w:rsid w:val="00D253C3"/>
    <w:rsid w:val="00D27AA2"/>
    <w:rsid w:val="00D32ED5"/>
    <w:rsid w:val="00D33AAF"/>
    <w:rsid w:val="00D33B00"/>
    <w:rsid w:val="00D35307"/>
    <w:rsid w:val="00D41E28"/>
    <w:rsid w:val="00D45E93"/>
    <w:rsid w:val="00D46EFB"/>
    <w:rsid w:val="00D50F2E"/>
    <w:rsid w:val="00D5119E"/>
    <w:rsid w:val="00D51DD6"/>
    <w:rsid w:val="00D52C99"/>
    <w:rsid w:val="00D54789"/>
    <w:rsid w:val="00D56A66"/>
    <w:rsid w:val="00D57AD9"/>
    <w:rsid w:val="00D60466"/>
    <w:rsid w:val="00D62C82"/>
    <w:rsid w:val="00D65312"/>
    <w:rsid w:val="00D6561E"/>
    <w:rsid w:val="00D65D64"/>
    <w:rsid w:val="00D71182"/>
    <w:rsid w:val="00D71F6C"/>
    <w:rsid w:val="00D808F4"/>
    <w:rsid w:val="00D86529"/>
    <w:rsid w:val="00D86C79"/>
    <w:rsid w:val="00D90450"/>
    <w:rsid w:val="00D90B14"/>
    <w:rsid w:val="00D95F4F"/>
    <w:rsid w:val="00DA077E"/>
    <w:rsid w:val="00DA5CED"/>
    <w:rsid w:val="00DB466D"/>
    <w:rsid w:val="00DB59F6"/>
    <w:rsid w:val="00DC1226"/>
    <w:rsid w:val="00DC3B55"/>
    <w:rsid w:val="00DC4F67"/>
    <w:rsid w:val="00DC5CEF"/>
    <w:rsid w:val="00DC6E86"/>
    <w:rsid w:val="00DD0E18"/>
    <w:rsid w:val="00DD4147"/>
    <w:rsid w:val="00DE285C"/>
    <w:rsid w:val="00DE355E"/>
    <w:rsid w:val="00DE55BE"/>
    <w:rsid w:val="00DE6F51"/>
    <w:rsid w:val="00DE7DCA"/>
    <w:rsid w:val="00DF1F38"/>
    <w:rsid w:val="00DF440E"/>
    <w:rsid w:val="00DF6316"/>
    <w:rsid w:val="00E000F5"/>
    <w:rsid w:val="00E03974"/>
    <w:rsid w:val="00E043CF"/>
    <w:rsid w:val="00E04D16"/>
    <w:rsid w:val="00E0695D"/>
    <w:rsid w:val="00E07DEA"/>
    <w:rsid w:val="00E119AA"/>
    <w:rsid w:val="00E12168"/>
    <w:rsid w:val="00E1221A"/>
    <w:rsid w:val="00E136FD"/>
    <w:rsid w:val="00E146F0"/>
    <w:rsid w:val="00E17414"/>
    <w:rsid w:val="00E238BF"/>
    <w:rsid w:val="00E24957"/>
    <w:rsid w:val="00E263B8"/>
    <w:rsid w:val="00E30B29"/>
    <w:rsid w:val="00E30F4E"/>
    <w:rsid w:val="00E311F8"/>
    <w:rsid w:val="00E31D33"/>
    <w:rsid w:val="00E41F04"/>
    <w:rsid w:val="00E4568A"/>
    <w:rsid w:val="00E467B0"/>
    <w:rsid w:val="00E4768E"/>
    <w:rsid w:val="00E51DDA"/>
    <w:rsid w:val="00E532E2"/>
    <w:rsid w:val="00E5368A"/>
    <w:rsid w:val="00E55852"/>
    <w:rsid w:val="00E65BFE"/>
    <w:rsid w:val="00E67C40"/>
    <w:rsid w:val="00E719B5"/>
    <w:rsid w:val="00E759A5"/>
    <w:rsid w:val="00E77D87"/>
    <w:rsid w:val="00E838D0"/>
    <w:rsid w:val="00E8770F"/>
    <w:rsid w:val="00E92560"/>
    <w:rsid w:val="00E934D2"/>
    <w:rsid w:val="00E96628"/>
    <w:rsid w:val="00EA118E"/>
    <w:rsid w:val="00EA20E7"/>
    <w:rsid w:val="00EA2A4B"/>
    <w:rsid w:val="00EA42EA"/>
    <w:rsid w:val="00EA67BB"/>
    <w:rsid w:val="00EB106A"/>
    <w:rsid w:val="00EB123F"/>
    <w:rsid w:val="00EB2E61"/>
    <w:rsid w:val="00EB30E0"/>
    <w:rsid w:val="00EB3457"/>
    <w:rsid w:val="00EB34AA"/>
    <w:rsid w:val="00EB4FDF"/>
    <w:rsid w:val="00EC204E"/>
    <w:rsid w:val="00EC20B0"/>
    <w:rsid w:val="00EC2A38"/>
    <w:rsid w:val="00EC46BD"/>
    <w:rsid w:val="00EC4A93"/>
    <w:rsid w:val="00ED49D1"/>
    <w:rsid w:val="00ED4B10"/>
    <w:rsid w:val="00ED4E6D"/>
    <w:rsid w:val="00ED6A3B"/>
    <w:rsid w:val="00EE2BCE"/>
    <w:rsid w:val="00EE392E"/>
    <w:rsid w:val="00EE4BF7"/>
    <w:rsid w:val="00EE5623"/>
    <w:rsid w:val="00EF0FED"/>
    <w:rsid w:val="00EF21E3"/>
    <w:rsid w:val="00EF2F59"/>
    <w:rsid w:val="00EF4A52"/>
    <w:rsid w:val="00EF5550"/>
    <w:rsid w:val="00F00ECC"/>
    <w:rsid w:val="00F014B5"/>
    <w:rsid w:val="00F0353C"/>
    <w:rsid w:val="00F039E4"/>
    <w:rsid w:val="00F109E1"/>
    <w:rsid w:val="00F10AC4"/>
    <w:rsid w:val="00F15A28"/>
    <w:rsid w:val="00F16104"/>
    <w:rsid w:val="00F161F0"/>
    <w:rsid w:val="00F1647C"/>
    <w:rsid w:val="00F17C35"/>
    <w:rsid w:val="00F21A0C"/>
    <w:rsid w:val="00F23225"/>
    <w:rsid w:val="00F23D40"/>
    <w:rsid w:val="00F251AD"/>
    <w:rsid w:val="00F2696B"/>
    <w:rsid w:val="00F278BF"/>
    <w:rsid w:val="00F32F7B"/>
    <w:rsid w:val="00F34564"/>
    <w:rsid w:val="00F34E68"/>
    <w:rsid w:val="00F351CC"/>
    <w:rsid w:val="00F358C6"/>
    <w:rsid w:val="00F367C5"/>
    <w:rsid w:val="00F36EEC"/>
    <w:rsid w:val="00F36F60"/>
    <w:rsid w:val="00F45E9F"/>
    <w:rsid w:val="00F46535"/>
    <w:rsid w:val="00F50C8B"/>
    <w:rsid w:val="00F51D31"/>
    <w:rsid w:val="00F56FBD"/>
    <w:rsid w:val="00F57CCD"/>
    <w:rsid w:val="00F57F48"/>
    <w:rsid w:val="00F62181"/>
    <w:rsid w:val="00F62C5B"/>
    <w:rsid w:val="00F63EC9"/>
    <w:rsid w:val="00F65930"/>
    <w:rsid w:val="00F67DEF"/>
    <w:rsid w:val="00F74EB8"/>
    <w:rsid w:val="00F75AAB"/>
    <w:rsid w:val="00F75FB2"/>
    <w:rsid w:val="00F77422"/>
    <w:rsid w:val="00F824EE"/>
    <w:rsid w:val="00F8312C"/>
    <w:rsid w:val="00F83DA2"/>
    <w:rsid w:val="00F855FD"/>
    <w:rsid w:val="00F918E8"/>
    <w:rsid w:val="00F91AFA"/>
    <w:rsid w:val="00F966FB"/>
    <w:rsid w:val="00F96E71"/>
    <w:rsid w:val="00F97EE1"/>
    <w:rsid w:val="00FA191B"/>
    <w:rsid w:val="00FA6328"/>
    <w:rsid w:val="00FA6610"/>
    <w:rsid w:val="00FB1519"/>
    <w:rsid w:val="00FB15D5"/>
    <w:rsid w:val="00FB1DC6"/>
    <w:rsid w:val="00FB3950"/>
    <w:rsid w:val="00FB3F65"/>
    <w:rsid w:val="00FC3258"/>
    <w:rsid w:val="00FC3C54"/>
    <w:rsid w:val="00FC3C55"/>
    <w:rsid w:val="00FC3C88"/>
    <w:rsid w:val="00FC41A2"/>
    <w:rsid w:val="00FC5B2D"/>
    <w:rsid w:val="00FD0378"/>
    <w:rsid w:val="00FD24F9"/>
    <w:rsid w:val="00FD2BC0"/>
    <w:rsid w:val="00FD485F"/>
    <w:rsid w:val="00FD5B22"/>
    <w:rsid w:val="00FE199B"/>
    <w:rsid w:val="00FE1B8B"/>
    <w:rsid w:val="00FE27E4"/>
    <w:rsid w:val="00FE28BD"/>
    <w:rsid w:val="00FE3A42"/>
    <w:rsid w:val="00FF043E"/>
    <w:rsid w:val="00FF471C"/>
    <w:rsid w:val="00FF663E"/>
    <w:rsid w:val="00FF6E8C"/>
    <w:rsid w:val="00FF710E"/>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33E1C8"/>
  <w15:chartTrackingRefBased/>
  <w15:docId w15:val="{EB1F14EA-1D8E-4EEC-B227-B4F31E5237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423C"/>
    <w:pPr>
      <w:spacing w:after="0" w:line="240" w:lineRule="auto"/>
    </w:pPr>
    <w:rPr>
      <w:rFonts w:ascii="Calibri" w:hAnsi="Calibri" w:cs="Calibri"/>
      <w:kern w:val="0"/>
    </w:rPr>
  </w:style>
  <w:style w:type="paragraph" w:styleId="Heading1">
    <w:name w:val="heading 1"/>
    <w:basedOn w:val="Normal"/>
    <w:next w:val="Normal"/>
    <w:link w:val="Heading1Char"/>
    <w:uiPriority w:val="9"/>
    <w:qFormat/>
    <w:rsid w:val="0012423C"/>
    <w:pPr>
      <w:keepNext/>
      <w:keepLines/>
      <w:spacing w:before="360" w:after="80" w:line="259" w:lineRule="auto"/>
      <w:outlineLvl w:val="0"/>
    </w:pPr>
    <w:rPr>
      <w:rFonts w:asciiTheme="majorHAnsi" w:eastAsiaTheme="majorEastAsia" w:hAnsiTheme="majorHAnsi" w:cstheme="majorBidi"/>
      <w:color w:val="0F4761" w:themeColor="accent1" w:themeShade="BF"/>
      <w:kern w:val="2"/>
      <w:sz w:val="40"/>
      <w:szCs w:val="40"/>
    </w:rPr>
  </w:style>
  <w:style w:type="paragraph" w:styleId="Heading2">
    <w:name w:val="heading 2"/>
    <w:basedOn w:val="Normal"/>
    <w:next w:val="Normal"/>
    <w:link w:val="Heading2Char"/>
    <w:uiPriority w:val="9"/>
    <w:unhideWhenUsed/>
    <w:qFormat/>
    <w:rsid w:val="0012423C"/>
    <w:pPr>
      <w:keepNext/>
      <w:keepLines/>
      <w:spacing w:before="160" w:after="80" w:line="259" w:lineRule="auto"/>
      <w:outlineLvl w:val="1"/>
    </w:pPr>
    <w:rPr>
      <w:rFonts w:asciiTheme="majorHAnsi" w:eastAsiaTheme="majorEastAsia" w:hAnsiTheme="majorHAnsi" w:cstheme="majorBidi"/>
      <w:color w:val="0F4761" w:themeColor="accent1" w:themeShade="BF"/>
      <w:kern w:val="2"/>
      <w:sz w:val="32"/>
      <w:szCs w:val="32"/>
    </w:rPr>
  </w:style>
  <w:style w:type="paragraph" w:styleId="Heading3">
    <w:name w:val="heading 3"/>
    <w:basedOn w:val="Normal"/>
    <w:next w:val="Normal"/>
    <w:link w:val="Heading3Char"/>
    <w:uiPriority w:val="9"/>
    <w:unhideWhenUsed/>
    <w:qFormat/>
    <w:rsid w:val="0012423C"/>
    <w:pPr>
      <w:keepNext/>
      <w:keepLines/>
      <w:spacing w:before="160" w:after="80" w:line="259" w:lineRule="auto"/>
      <w:outlineLvl w:val="2"/>
    </w:pPr>
    <w:rPr>
      <w:rFonts w:asciiTheme="minorHAnsi" w:eastAsiaTheme="majorEastAsia" w:hAnsiTheme="minorHAnsi" w:cstheme="majorBidi"/>
      <w:color w:val="0F4761" w:themeColor="accent1" w:themeShade="BF"/>
      <w:kern w:val="2"/>
      <w:sz w:val="28"/>
      <w:szCs w:val="28"/>
    </w:rPr>
  </w:style>
  <w:style w:type="paragraph" w:styleId="Heading4">
    <w:name w:val="heading 4"/>
    <w:basedOn w:val="Normal"/>
    <w:next w:val="Normal"/>
    <w:link w:val="Heading4Char"/>
    <w:uiPriority w:val="9"/>
    <w:unhideWhenUsed/>
    <w:qFormat/>
    <w:rsid w:val="0012423C"/>
    <w:pPr>
      <w:keepNext/>
      <w:keepLines/>
      <w:spacing w:before="80" w:after="40" w:line="259" w:lineRule="auto"/>
      <w:outlineLvl w:val="3"/>
    </w:pPr>
    <w:rPr>
      <w:rFonts w:asciiTheme="minorHAnsi" w:eastAsiaTheme="majorEastAsia" w:hAnsiTheme="minorHAnsi" w:cstheme="majorBidi"/>
      <w:i/>
      <w:iCs/>
      <w:color w:val="0F4761" w:themeColor="accent1" w:themeShade="BF"/>
      <w:kern w:val="2"/>
    </w:rPr>
  </w:style>
  <w:style w:type="paragraph" w:styleId="Heading5">
    <w:name w:val="heading 5"/>
    <w:basedOn w:val="Normal"/>
    <w:next w:val="Normal"/>
    <w:link w:val="Heading5Char"/>
    <w:uiPriority w:val="9"/>
    <w:semiHidden/>
    <w:unhideWhenUsed/>
    <w:qFormat/>
    <w:rsid w:val="0012423C"/>
    <w:pPr>
      <w:keepNext/>
      <w:keepLines/>
      <w:spacing w:before="80" w:after="40" w:line="259" w:lineRule="auto"/>
      <w:outlineLvl w:val="4"/>
    </w:pPr>
    <w:rPr>
      <w:rFonts w:asciiTheme="minorHAnsi" w:eastAsiaTheme="majorEastAsia" w:hAnsiTheme="minorHAnsi" w:cstheme="majorBidi"/>
      <w:color w:val="0F4761" w:themeColor="accent1" w:themeShade="BF"/>
      <w:kern w:val="2"/>
    </w:rPr>
  </w:style>
  <w:style w:type="paragraph" w:styleId="Heading6">
    <w:name w:val="heading 6"/>
    <w:basedOn w:val="Normal"/>
    <w:next w:val="Normal"/>
    <w:link w:val="Heading6Char"/>
    <w:uiPriority w:val="9"/>
    <w:semiHidden/>
    <w:unhideWhenUsed/>
    <w:qFormat/>
    <w:rsid w:val="0012423C"/>
    <w:pPr>
      <w:keepNext/>
      <w:keepLines/>
      <w:spacing w:before="40" w:line="259" w:lineRule="auto"/>
      <w:outlineLvl w:val="5"/>
    </w:pPr>
    <w:rPr>
      <w:rFonts w:asciiTheme="minorHAnsi" w:eastAsiaTheme="majorEastAsia" w:hAnsiTheme="minorHAnsi" w:cstheme="majorBidi"/>
      <w:i/>
      <w:iCs/>
      <w:color w:val="595959" w:themeColor="text1" w:themeTint="A6"/>
      <w:kern w:val="2"/>
    </w:rPr>
  </w:style>
  <w:style w:type="paragraph" w:styleId="Heading7">
    <w:name w:val="heading 7"/>
    <w:basedOn w:val="Normal"/>
    <w:next w:val="Normal"/>
    <w:link w:val="Heading7Char"/>
    <w:uiPriority w:val="9"/>
    <w:semiHidden/>
    <w:unhideWhenUsed/>
    <w:qFormat/>
    <w:rsid w:val="0012423C"/>
    <w:pPr>
      <w:keepNext/>
      <w:keepLines/>
      <w:spacing w:before="40" w:line="259" w:lineRule="auto"/>
      <w:outlineLvl w:val="6"/>
    </w:pPr>
    <w:rPr>
      <w:rFonts w:asciiTheme="minorHAnsi" w:eastAsiaTheme="majorEastAsia" w:hAnsiTheme="minorHAnsi" w:cstheme="majorBidi"/>
      <w:color w:val="595959" w:themeColor="text1" w:themeTint="A6"/>
      <w:kern w:val="2"/>
    </w:rPr>
  </w:style>
  <w:style w:type="paragraph" w:styleId="Heading8">
    <w:name w:val="heading 8"/>
    <w:basedOn w:val="Normal"/>
    <w:next w:val="Normal"/>
    <w:link w:val="Heading8Char"/>
    <w:uiPriority w:val="9"/>
    <w:semiHidden/>
    <w:unhideWhenUsed/>
    <w:qFormat/>
    <w:rsid w:val="0012423C"/>
    <w:pPr>
      <w:keepNext/>
      <w:keepLines/>
      <w:spacing w:line="259" w:lineRule="auto"/>
      <w:outlineLvl w:val="7"/>
    </w:pPr>
    <w:rPr>
      <w:rFonts w:asciiTheme="minorHAnsi" w:eastAsiaTheme="majorEastAsia" w:hAnsiTheme="minorHAnsi" w:cstheme="majorBidi"/>
      <w:i/>
      <w:iCs/>
      <w:color w:val="272727" w:themeColor="text1" w:themeTint="D8"/>
      <w:kern w:val="2"/>
    </w:rPr>
  </w:style>
  <w:style w:type="paragraph" w:styleId="Heading9">
    <w:name w:val="heading 9"/>
    <w:basedOn w:val="Normal"/>
    <w:next w:val="Normal"/>
    <w:link w:val="Heading9Char"/>
    <w:uiPriority w:val="9"/>
    <w:semiHidden/>
    <w:unhideWhenUsed/>
    <w:qFormat/>
    <w:rsid w:val="0012423C"/>
    <w:pPr>
      <w:keepNext/>
      <w:keepLines/>
      <w:spacing w:line="259" w:lineRule="auto"/>
      <w:outlineLvl w:val="8"/>
    </w:pPr>
    <w:rPr>
      <w:rFonts w:asciiTheme="minorHAnsi" w:eastAsiaTheme="majorEastAsia" w:hAnsiTheme="minorHAnsi" w:cstheme="majorBidi"/>
      <w:color w:val="272727" w:themeColor="text1" w:themeTint="D8"/>
      <w:kern w:val="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423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2423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2423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12423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2423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2423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2423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2423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2423C"/>
    <w:rPr>
      <w:rFonts w:eastAsiaTheme="majorEastAsia" w:cstheme="majorBidi"/>
      <w:color w:val="272727" w:themeColor="text1" w:themeTint="D8"/>
    </w:rPr>
  </w:style>
  <w:style w:type="paragraph" w:styleId="Title">
    <w:name w:val="Title"/>
    <w:basedOn w:val="Normal"/>
    <w:next w:val="Normal"/>
    <w:link w:val="TitleChar"/>
    <w:uiPriority w:val="10"/>
    <w:qFormat/>
    <w:rsid w:val="0012423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423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2423C"/>
    <w:pPr>
      <w:numPr>
        <w:ilvl w:val="1"/>
      </w:numPr>
      <w:spacing w:after="160" w:line="259" w:lineRule="auto"/>
    </w:pPr>
    <w:rPr>
      <w:rFonts w:asciiTheme="minorHAnsi" w:eastAsiaTheme="majorEastAsia" w:hAnsiTheme="minorHAnsi" w:cstheme="majorBidi"/>
      <w:color w:val="595959" w:themeColor="text1" w:themeTint="A6"/>
      <w:spacing w:val="15"/>
      <w:kern w:val="2"/>
      <w:sz w:val="28"/>
      <w:szCs w:val="28"/>
    </w:rPr>
  </w:style>
  <w:style w:type="character" w:customStyle="1" w:styleId="SubtitleChar">
    <w:name w:val="Subtitle Char"/>
    <w:basedOn w:val="DefaultParagraphFont"/>
    <w:link w:val="Subtitle"/>
    <w:uiPriority w:val="11"/>
    <w:rsid w:val="0012423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2423C"/>
    <w:pPr>
      <w:spacing w:before="160" w:after="160" w:line="259" w:lineRule="auto"/>
      <w:jc w:val="center"/>
    </w:pPr>
    <w:rPr>
      <w:rFonts w:asciiTheme="minorHAnsi" w:hAnsiTheme="minorHAnsi" w:cstheme="minorBidi"/>
      <w:i/>
      <w:iCs/>
      <w:color w:val="404040" w:themeColor="text1" w:themeTint="BF"/>
      <w:kern w:val="2"/>
    </w:rPr>
  </w:style>
  <w:style w:type="character" w:customStyle="1" w:styleId="QuoteChar">
    <w:name w:val="Quote Char"/>
    <w:basedOn w:val="DefaultParagraphFont"/>
    <w:link w:val="Quote"/>
    <w:uiPriority w:val="29"/>
    <w:rsid w:val="0012423C"/>
    <w:rPr>
      <w:i/>
      <w:iCs/>
      <w:color w:val="404040" w:themeColor="text1" w:themeTint="BF"/>
    </w:rPr>
  </w:style>
  <w:style w:type="paragraph" w:styleId="ListParagraph">
    <w:name w:val="List Paragraph"/>
    <w:basedOn w:val="Normal"/>
    <w:uiPriority w:val="34"/>
    <w:qFormat/>
    <w:rsid w:val="0012423C"/>
    <w:pPr>
      <w:spacing w:after="160" w:line="259" w:lineRule="auto"/>
      <w:ind w:left="720"/>
      <w:contextualSpacing/>
    </w:pPr>
    <w:rPr>
      <w:rFonts w:asciiTheme="minorHAnsi" w:hAnsiTheme="minorHAnsi" w:cstheme="minorBidi"/>
      <w:kern w:val="2"/>
    </w:rPr>
  </w:style>
  <w:style w:type="character" w:styleId="IntenseEmphasis">
    <w:name w:val="Intense Emphasis"/>
    <w:basedOn w:val="DefaultParagraphFont"/>
    <w:uiPriority w:val="21"/>
    <w:qFormat/>
    <w:rsid w:val="0012423C"/>
    <w:rPr>
      <w:i/>
      <w:iCs/>
      <w:color w:val="0F4761" w:themeColor="accent1" w:themeShade="BF"/>
    </w:rPr>
  </w:style>
  <w:style w:type="paragraph" w:styleId="IntenseQuote">
    <w:name w:val="Intense Quote"/>
    <w:basedOn w:val="Normal"/>
    <w:next w:val="Normal"/>
    <w:link w:val="IntenseQuoteChar"/>
    <w:uiPriority w:val="30"/>
    <w:qFormat/>
    <w:rsid w:val="0012423C"/>
    <w:pPr>
      <w:pBdr>
        <w:top w:val="single" w:sz="4" w:space="10" w:color="0F4761" w:themeColor="accent1" w:themeShade="BF"/>
        <w:bottom w:val="single" w:sz="4" w:space="10" w:color="0F4761" w:themeColor="accent1" w:themeShade="BF"/>
      </w:pBdr>
      <w:spacing w:before="360" w:after="360" w:line="259" w:lineRule="auto"/>
      <w:ind w:left="864" w:right="864"/>
      <w:jc w:val="center"/>
    </w:pPr>
    <w:rPr>
      <w:rFonts w:asciiTheme="minorHAnsi" w:hAnsiTheme="minorHAnsi" w:cstheme="minorBidi"/>
      <w:i/>
      <w:iCs/>
      <w:color w:val="0F4761" w:themeColor="accent1" w:themeShade="BF"/>
      <w:kern w:val="2"/>
    </w:rPr>
  </w:style>
  <w:style w:type="character" w:customStyle="1" w:styleId="IntenseQuoteChar">
    <w:name w:val="Intense Quote Char"/>
    <w:basedOn w:val="DefaultParagraphFont"/>
    <w:link w:val="IntenseQuote"/>
    <w:uiPriority w:val="30"/>
    <w:rsid w:val="0012423C"/>
    <w:rPr>
      <w:i/>
      <w:iCs/>
      <w:color w:val="0F4761" w:themeColor="accent1" w:themeShade="BF"/>
    </w:rPr>
  </w:style>
  <w:style w:type="character" w:styleId="IntenseReference">
    <w:name w:val="Intense Reference"/>
    <w:basedOn w:val="DefaultParagraphFont"/>
    <w:uiPriority w:val="32"/>
    <w:qFormat/>
    <w:rsid w:val="0012423C"/>
    <w:rPr>
      <w:b/>
      <w:bCs/>
      <w:smallCaps/>
      <w:color w:val="0F4761" w:themeColor="accent1" w:themeShade="BF"/>
      <w:spacing w:val="5"/>
    </w:rPr>
  </w:style>
  <w:style w:type="table" w:styleId="TableGrid">
    <w:name w:val="Table Grid"/>
    <w:basedOn w:val="TableNormal"/>
    <w:uiPriority w:val="39"/>
    <w:rsid w:val="007D34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D03902"/>
    <w:rPr>
      <w:i/>
      <w:iCs/>
    </w:rPr>
  </w:style>
  <w:style w:type="paragraph" w:styleId="NormalWeb">
    <w:name w:val="Normal (Web)"/>
    <w:basedOn w:val="Normal"/>
    <w:uiPriority w:val="99"/>
    <w:semiHidden/>
    <w:unhideWhenUsed/>
    <w:rsid w:val="00B7371F"/>
    <w:pPr>
      <w:spacing w:before="100" w:beforeAutospacing="1" w:after="100" w:afterAutospacing="1"/>
    </w:pPr>
    <w:rPr>
      <w:rFonts w:ascii="Times New Roman" w:eastAsia="Times New Roman" w:hAnsi="Times New Roman" w:cs="Times New Roman"/>
      <w:sz w:val="24"/>
      <w:szCs w:val="24"/>
      <w:lang w:eastAsia="da-DK"/>
      <w14:ligatures w14:val="none"/>
    </w:rPr>
  </w:style>
  <w:style w:type="paragraph" w:styleId="z-TopofForm">
    <w:name w:val="HTML Top of Form"/>
    <w:basedOn w:val="Normal"/>
    <w:next w:val="Normal"/>
    <w:link w:val="z-TopofFormChar"/>
    <w:hidden/>
    <w:uiPriority w:val="99"/>
    <w:semiHidden/>
    <w:unhideWhenUsed/>
    <w:rsid w:val="00B7371F"/>
    <w:pPr>
      <w:pBdr>
        <w:bottom w:val="single" w:sz="6" w:space="1" w:color="auto"/>
      </w:pBdr>
      <w:jc w:val="center"/>
    </w:pPr>
    <w:rPr>
      <w:rFonts w:ascii="Arial" w:eastAsia="Times New Roman" w:hAnsi="Arial" w:cs="Arial"/>
      <w:vanish/>
      <w:sz w:val="16"/>
      <w:szCs w:val="16"/>
      <w:lang w:eastAsia="da-DK"/>
      <w14:ligatures w14:val="none"/>
    </w:rPr>
  </w:style>
  <w:style w:type="character" w:customStyle="1" w:styleId="z-TopofFormChar">
    <w:name w:val="z-Top of Form Char"/>
    <w:basedOn w:val="DefaultParagraphFont"/>
    <w:link w:val="z-TopofForm"/>
    <w:uiPriority w:val="99"/>
    <w:semiHidden/>
    <w:rsid w:val="00B7371F"/>
    <w:rPr>
      <w:rFonts w:ascii="Arial" w:eastAsia="Times New Roman" w:hAnsi="Arial" w:cs="Arial"/>
      <w:vanish/>
      <w:kern w:val="0"/>
      <w:sz w:val="16"/>
      <w:szCs w:val="16"/>
      <w:lang w:eastAsia="da-DK"/>
      <w14:ligatures w14:val="none"/>
    </w:rPr>
  </w:style>
  <w:style w:type="character" w:styleId="Strong">
    <w:name w:val="Strong"/>
    <w:basedOn w:val="DefaultParagraphFont"/>
    <w:uiPriority w:val="22"/>
    <w:qFormat/>
    <w:rsid w:val="007C4855"/>
    <w:rPr>
      <w:b/>
      <w:bCs/>
    </w:rPr>
  </w:style>
  <w:style w:type="character" w:customStyle="1" w:styleId="dont-break-out">
    <w:name w:val="dont-break-out"/>
    <w:basedOn w:val="DefaultParagraphFont"/>
    <w:rsid w:val="0097277A"/>
  </w:style>
  <w:style w:type="character" w:styleId="Hyperlink">
    <w:name w:val="Hyperlink"/>
    <w:basedOn w:val="DefaultParagraphFont"/>
    <w:uiPriority w:val="99"/>
    <w:unhideWhenUsed/>
    <w:rsid w:val="00A15848"/>
    <w:rPr>
      <w:color w:val="467886" w:themeColor="hyperlink"/>
      <w:u w:val="single"/>
    </w:rPr>
  </w:style>
  <w:style w:type="character" w:styleId="UnresolvedMention">
    <w:name w:val="Unresolved Mention"/>
    <w:basedOn w:val="DefaultParagraphFont"/>
    <w:uiPriority w:val="99"/>
    <w:semiHidden/>
    <w:unhideWhenUsed/>
    <w:rsid w:val="00A15848"/>
    <w:rPr>
      <w:color w:val="605E5C"/>
      <w:shd w:val="clear" w:color="auto" w:fill="E1DFDD"/>
    </w:rPr>
  </w:style>
  <w:style w:type="character" w:styleId="CommentReference">
    <w:name w:val="annotation reference"/>
    <w:basedOn w:val="DefaultParagraphFont"/>
    <w:uiPriority w:val="99"/>
    <w:semiHidden/>
    <w:unhideWhenUsed/>
    <w:rsid w:val="00F109E1"/>
    <w:rPr>
      <w:sz w:val="16"/>
      <w:szCs w:val="16"/>
    </w:rPr>
  </w:style>
  <w:style w:type="paragraph" w:styleId="CommentText">
    <w:name w:val="annotation text"/>
    <w:basedOn w:val="Normal"/>
    <w:link w:val="CommentTextChar"/>
    <w:uiPriority w:val="99"/>
    <w:unhideWhenUsed/>
    <w:rsid w:val="00F109E1"/>
    <w:rPr>
      <w:sz w:val="20"/>
      <w:szCs w:val="20"/>
    </w:rPr>
  </w:style>
  <w:style w:type="character" w:customStyle="1" w:styleId="CommentTextChar">
    <w:name w:val="Comment Text Char"/>
    <w:basedOn w:val="DefaultParagraphFont"/>
    <w:link w:val="CommentText"/>
    <w:uiPriority w:val="99"/>
    <w:rsid w:val="00F109E1"/>
    <w:rPr>
      <w:rFonts w:ascii="Calibri" w:hAnsi="Calibri" w:cs="Calibri"/>
      <w:kern w:val="0"/>
      <w:sz w:val="20"/>
      <w:szCs w:val="20"/>
    </w:rPr>
  </w:style>
  <w:style w:type="paragraph" w:styleId="CommentSubject">
    <w:name w:val="annotation subject"/>
    <w:basedOn w:val="CommentText"/>
    <w:next w:val="CommentText"/>
    <w:link w:val="CommentSubjectChar"/>
    <w:uiPriority w:val="99"/>
    <w:semiHidden/>
    <w:unhideWhenUsed/>
    <w:rsid w:val="00F109E1"/>
    <w:rPr>
      <w:b/>
      <w:bCs/>
    </w:rPr>
  </w:style>
  <w:style w:type="character" w:customStyle="1" w:styleId="CommentSubjectChar">
    <w:name w:val="Comment Subject Char"/>
    <w:basedOn w:val="CommentTextChar"/>
    <w:link w:val="CommentSubject"/>
    <w:uiPriority w:val="99"/>
    <w:semiHidden/>
    <w:rsid w:val="00F109E1"/>
    <w:rPr>
      <w:rFonts w:ascii="Calibri" w:hAnsi="Calibri" w:cs="Calibri"/>
      <w:b/>
      <w:bCs/>
      <w:kern w:val="0"/>
      <w:sz w:val="20"/>
      <w:szCs w:val="20"/>
    </w:rPr>
  </w:style>
  <w:style w:type="paragraph" w:styleId="Revision">
    <w:name w:val="Revision"/>
    <w:hidden/>
    <w:uiPriority w:val="99"/>
    <w:semiHidden/>
    <w:rsid w:val="00C07E8A"/>
    <w:pPr>
      <w:spacing w:after="0" w:line="240" w:lineRule="auto"/>
    </w:pPr>
    <w:rPr>
      <w:rFonts w:ascii="Calibri" w:hAnsi="Calibri" w:cs="Calibri"/>
      <w:kern w:val="0"/>
    </w:rPr>
  </w:style>
  <w:style w:type="character" w:customStyle="1" w:styleId="cf01">
    <w:name w:val="cf01"/>
    <w:basedOn w:val="DefaultParagraphFont"/>
    <w:rsid w:val="00A26087"/>
    <w:rPr>
      <w:rFonts w:ascii="Segoe UI" w:hAnsi="Segoe UI" w:cs="Segoe UI" w:hint="default"/>
      <w:sz w:val="18"/>
      <w:szCs w:val="18"/>
    </w:rPr>
  </w:style>
  <w:style w:type="paragraph" w:styleId="NoSpacing">
    <w:name w:val="No Spacing"/>
    <w:uiPriority w:val="1"/>
    <w:qFormat/>
    <w:rsid w:val="00B15954"/>
    <w:pPr>
      <w:spacing w:after="0" w:line="240" w:lineRule="auto"/>
    </w:pPr>
    <w:rPr>
      <w:rFonts w:ascii="Calibri" w:hAnsi="Calibri" w:cs="Calibri"/>
      <w:kern w:val="0"/>
    </w:rPr>
  </w:style>
  <w:style w:type="character" w:styleId="FollowedHyperlink">
    <w:name w:val="FollowedHyperlink"/>
    <w:basedOn w:val="DefaultParagraphFont"/>
    <w:uiPriority w:val="99"/>
    <w:semiHidden/>
    <w:unhideWhenUsed/>
    <w:rsid w:val="00174198"/>
    <w:rPr>
      <w:color w:val="96607D" w:themeColor="followedHyperlink"/>
      <w:u w:val="single"/>
    </w:rPr>
  </w:style>
  <w:style w:type="paragraph" w:styleId="Bibliography">
    <w:name w:val="Bibliography"/>
    <w:basedOn w:val="Normal"/>
    <w:next w:val="Normal"/>
    <w:uiPriority w:val="37"/>
    <w:unhideWhenUsed/>
    <w:rsid w:val="0030076E"/>
  </w:style>
  <w:style w:type="character" w:styleId="LineNumber">
    <w:name w:val="line number"/>
    <w:basedOn w:val="DefaultParagraphFont"/>
    <w:uiPriority w:val="99"/>
    <w:semiHidden/>
    <w:unhideWhenUsed/>
    <w:rsid w:val="002E2390"/>
  </w:style>
  <w:style w:type="table" w:styleId="TableGridLight">
    <w:name w:val="Grid Table Light"/>
    <w:basedOn w:val="TableNormal"/>
    <w:uiPriority w:val="40"/>
    <w:rsid w:val="0001250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8046714">
      <w:bodyDiv w:val="1"/>
      <w:marLeft w:val="0"/>
      <w:marRight w:val="0"/>
      <w:marTop w:val="0"/>
      <w:marBottom w:val="0"/>
      <w:divBdr>
        <w:top w:val="none" w:sz="0" w:space="0" w:color="auto"/>
        <w:left w:val="none" w:sz="0" w:space="0" w:color="auto"/>
        <w:bottom w:val="none" w:sz="0" w:space="0" w:color="auto"/>
        <w:right w:val="none" w:sz="0" w:space="0" w:color="auto"/>
      </w:divBdr>
    </w:div>
    <w:div w:id="91292348">
      <w:bodyDiv w:val="1"/>
      <w:marLeft w:val="0"/>
      <w:marRight w:val="0"/>
      <w:marTop w:val="0"/>
      <w:marBottom w:val="0"/>
      <w:divBdr>
        <w:top w:val="none" w:sz="0" w:space="0" w:color="auto"/>
        <w:left w:val="none" w:sz="0" w:space="0" w:color="auto"/>
        <w:bottom w:val="none" w:sz="0" w:space="0" w:color="auto"/>
        <w:right w:val="none" w:sz="0" w:space="0" w:color="auto"/>
      </w:divBdr>
      <w:divsChild>
        <w:div w:id="2111003042">
          <w:marLeft w:val="0"/>
          <w:marRight w:val="0"/>
          <w:marTop w:val="0"/>
          <w:marBottom w:val="0"/>
          <w:divBdr>
            <w:top w:val="single" w:sz="2" w:space="0" w:color="E3E3E3"/>
            <w:left w:val="single" w:sz="2" w:space="0" w:color="E3E3E3"/>
            <w:bottom w:val="single" w:sz="2" w:space="0" w:color="E3E3E3"/>
            <w:right w:val="single" w:sz="2" w:space="0" w:color="E3E3E3"/>
          </w:divBdr>
          <w:divsChild>
            <w:div w:id="715861449">
              <w:marLeft w:val="0"/>
              <w:marRight w:val="0"/>
              <w:marTop w:val="0"/>
              <w:marBottom w:val="0"/>
              <w:divBdr>
                <w:top w:val="single" w:sz="2" w:space="0" w:color="E3E3E3"/>
                <w:left w:val="single" w:sz="2" w:space="0" w:color="E3E3E3"/>
                <w:bottom w:val="single" w:sz="2" w:space="0" w:color="E3E3E3"/>
                <w:right w:val="single" w:sz="2" w:space="0" w:color="E3E3E3"/>
              </w:divBdr>
              <w:divsChild>
                <w:div w:id="1939412754">
                  <w:marLeft w:val="0"/>
                  <w:marRight w:val="0"/>
                  <w:marTop w:val="0"/>
                  <w:marBottom w:val="0"/>
                  <w:divBdr>
                    <w:top w:val="single" w:sz="2" w:space="0" w:color="E3E3E3"/>
                    <w:left w:val="single" w:sz="2" w:space="0" w:color="E3E3E3"/>
                    <w:bottom w:val="single" w:sz="2" w:space="0" w:color="E3E3E3"/>
                    <w:right w:val="single" w:sz="2" w:space="0" w:color="E3E3E3"/>
                  </w:divBdr>
                  <w:divsChild>
                    <w:div w:id="410203776">
                      <w:marLeft w:val="0"/>
                      <w:marRight w:val="0"/>
                      <w:marTop w:val="0"/>
                      <w:marBottom w:val="0"/>
                      <w:divBdr>
                        <w:top w:val="single" w:sz="2" w:space="0" w:color="E3E3E3"/>
                        <w:left w:val="single" w:sz="2" w:space="0" w:color="E3E3E3"/>
                        <w:bottom w:val="single" w:sz="2" w:space="0" w:color="E3E3E3"/>
                        <w:right w:val="single" w:sz="2" w:space="0" w:color="E3E3E3"/>
                      </w:divBdr>
                      <w:divsChild>
                        <w:div w:id="765228795">
                          <w:marLeft w:val="0"/>
                          <w:marRight w:val="0"/>
                          <w:marTop w:val="0"/>
                          <w:marBottom w:val="0"/>
                          <w:divBdr>
                            <w:top w:val="single" w:sz="2" w:space="0" w:color="E3E3E3"/>
                            <w:left w:val="single" w:sz="2" w:space="0" w:color="E3E3E3"/>
                            <w:bottom w:val="single" w:sz="2" w:space="0" w:color="E3E3E3"/>
                            <w:right w:val="single" w:sz="2" w:space="0" w:color="E3E3E3"/>
                          </w:divBdr>
                          <w:divsChild>
                            <w:div w:id="1635678414">
                              <w:marLeft w:val="0"/>
                              <w:marRight w:val="0"/>
                              <w:marTop w:val="0"/>
                              <w:marBottom w:val="0"/>
                              <w:divBdr>
                                <w:top w:val="single" w:sz="2" w:space="0" w:color="E3E3E3"/>
                                <w:left w:val="single" w:sz="2" w:space="0" w:color="E3E3E3"/>
                                <w:bottom w:val="single" w:sz="2" w:space="0" w:color="E3E3E3"/>
                                <w:right w:val="single" w:sz="2" w:space="0" w:color="E3E3E3"/>
                              </w:divBdr>
                              <w:divsChild>
                                <w:div w:id="797602496">
                                  <w:marLeft w:val="0"/>
                                  <w:marRight w:val="0"/>
                                  <w:marTop w:val="100"/>
                                  <w:marBottom w:val="100"/>
                                  <w:divBdr>
                                    <w:top w:val="single" w:sz="2" w:space="0" w:color="E3E3E3"/>
                                    <w:left w:val="single" w:sz="2" w:space="0" w:color="E3E3E3"/>
                                    <w:bottom w:val="single" w:sz="2" w:space="0" w:color="E3E3E3"/>
                                    <w:right w:val="single" w:sz="2" w:space="0" w:color="E3E3E3"/>
                                  </w:divBdr>
                                  <w:divsChild>
                                    <w:div w:id="1991857676">
                                      <w:marLeft w:val="0"/>
                                      <w:marRight w:val="0"/>
                                      <w:marTop w:val="0"/>
                                      <w:marBottom w:val="0"/>
                                      <w:divBdr>
                                        <w:top w:val="single" w:sz="2" w:space="0" w:color="E3E3E3"/>
                                        <w:left w:val="single" w:sz="2" w:space="0" w:color="E3E3E3"/>
                                        <w:bottom w:val="single" w:sz="2" w:space="0" w:color="E3E3E3"/>
                                        <w:right w:val="single" w:sz="2" w:space="0" w:color="E3E3E3"/>
                                      </w:divBdr>
                                      <w:divsChild>
                                        <w:div w:id="1483690039">
                                          <w:marLeft w:val="0"/>
                                          <w:marRight w:val="0"/>
                                          <w:marTop w:val="0"/>
                                          <w:marBottom w:val="0"/>
                                          <w:divBdr>
                                            <w:top w:val="single" w:sz="2" w:space="0" w:color="E3E3E3"/>
                                            <w:left w:val="single" w:sz="2" w:space="0" w:color="E3E3E3"/>
                                            <w:bottom w:val="single" w:sz="2" w:space="0" w:color="E3E3E3"/>
                                            <w:right w:val="single" w:sz="2" w:space="0" w:color="E3E3E3"/>
                                          </w:divBdr>
                                          <w:divsChild>
                                            <w:div w:id="345641711">
                                              <w:marLeft w:val="0"/>
                                              <w:marRight w:val="0"/>
                                              <w:marTop w:val="0"/>
                                              <w:marBottom w:val="0"/>
                                              <w:divBdr>
                                                <w:top w:val="single" w:sz="2" w:space="0" w:color="E3E3E3"/>
                                                <w:left w:val="single" w:sz="2" w:space="0" w:color="E3E3E3"/>
                                                <w:bottom w:val="single" w:sz="2" w:space="0" w:color="E3E3E3"/>
                                                <w:right w:val="single" w:sz="2" w:space="0" w:color="E3E3E3"/>
                                              </w:divBdr>
                                              <w:divsChild>
                                                <w:div w:id="1409576491">
                                                  <w:marLeft w:val="0"/>
                                                  <w:marRight w:val="0"/>
                                                  <w:marTop w:val="0"/>
                                                  <w:marBottom w:val="0"/>
                                                  <w:divBdr>
                                                    <w:top w:val="single" w:sz="2" w:space="0" w:color="E3E3E3"/>
                                                    <w:left w:val="single" w:sz="2" w:space="0" w:color="E3E3E3"/>
                                                    <w:bottom w:val="single" w:sz="2" w:space="0" w:color="E3E3E3"/>
                                                    <w:right w:val="single" w:sz="2" w:space="0" w:color="E3E3E3"/>
                                                  </w:divBdr>
                                                  <w:divsChild>
                                                    <w:div w:id="1003514432">
                                                      <w:marLeft w:val="0"/>
                                                      <w:marRight w:val="0"/>
                                                      <w:marTop w:val="0"/>
                                                      <w:marBottom w:val="0"/>
                                                      <w:divBdr>
                                                        <w:top w:val="single" w:sz="2" w:space="0" w:color="E3E3E3"/>
                                                        <w:left w:val="single" w:sz="2" w:space="0" w:color="E3E3E3"/>
                                                        <w:bottom w:val="single" w:sz="2" w:space="0" w:color="E3E3E3"/>
                                                        <w:right w:val="single" w:sz="2" w:space="0" w:color="E3E3E3"/>
                                                      </w:divBdr>
                                                      <w:divsChild>
                                                        <w:div w:id="135673683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067751099">
          <w:marLeft w:val="0"/>
          <w:marRight w:val="0"/>
          <w:marTop w:val="0"/>
          <w:marBottom w:val="0"/>
          <w:divBdr>
            <w:top w:val="none" w:sz="0" w:space="0" w:color="auto"/>
            <w:left w:val="none" w:sz="0" w:space="0" w:color="auto"/>
            <w:bottom w:val="none" w:sz="0" w:space="0" w:color="auto"/>
            <w:right w:val="none" w:sz="0" w:space="0" w:color="auto"/>
          </w:divBdr>
        </w:div>
      </w:divsChild>
    </w:div>
    <w:div w:id="113522664">
      <w:bodyDiv w:val="1"/>
      <w:marLeft w:val="0"/>
      <w:marRight w:val="0"/>
      <w:marTop w:val="0"/>
      <w:marBottom w:val="0"/>
      <w:divBdr>
        <w:top w:val="none" w:sz="0" w:space="0" w:color="auto"/>
        <w:left w:val="none" w:sz="0" w:space="0" w:color="auto"/>
        <w:bottom w:val="none" w:sz="0" w:space="0" w:color="auto"/>
        <w:right w:val="none" w:sz="0" w:space="0" w:color="auto"/>
      </w:divBdr>
    </w:div>
    <w:div w:id="227419291">
      <w:bodyDiv w:val="1"/>
      <w:marLeft w:val="0"/>
      <w:marRight w:val="0"/>
      <w:marTop w:val="0"/>
      <w:marBottom w:val="0"/>
      <w:divBdr>
        <w:top w:val="none" w:sz="0" w:space="0" w:color="auto"/>
        <w:left w:val="none" w:sz="0" w:space="0" w:color="auto"/>
        <w:bottom w:val="none" w:sz="0" w:space="0" w:color="auto"/>
        <w:right w:val="none" w:sz="0" w:space="0" w:color="auto"/>
      </w:divBdr>
      <w:divsChild>
        <w:div w:id="1745108650">
          <w:marLeft w:val="0"/>
          <w:marRight w:val="0"/>
          <w:marTop w:val="0"/>
          <w:marBottom w:val="0"/>
          <w:divBdr>
            <w:top w:val="single" w:sz="2" w:space="0" w:color="E3E3E3"/>
            <w:left w:val="single" w:sz="2" w:space="0" w:color="E3E3E3"/>
            <w:bottom w:val="single" w:sz="2" w:space="0" w:color="E3E3E3"/>
            <w:right w:val="single" w:sz="2" w:space="0" w:color="E3E3E3"/>
          </w:divBdr>
          <w:divsChild>
            <w:div w:id="1425422299">
              <w:marLeft w:val="0"/>
              <w:marRight w:val="0"/>
              <w:marTop w:val="0"/>
              <w:marBottom w:val="0"/>
              <w:divBdr>
                <w:top w:val="single" w:sz="2" w:space="0" w:color="E3E3E3"/>
                <w:left w:val="single" w:sz="2" w:space="0" w:color="E3E3E3"/>
                <w:bottom w:val="single" w:sz="2" w:space="0" w:color="E3E3E3"/>
                <w:right w:val="single" w:sz="2" w:space="0" w:color="E3E3E3"/>
              </w:divBdr>
              <w:divsChild>
                <w:div w:id="516626562">
                  <w:marLeft w:val="0"/>
                  <w:marRight w:val="0"/>
                  <w:marTop w:val="0"/>
                  <w:marBottom w:val="0"/>
                  <w:divBdr>
                    <w:top w:val="single" w:sz="2" w:space="0" w:color="E3E3E3"/>
                    <w:left w:val="single" w:sz="2" w:space="0" w:color="E3E3E3"/>
                    <w:bottom w:val="single" w:sz="2" w:space="0" w:color="E3E3E3"/>
                    <w:right w:val="single" w:sz="2" w:space="0" w:color="E3E3E3"/>
                  </w:divBdr>
                  <w:divsChild>
                    <w:div w:id="2097165390">
                      <w:marLeft w:val="0"/>
                      <w:marRight w:val="0"/>
                      <w:marTop w:val="0"/>
                      <w:marBottom w:val="0"/>
                      <w:divBdr>
                        <w:top w:val="single" w:sz="2" w:space="0" w:color="E3E3E3"/>
                        <w:left w:val="single" w:sz="2" w:space="0" w:color="E3E3E3"/>
                        <w:bottom w:val="single" w:sz="2" w:space="0" w:color="E3E3E3"/>
                        <w:right w:val="single" w:sz="2" w:space="0" w:color="E3E3E3"/>
                      </w:divBdr>
                      <w:divsChild>
                        <w:div w:id="726537020">
                          <w:marLeft w:val="0"/>
                          <w:marRight w:val="0"/>
                          <w:marTop w:val="0"/>
                          <w:marBottom w:val="0"/>
                          <w:divBdr>
                            <w:top w:val="single" w:sz="2" w:space="0" w:color="E3E3E3"/>
                            <w:left w:val="single" w:sz="2" w:space="0" w:color="E3E3E3"/>
                            <w:bottom w:val="single" w:sz="2" w:space="0" w:color="E3E3E3"/>
                            <w:right w:val="single" w:sz="2" w:space="0" w:color="E3E3E3"/>
                          </w:divBdr>
                          <w:divsChild>
                            <w:div w:id="672685427">
                              <w:marLeft w:val="0"/>
                              <w:marRight w:val="0"/>
                              <w:marTop w:val="0"/>
                              <w:marBottom w:val="0"/>
                              <w:divBdr>
                                <w:top w:val="single" w:sz="2" w:space="0" w:color="E3E3E3"/>
                                <w:left w:val="single" w:sz="2" w:space="0" w:color="E3E3E3"/>
                                <w:bottom w:val="single" w:sz="2" w:space="0" w:color="E3E3E3"/>
                                <w:right w:val="single" w:sz="2" w:space="0" w:color="E3E3E3"/>
                              </w:divBdr>
                              <w:divsChild>
                                <w:div w:id="946350474">
                                  <w:marLeft w:val="0"/>
                                  <w:marRight w:val="0"/>
                                  <w:marTop w:val="100"/>
                                  <w:marBottom w:val="100"/>
                                  <w:divBdr>
                                    <w:top w:val="single" w:sz="2" w:space="0" w:color="E3E3E3"/>
                                    <w:left w:val="single" w:sz="2" w:space="0" w:color="E3E3E3"/>
                                    <w:bottom w:val="single" w:sz="2" w:space="0" w:color="E3E3E3"/>
                                    <w:right w:val="single" w:sz="2" w:space="0" w:color="E3E3E3"/>
                                  </w:divBdr>
                                  <w:divsChild>
                                    <w:div w:id="249775590">
                                      <w:marLeft w:val="0"/>
                                      <w:marRight w:val="0"/>
                                      <w:marTop w:val="0"/>
                                      <w:marBottom w:val="0"/>
                                      <w:divBdr>
                                        <w:top w:val="single" w:sz="2" w:space="0" w:color="E3E3E3"/>
                                        <w:left w:val="single" w:sz="2" w:space="0" w:color="E3E3E3"/>
                                        <w:bottom w:val="single" w:sz="2" w:space="0" w:color="E3E3E3"/>
                                        <w:right w:val="single" w:sz="2" w:space="0" w:color="E3E3E3"/>
                                      </w:divBdr>
                                      <w:divsChild>
                                        <w:div w:id="1922593367">
                                          <w:marLeft w:val="0"/>
                                          <w:marRight w:val="0"/>
                                          <w:marTop w:val="0"/>
                                          <w:marBottom w:val="0"/>
                                          <w:divBdr>
                                            <w:top w:val="single" w:sz="2" w:space="0" w:color="E3E3E3"/>
                                            <w:left w:val="single" w:sz="2" w:space="0" w:color="E3E3E3"/>
                                            <w:bottom w:val="single" w:sz="2" w:space="0" w:color="E3E3E3"/>
                                            <w:right w:val="single" w:sz="2" w:space="0" w:color="E3E3E3"/>
                                          </w:divBdr>
                                          <w:divsChild>
                                            <w:div w:id="1321231490">
                                              <w:marLeft w:val="0"/>
                                              <w:marRight w:val="0"/>
                                              <w:marTop w:val="0"/>
                                              <w:marBottom w:val="0"/>
                                              <w:divBdr>
                                                <w:top w:val="single" w:sz="2" w:space="0" w:color="E3E3E3"/>
                                                <w:left w:val="single" w:sz="2" w:space="0" w:color="E3E3E3"/>
                                                <w:bottom w:val="single" w:sz="2" w:space="0" w:color="E3E3E3"/>
                                                <w:right w:val="single" w:sz="2" w:space="0" w:color="E3E3E3"/>
                                              </w:divBdr>
                                              <w:divsChild>
                                                <w:div w:id="362366743">
                                                  <w:marLeft w:val="0"/>
                                                  <w:marRight w:val="0"/>
                                                  <w:marTop w:val="0"/>
                                                  <w:marBottom w:val="0"/>
                                                  <w:divBdr>
                                                    <w:top w:val="single" w:sz="2" w:space="0" w:color="E3E3E3"/>
                                                    <w:left w:val="single" w:sz="2" w:space="0" w:color="E3E3E3"/>
                                                    <w:bottom w:val="single" w:sz="2" w:space="0" w:color="E3E3E3"/>
                                                    <w:right w:val="single" w:sz="2" w:space="0" w:color="E3E3E3"/>
                                                  </w:divBdr>
                                                  <w:divsChild>
                                                    <w:div w:id="545794902">
                                                      <w:marLeft w:val="0"/>
                                                      <w:marRight w:val="0"/>
                                                      <w:marTop w:val="0"/>
                                                      <w:marBottom w:val="0"/>
                                                      <w:divBdr>
                                                        <w:top w:val="single" w:sz="2" w:space="0" w:color="E3E3E3"/>
                                                        <w:left w:val="single" w:sz="2" w:space="0" w:color="E3E3E3"/>
                                                        <w:bottom w:val="single" w:sz="2" w:space="0" w:color="E3E3E3"/>
                                                        <w:right w:val="single" w:sz="2" w:space="0" w:color="E3E3E3"/>
                                                      </w:divBdr>
                                                      <w:divsChild>
                                                        <w:div w:id="62608964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952006192">
          <w:marLeft w:val="0"/>
          <w:marRight w:val="0"/>
          <w:marTop w:val="0"/>
          <w:marBottom w:val="0"/>
          <w:divBdr>
            <w:top w:val="none" w:sz="0" w:space="0" w:color="auto"/>
            <w:left w:val="none" w:sz="0" w:space="0" w:color="auto"/>
            <w:bottom w:val="none" w:sz="0" w:space="0" w:color="auto"/>
            <w:right w:val="none" w:sz="0" w:space="0" w:color="auto"/>
          </w:divBdr>
        </w:div>
      </w:divsChild>
    </w:div>
    <w:div w:id="292638894">
      <w:bodyDiv w:val="1"/>
      <w:marLeft w:val="0"/>
      <w:marRight w:val="0"/>
      <w:marTop w:val="0"/>
      <w:marBottom w:val="0"/>
      <w:divBdr>
        <w:top w:val="none" w:sz="0" w:space="0" w:color="auto"/>
        <w:left w:val="none" w:sz="0" w:space="0" w:color="auto"/>
        <w:bottom w:val="none" w:sz="0" w:space="0" w:color="auto"/>
        <w:right w:val="none" w:sz="0" w:space="0" w:color="auto"/>
      </w:divBdr>
      <w:divsChild>
        <w:div w:id="138693790">
          <w:marLeft w:val="0"/>
          <w:marRight w:val="0"/>
          <w:marTop w:val="0"/>
          <w:marBottom w:val="0"/>
          <w:divBdr>
            <w:top w:val="single" w:sz="2" w:space="0" w:color="E3E3E3"/>
            <w:left w:val="single" w:sz="2" w:space="0" w:color="E3E3E3"/>
            <w:bottom w:val="single" w:sz="2" w:space="0" w:color="E3E3E3"/>
            <w:right w:val="single" w:sz="2" w:space="0" w:color="E3E3E3"/>
          </w:divBdr>
          <w:divsChild>
            <w:div w:id="552891394">
              <w:marLeft w:val="0"/>
              <w:marRight w:val="0"/>
              <w:marTop w:val="0"/>
              <w:marBottom w:val="0"/>
              <w:divBdr>
                <w:top w:val="single" w:sz="2" w:space="0" w:color="E3E3E3"/>
                <w:left w:val="single" w:sz="2" w:space="0" w:color="E3E3E3"/>
                <w:bottom w:val="single" w:sz="2" w:space="0" w:color="E3E3E3"/>
                <w:right w:val="single" w:sz="2" w:space="0" w:color="E3E3E3"/>
              </w:divBdr>
              <w:divsChild>
                <w:div w:id="631985285">
                  <w:marLeft w:val="0"/>
                  <w:marRight w:val="0"/>
                  <w:marTop w:val="0"/>
                  <w:marBottom w:val="0"/>
                  <w:divBdr>
                    <w:top w:val="single" w:sz="2" w:space="0" w:color="E3E3E3"/>
                    <w:left w:val="single" w:sz="2" w:space="0" w:color="E3E3E3"/>
                    <w:bottom w:val="single" w:sz="2" w:space="0" w:color="E3E3E3"/>
                    <w:right w:val="single" w:sz="2" w:space="0" w:color="E3E3E3"/>
                  </w:divBdr>
                  <w:divsChild>
                    <w:div w:id="155536307">
                      <w:marLeft w:val="0"/>
                      <w:marRight w:val="0"/>
                      <w:marTop w:val="0"/>
                      <w:marBottom w:val="0"/>
                      <w:divBdr>
                        <w:top w:val="single" w:sz="2" w:space="0" w:color="E3E3E3"/>
                        <w:left w:val="single" w:sz="2" w:space="0" w:color="E3E3E3"/>
                        <w:bottom w:val="single" w:sz="2" w:space="0" w:color="E3E3E3"/>
                        <w:right w:val="single" w:sz="2" w:space="0" w:color="E3E3E3"/>
                      </w:divBdr>
                      <w:divsChild>
                        <w:div w:id="1618022017">
                          <w:marLeft w:val="0"/>
                          <w:marRight w:val="0"/>
                          <w:marTop w:val="0"/>
                          <w:marBottom w:val="0"/>
                          <w:divBdr>
                            <w:top w:val="single" w:sz="2" w:space="0" w:color="E3E3E3"/>
                            <w:left w:val="single" w:sz="2" w:space="0" w:color="E3E3E3"/>
                            <w:bottom w:val="single" w:sz="2" w:space="0" w:color="E3E3E3"/>
                            <w:right w:val="single" w:sz="2" w:space="0" w:color="E3E3E3"/>
                          </w:divBdr>
                          <w:divsChild>
                            <w:div w:id="1644432464">
                              <w:marLeft w:val="0"/>
                              <w:marRight w:val="0"/>
                              <w:marTop w:val="0"/>
                              <w:marBottom w:val="0"/>
                              <w:divBdr>
                                <w:top w:val="single" w:sz="2" w:space="0" w:color="E3E3E3"/>
                                <w:left w:val="single" w:sz="2" w:space="0" w:color="E3E3E3"/>
                                <w:bottom w:val="single" w:sz="2" w:space="0" w:color="E3E3E3"/>
                                <w:right w:val="single" w:sz="2" w:space="0" w:color="E3E3E3"/>
                              </w:divBdr>
                              <w:divsChild>
                                <w:div w:id="241109115">
                                  <w:marLeft w:val="0"/>
                                  <w:marRight w:val="0"/>
                                  <w:marTop w:val="100"/>
                                  <w:marBottom w:val="100"/>
                                  <w:divBdr>
                                    <w:top w:val="single" w:sz="2" w:space="0" w:color="E3E3E3"/>
                                    <w:left w:val="single" w:sz="2" w:space="0" w:color="E3E3E3"/>
                                    <w:bottom w:val="single" w:sz="2" w:space="0" w:color="E3E3E3"/>
                                    <w:right w:val="single" w:sz="2" w:space="0" w:color="E3E3E3"/>
                                  </w:divBdr>
                                  <w:divsChild>
                                    <w:div w:id="1028989581">
                                      <w:marLeft w:val="0"/>
                                      <w:marRight w:val="0"/>
                                      <w:marTop w:val="0"/>
                                      <w:marBottom w:val="0"/>
                                      <w:divBdr>
                                        <w:top w:val="single" w:sz="2" w:space="0" w:color="E3E3E3"/>
                                        <w:left w:val="single" w:sz="2" w:space="0" w:color="E3E3E3"/>
                                        <w:bottom w:val="single" w:sz="2" w:space="0" w:color="E3E3E3"/>
                                        <w:right w:val="single" w:sz="2" w:space="0" w:color="E3E3E3"/>
                                      </w:divBdr>
                                      <w:divsChild>
                                        <w:div w:id="2051805667">
                                          <w:marLeft w:val="0"/>
                                          <w:marRight w:val="0"/>
                                          <w:marTop w:val="0"/>
                                          <w:marBottom w:val="0"/>
                                          <w:divBdr>
                                            <w:top w:val="single" w:sz="2" w:space="0" w:color="E3E3E3"/>
                                            <w:left w:val="single" w:sz="2" w:space="0" w:color="E3E3E3"/>
                                            <w:bottom w:val="single" w:sz="2" w:space="0" w:color="E3E3E3"/>
                                            <w:right w:val="single" w:sz="2" w:space="0" w:color="E3E3E3"/>
                                          </w:divBdr>
                                          <w:divsChild>
                                            <w:div w:id="978531221">
                                              <w:marLeft w:val="0"/>
                                              <w:marRight w:val="0"/>
                                              <w:marTop w:val="0"/>
                                              <w:marBottom w:val="0"/>
                                              <w:divBdr>
                                                <w:top w:val="single" w:sz="2" w:space="0" w:color="E3E3E3"/>
                                                <w:left w:val="single" w:sz="2" w:space="0" w:color="E3E3E3"/>
                                                <w:bottom w:val="single" w:sz="2" w:space="0" w:color="E3E3E3"/>
                                                <w:right w:val="single" w:sz="2" w:space="0" w:color="E3E3E3"/>
                                              </w:divBdr>
                                              <w:divsChild>
                                                <w:div w:id="351998305">
                                                  <w:marLeft w:val="0"/>
                                                  <w:marRight w:val="0"/>
                                                  <w:marTop w:val="0"/>
                                                  <w:marBottom w:val="0"/>
                                                  <w:divBdr>
                                                    <w:top w:val="single" w:sz="2" w:space="0" w:color="E3E3E3"/>
                                                    <w:left w:val="single" w:sz="2" w:space="0" w:color="E3E3E3"/>
                                                    <w:bottom w:val="single" w:sz="2" w:space="0" w:color="E3E3E3"/>
                                                    <w:right w:val="single" w:sz="2" w:space="0" w:color="E3E3E3"/>
                                                  </w:divBdr>
                                                  <w:divsChild>
                                                    <w:div w:id="714817991">
                                                      <w:marLeft w:val="0"/>
                                                      <w:marRight w:val="0"/>
                                                      <w:marTop w:val="0"/>
                                                      <w:marBottom w:val="0"/>
                                                      <w:divBdr>
                                                        <w:top w:val="single" w:sz="2" w:space="0" w:color="E3E3E3"/>
                                                        <w:left w:val="single" w:sz="2" w:space="0" w:color="E3E3E3"/>
                                                        <w:bottom w:val="single" w:sz="2" w:space="0" w:color="E3E3E3"/>
                                                        <w:right w:val="single" w:sz="2" w:space="0" w:color="E3E3E3"/>
                                                      </w:divBdr>
                                                      <w:divsChild>
                                                        <w:div w:id="85538446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027709">
          <w:marLeft w:val="0"/>
          <w:marRight w:val="0"/>
          <w:marTop w:val="0"/>
          <w:marBottom w:val="0"/>
          <w:divBdr>
            <w:top w:val="none" w:sz="0" w:space="0" w:color="auto"/>
            <w:left w:val="none" w:sz="0" w:space="0" w:color="auto"/>
            <w:bottom w:val="none" w:sz="0" w:space="0" w:color="auto"/>
            <w:right w:val="none" w:sz="0" w:space="0" w:color="auto"/>
          </w:divBdr>
        </w:div>
      </w:divsChild>
    </w:div>
    <w:div w:id="568730686">
      <w:bodyDiv w:val="1"/>
      <w:marLeft w:val="0"/>
      <w:marRight w:val="0"/>
      <w:marTop w:val="0"/>
      <w:marBottom w:val="0"/>
      <w:divBdr>
        <w:top w:val="none" w:sz="0" w:space="0" w:color="auto"/>
        <w:left w:val="none" w:sz="0" w:space="0" w:color="auto"/>
        <w:bottom w:val="none" w:sz="0" w:space="0" w:color="auto"/>
        <w:right w:val="none" w:sz="0" w:space="0" w:color="auto"/>
      </w:divBdr>
    </w:div>
    <w:div w:id="612638811">
      <w:bodyDiv w:val="1"/>
      <w:marLeft w:val="0"/>
      <w:marRight w:val="0"/>
      <w:marTop w:val="0"/>
      <w:marBottom w:val="0"/>
      <w:divBdr>
        <w:top w:val="none" w:sz="0" w:space="0" w:color="auto"/>
        <w:left w:val="none" w:sz="0" w:space="0" w:color="auto"/>
        <w:bottom w:val="none" w:sz="0" w:space="0" w:color="auto"/>
        <w:right w:val="none" w:sz="0" w:space="0" w:color="auto"/>
      </w:divBdr>
    </w:div>
    <w:div w:id="702905103">
      <w:bodyDiv w:val="1"/>
      <w:marLeft w:val="0"/>
      <w:marRight w:val="0"/>
      <w:marTop w:val="0"/>
      <w:marBottom w:val="0"/>
      <w:divBdr>
        <w:top w:val="none" w:sz="0" w:space="0" w:color="auto"/>
        <w:left w:val="none" w:sz="0" w:space="0" w:color="auto"/>
        <w:bottom w:val="none" w:sz="0" w:space="0" w:color="auto"/>
        <w:right w:val="none" w:sz="0" w:space="0" w:color="auto"/>
      </w:divBdr>
    </w:div>
    <w:div w:id="728962857">
      <w:bodyDiv w:val="1"/>
      <w:marLeft w:val="0"/>
      <w:marRight w:val="0"/>
      <w:marTop w:val="0"/>
      <w:marBottom w:val="0"/>
      <w:divBdr>
        <w:top w:val="none" w:sz="0" w:space="0" w:color="auto"/>
        <w:left w:val="none" w:sz="0" w:space="0" w:color="auto"/>
        <w:bottom w:val="none" w:sz="0" w:space="0" w:color="auto"/>
        <w:right w:val="none" w:sz="0" w:space="0" w:color="auto"/>
      </w:divBdr>
    </w:div>
    <w:div w:id="746152561">
      <w:bodyDiv w:val="1"/>
      <w:marLeft w:val="0"/>
      <w:marRight w:val="0"/>
      <w:marTop w:val="0"/>
      <w:marBottom w:val="0"/>
      <w:divBdr>
        <w:top w:val="none" w:sz="0" w:space="0" w:color="auto"/>
        <w:left w:val="none" w:sz="0" w:space="0" w:color="auto"/>
        <w:bottom w:val="none" w:sz="0" w:space="0" w:color="auto"/>
        <w:right w:val="none" w:sz="0" w:space="0" w:color="auto"/>
      </w:divBdr>
    </w:div>
    <w:div w:id="1043167322">
      <w:bodyDiv w:val="1"/>
      <w:marLeft w:val="0"/>
      <w:marRight w:val="0"/>
      <w:marTop w:val="0"/>
      <w:marBottom w:val="0"/>
      <w:divBdr>
        <w:top w:val="none" w:sz="0" w:space="0" w:color="auto"/>
        <w:left w:val="none" w:sz="0" w:space="0" w:color="auto"/>
        <w:bottom w:val="none" w:sz="0" w:space="0" w:color="auto"/>
        <w:right w:val="none" w:sz="0" w:space="0" w:color="auto"/>
      </w:divBdr>
    </w:div>
    <w:div w:id="1076780518">
      <w:bodyDiv w:val="1"/>
      <w:marLeft w:val="0"/>
      <w:marRight w:val="0"/>
      <w:marTop w:val="0"/>
      <w:marBottom w:val="0"/>
      <w:divBdr>
        <w:top w:val="none" w:sz="0" w:space="0" w:color="auto"/>
        <w:left w:val="none" w:sz="0" w:space="0" w:color="auto"/>
        <w:bottom w:val="none" w:sz="0" w:space="0" w:color="auto"/>
        <w:right w:val="none" w:sz="0" w:space="0" w:color="auto"/>
      </w:divBdr>
    </w:div>
    <w:div w:id="1320771706">
      <w:bodyDiv w:val="1"/>
      <w:marLeft w:val="0"/>
      <w:marRight w:val="0"/>
      <w:marTop w:val="0"/>
      <w:marBottom w:val="0"/>
      <w:divBdr>
        <w:top w:val="none" w:sz="0" w:space="0" w:color="auto"/>
        <w:left w:val="none" w:sz="0" w:space="0" w:color="auto"/>
        <w:bottom w:val="none" w:sz="0" w:space="0" w:color="auto"/>
        <w:right w:val="none" w:sz="0" w:space="0" w:color="auto"/>
      </w:divBdr>
    </w:div>
    <w:div w:id="1401708339">
      <w:bodyDiv w:val="1"/>
      <w:marLeft w:val="0"/>
      <w:marRight w:val="0"/>
      <w:marTop w:val="0"/>
      <w:marBottom w:val="0"/>
      <w:divBdr>
        <w:top w:val="none" w:sz="0" w:space="0" w:color="auto"/>
        <w:left w:val="none" w:sz="0" w:space="0" w:color="auto"/>
        <w:bottom w:val="none" w:sz="0" w:space="0" w:color="auto"/>
        <w:right w:val="none" w:sz="0" w:space="0" w:color="auto"/>
      </w:divBdr>
    </w:div>
    <w:div w:id="1533613004">
      <w:bodyDiv w:val="1"/>
      <w:marLeft w:val="0"/>
      <w:marRight w:val="0"/>
      <w:marTop w:val="0"/>
      <w:marBottom w:val="0"/>
      <w:divBdr>
        <w:top w:val="none" w:sz="0" w:space="0" w:color="auto"/>
        <w:left w:val="none" w:sz="0" w:space="0" w:color="auto"/>
        <w:bottom w:val="none" w:sz="0" w:space="0" w:color="auto"/>
        <w:right w:val="none" w:sz="0" w:space="0" w:color="auto"/>
      </w:divBdr>
      <w:divsChild>
        <w:div w:id="1977486217">
          <w:marLeft w:val="0"/>
          <w:marRight w:val="0"/>
          <w:marTop w:val="0"/>
          <w:marBottom w:val="0"/>
          <w:divBdr>
            <w:top w:val="single" w:sz="2" w:space="0" w:color="E3E3E3"/>
            <w:left w:val="single" w:sz="2" w:space="0" w:color="E3E3E3"/>
            <w:bottom w:val="single" w:sz="2" w:space="0" w:color="E3E3E3"/>
            <w:right w:val="single" w:sz="2" w:space="0" w:color="E3E3E3"/>
          </w:divBdr>
          <w:divsChild>
            <w:div w:id="127432632">
              <w:marLeft w:val="0"/>
              <w:marRight w:val="0"/>
              <w:marTop w:val="0"/>
              <w:marBottom w:val="0"/>
              <w:divBdr>
                <w:top w:val="single" w:sz="2" w:space="0" w:color="E3E3E3"/>
                <w:left w:val="single" w:sz="2" w:space="0" w:color="E3E3E3"/>
                <w:bottom w:val="single" w:sz="2" w:space="0" w:color="E3E3E3"/>
                <w:right w:val="single" w:sz="2" w:space="0" w:color="E3E3E3"/>
              </w:divBdr>
              <w:divsChild>
                <w:div w:id="1838686584">
                  <w:marLeft w:val="0"/>
                  <w:marRight w:val="0"/>
                  <w:marTop w:val="0"/>
                  <w:marBottom w:val="0"/>
                  <w:divBdr>
                    <w:top w:val="single" w:sz="2" w:space="0" w:color="E3E3E3"/>
                    <w:left w:val="single" w:sz="2" w:space="0" w:color="E3E3E3"/>
                    <w:bottom w:val="single" w:sz="2" w:space="0" w:color="E3E3E3"/>
                    <w:right w:val="single" w:sz="2" w:space="0" w:color="E3E3E3"/>
                  </w:divBdr>
                  <w:divsChild>
                    <w:div w:id="494223891">
                      <w:marLeft w:val="0"/>
                      <w:marRight w:val="0"/>
                      <w:marTop w:val="0"/>
                      <w:marBottom w:val="0"/>
                      <w:divBdr>
                        <w:top w:val="single" w:sz="2" w:space="0" w:color="E3E3E3"/>
                        <w:left w:val="single" w:sz="2" w:space="0" w:color="E3E3E3"/>
                        <w:bottom w:val="single" w:sz="2" w:space="0" w:color="E3E3E3"/>
                        <w:right w:val="single" w:sz="2" w:space="0" w:color="E3E3E3"/>
                      </w:divBdr>
                      <w:divsChild>
                        <w:div w:id="1968506738">
                          <w:marLeft w:val="0"/>
                          <w:marRight w:val="0"/>
                          <w:marTop w:val="0"/>
                          <w:marBottom w:val="0"/>
                          <w:divBdr>
                            <w:top w:val="single" w:sz="2" w:space="0" w:color="E3E3E3"/>
                            <w:left w:val="single" w:sz="2" w:space="0" w:color="E3E3E3"/>
                            <w:bottom w:val="single" w:sz="2" w:space="0" w:color="E3E3E3"/>
                            <w:right w:val="single" w:sz="2" w:space="0" w:color="E3E3E3"/>
                          </w:divBdr>
                          <w:divsChild>
                            <w:div w:id="577399725">
                              <w:marLeft w:val="0"/>
                              <w:marRight w:val="0"/>
                              <w:marTop w:val="0"/>
                              <w:marBottom w:val="0"/>
                              <w:divBdr>
                                <w:top w:val="single" w:sz="2" w:space="0" w:color="E3E3E3"/>
                                <w:left w:val="single" w:sz="2" w:space="0" w:color="E3E3E3"/>
                                <w:bottom w:val="single" w:sz="2" w:space="0" w:color="E3E3E3"/>
                                <w:right w:val="single" w:sz="2" w:space="0" w:color="E3E3E3"/>
                              </w:divBdr>
                              <w:divsChild>
                                <w:div w:id="662968916">
                                  <w:marLeft w:val="0"/>
                                  <w:marRight w:val="0"/>
                                  <w:marTop w:val="100"/>
                                  <w:marBottom w:val="100"/>
                                  <w:divBdr>
                                    <w:top w:val="single" w:sz="2" w:space="0" w:color="E3E3E3"/>
                                    <w:left w:val="single" w:sz="2" w:space="0" w:color="E3E3E3"/>
                                    <w:bottom w:val="single" w:sz="2" w:space="0" w:color="E3E3E3"/>
                                    <w:right w:val="single" w:sz="2" w:space="0" w:color="E3E3E3"/>
                                  </w:divBdr>
                                  <w:divsChild>
                                    <w:div w:id="865142388">
                                      <w:marLeft w:val="0"/>
                                      <w:marRight w:val="0"/>
                                      <w:marTop w:val="0"/>
                                      <w:marBottom w:val="0"/>
                                      <w:divBdr>
                                        <w:top w:val="single" w:sz="2" w:space="0" w:color="E3E3E3"/>
                                        <w:left w:val="single" w:sz="2" w:space="0" w:color="E3E3E3"/>
                                        <w:bottom w:val="single" w:sz="2" w:space="0" w:color="E3E3E3"/>
                                        <w:right w:val="single" w:sz="2" w:space="0" w:color="E3E3E3"/>
                                      </w:divBdr>
                                      <w:divsChild>
                                        <w:div w:id="1854957390">
                                          <w:marLeft w:val="0"/>
                                          <w:marRight w:val="0"/>
                                          <w:marTop w:val="0"/>
                                          <w:marBottom w:val="0"/>
                                          <w:divBdr>
                                            <w:top w:val="single" w:sz="2" w:space="0" w:color="E3E3E3"/>
                                            <w:left w:val="single" w:sz="2" w:space="0" w:color="E3E3E3"/>
                                            <w:bottom w:val="single" w:sz="2" w:space="0" w:color="E3E3E3"/>
                                            <w:right w:val="single" w:sz="2" w:space="0" w:color="E3E3E3"/>
                                          </w:divBdr>
                                          <w:divsChild>
                                            <w:div w:id="1951353961">
                                              <w:marLeft w:val="0"/>
                                              <w:marRight w:val="0"/>
                                              <w:marTop w:val="0"/>
                                              <w:marBottom w:val="0"/>
                                              <w:divBdr>
                                                <w:top w:val="single" w:sz="2" w:space="0" w:color="E3E3E3"/>
                                                <w:left w:val="single" w:sz="2" w:space="0" w:color="E3E3E3"/>
                                                <w:bottom w:val="single" w:sz="2" w:space="0" w:color="E3E3E3"/>
                                                <w:right w:val="single" w:sz="2" w:space="0" w:color="E3E3E3"/>
                                              </w:divBdr>
                                              <w:divsChild>
                                                <w:div w:id="1220284483">
                                                  <w:marLeft w:val="0"/>
                                                  <w:marRight w:val="0"/>
                                                  <w:marTop w:val="0"/>
                                                  <w:marBottom w:val="0"/>
                                                  <w:divBdr>
                                                    <w:top w:val="single" w:sz="2" w:space="0" w:color="E3E3E3"/>
                                                    <w:left w:val="single" w:sz="2" w:space="0" w:color="E3E3E3"/>
                                                    <w:bottom w:val="single" w:sz="2" w:space="0" w:color="E3E3E3"/>
                                                    <w:right w:val="single" w:sz="2" w:space="0" w:color="E3E3E3"/>
                                                  </w:divBdr>
                                                  <w:divsChild>
                                                    <w:div w:id="1837724929">
                                                      <w:marLeft w:val="0"/>
                                                      <w:marRight w:val="0"/>
                                                      <w:marTop w:val="0"/>
                                                      <w:marBottom w:val="0"/>
                                                      <w:divBdr>
                                                        <w:top w:val="single" w:sz="2" w:space="0" w:color="E3E3E3"/>
                                                        <w:left w:val="single" w:sz="2" w:space="0" w:color="E3E3E3"/>
                                                        <w:bottom w:val="single" w:sz="2" w:space="0" w:color="E3E3E3"/>
                                                        <w:right w:val="single" w:sz="2" w:space="0" w:color="E3E3E3"/>
                                                      </w:divBdr>
                                                      <w:divsChild>
                                                        <w:div w:id="21307760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4915935">
          <w:marLeft w:val="0"/>
          <w:marRight w:val="0"/>
          <w:marTop w:val="0"/>
          <w:marBottom w:val="0"/>
          <w:divBdr>
            <w:top w:val="none" w:sz="0" w:space="0" w:color="auto"/>
            <w:left w:val="none" w:sz="0" w:space="0" w:color="auto"/>
            <w:bottom w:val="none" w:sz="0" w:space="0" w:color="auto"/>
            <w:right w:val="none" w:sz="0" w:space="0" w:color="auto"/>
          </w:divBdr>
        </w:div>
      </w:divsChild>
    </w:div>
    <w:div w:id="1851026259">
      <w:bodyDiv w:val="1"/>
      <w:marLeft w:val="0"/>
      <w:marRight w:val="0"/>
      <w:marTop w:val="0"/>
      <w:marBottom w:val="0"/>
      <w:divBdr>
        <w:top w:val="none" w:sz="0" w:space="0" w:color="auto"/>
        <w:left w:val="none" w:sz="0" w:space="0" w:color="auto"/>
        <w:bottom w:val="none" w:sz="0" w:space="0" w:color="auto"/>
        <w:right w:val="none" w:sz="0" w:space="0" w:color="auto"/>
      </w:divBdr>
    </w:div>
    <w:div w:id="1876963205">
      <w:bodyDiv w:val="1"/>
      <w:marLeft w:val="0"/>
      <w:marRight w:val="0"/>
      <w:marTop w:val="0"/>
      <w:marBottom w:val="0"/>
      <w:divBdr>
        <w:top w:val="none" w:sz="0" w:space="0" w:color="auto"/>
        <w:left w:val="none" w:sz="0" w:space="0" w:color="auto"/>
        <w:bottom w:val="none" w:sz="0" w:space="0" w:color="auto"/>
        <w:right w:val="none" w:sz="0" w:space="0" w:color="auto"/>
      </w:divBdr>
    </w:div>
    <w:div w:id="1971938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275DB1-5350-4FF7-903F-5E17CA8892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2</Pages>
  <Words>24818</Words>
  <Characters>151393</Characters>
  <Application>Microsoft Office Word</Application>
  <DocSecurity>0</DocSecurity>
  <Lines>1261</Lines>
  <Paragraphs>351</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175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Anne Nichols</dc:creator>
  <cp:keywords/>
  <dc:description/>
  <cp:lastModifiedBy>Virginia Anne Nichols</cp:lastModifiedBy>
  <cp:revision>3</cp:revision>
  <dcterms:created xsi:type="dcterms:W3CDTF">2024-09-20T09:27:00Z</dcterms:created>
  <dcterms:modified xsi:type="dcterms:W3CDTF">2024-09-20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V3kKgiz"/&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